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E50FC2" w14:textId="21A88D63" w:rsidR="00F462A7" w:rsidRDefault="005E2EB1">
      <w:pPr>
        <w:pStyle w:val="Heading1"/>
      </w:pPr>
      <w:bookmarkStart w:id="0" w:name="X90e2e3359e54039364a85961326d391277d5cea"/>
      <w:ins w:id="1" w:author="Deb Troendle-Scott" w:date="2024-08-20T17:07:00Z" w16du:dateUtc="2024-08-20T09:07:00Z">
        <w:r>
          <w:t xml:space="preserve">Unit </w:t>
        </w:r>
      </w:ins>
      <w:r w:rsidR="00F462A7">
        <w:t>1</w:t>
      </w:r>
      <w:ins w:id="2" w:author="Deb Troendle-Scott" w:date="2024-08-20T17:07:00Z" w16du:dateUtc="2024-08-20T09:07:00Z">
        <w:r>
          <w:t>:</w:t>
        </w:r>
      </w:ins>
      <w:del w:id="3" w:author="Deb Troendle-Scott" w:date="2024-08-20T17:07:00Z" w16du:dateUtc="2024-08-20T09:07:00Z">
        <w:r w:rsidR="00F462A7" w:rsidDel="005E2EB1">
          <w:delText>.</w:delText>
        </w:r>
      </w:del>
      <w:r w:rsidR="00F462A7">
        <w:t xml:space="preserve"> Introduction </w:t>
      </w:r>
      <w:ins w:id="4" w:author="Deb Troendle-Scott" w:date="2024-08-25T10:36:00Z" w16du:dateUtc="2024-08-25T02:36:00Z">
        <w:r w:rsidR="00B66505">
          <w:t>t</w:t>
        </w:r>
      </w:ins>
      <w:del w:id="5" w:author="Deb Troendle-Scott" w:date="2024-08-25T10:36:00Z" w16du:dateUtc="2024-08-25T02:36:00Z">
        <w:r w:rsidR="00F462A7" w:rsidDel="00B66505">
          <w:delText>T</w:delText>
        </w:r>
      </w:del>
      <w:r w:rsidR="00F462A7">
        <w:t>o Digital Literacies for Online Learning</w:t>
      </w:r>
    </w:p>
    <w:p w14:paraId="6C0E1DE5" w14:textId="77777777" w:rsidR="00F462A7" w:rsidRDefault="00F462A7">
      <w:pPr>
        <w:pStyle w:val="Heading2"/>
      </w:pPr>
      <w:bookmarkStart w:id="6" w:name="overview"/>
      <w:r>
        <w:t>Overview</w:t>
      </w:r>
    </w:p>
    <w:p w14:paraId="408D8086" w14:textId="148A18F4" w:rsidR="00F462A7" w:rsidRDefault="00F462A7">
      <w:pPr>
        <w:pStyle w:val="FirstParagraph"/>
      </w:pPr>
      <w:r>
        <w:t>Welcome to Unit 1 of Learning with Technology! This course will introduce you to some ideas related to living, learning, and working in our digitally</w:t>
      </w:r>
      <w:ins w:id="7" w:author="Deb Troendle-Scott" w:date="2024-08-01T18:13:00Z" w16du:dateUtc="2024-08-01T10:13:00Z">
        <w:r w:rsidR="00FD670F">
          <w:t xml:space="preserve"> </w:t>
        </w:r>
      </w:ins>
      <w:del w:id="8" w:author="Deb Troendle-Scott" w:date="2024-08-01T18:13:00Z" w16du:dateUtc="2024-08-01T10:13:00Z">
        <w:r w:rsidDel="00FD670F">
          <w:delText>-</w:delText>
        </w:r>
      </w:del>
      <w:r>
        <w:t>saturated society. It is our intent to equip you with an emerging set of skills and literacies related to digital tools for learning. Within your academic pursuits, you will encounter a vast amount of information</w:t>
      </w:r>
      <w:ins w:id="9" w:author="Deb Troendle-Scott" w:date="2024-08-13T13:04:00Z" w16du:dateUtc="2024-08-13T05:04:00Z">
        <w:r w:rsidR="00992952">
          <w:t>—</w:t>
        </w:r>
      </w:ins>
      <w:del w:id="10" w:author="Deb Troendle-Scott" w:date="2024-08-13T13:04:00Z" w16du:dateUtc="2024-08-13T05:04:00Z">
        <w:r w:rsidDel="00992952">
          <w:delText xml:space="preserve">, </w:delText>
        </w:r>
      </w:del>
      <w:del w:id="11" w:author="Deb Troendle-Scott" w:date="2024-08-13T13:05:00Z" w16du:dateUtc="2024-08-13T05:05:00Z">
        <w:r w:rsidDel="00E06A4E">
          <w:delText xml:space="preserve">and </w:delText>
        </w:r>
      </w:del>
      <w:r>
        <w:t>integrating digital tools into your learning journey, though challenging, is essential for harnessing the ample learning possibilities offered by your chosen discipline. This course will give you a head start on using digital tools to build a workflow, enabling you to stay organized and to make your learning process visible to both you</w:t>
      </w:r>
      <w:del w:id="12" w:author="Deb Troendle-Scott" w:date="2024-08-20T17:25:00Z" w16du:dateUtc="2024-08-20T09:25:00Z">
        <w:r w:rsidDel="00E77259">
          <w:delText>r</w:delText>
        </w:r>
      </w:del>
      <w:r>
        <w:t xml:space="preserve"> and your instructors. We will also lead you through readings and discussions on topics such as digital identity, privacy, security, and ethical ways of sharing newfound knowledge.</w:t>
      </w:r>
    </w:p>
    <w:p w14:paraId="676940FD" w14:textId="54C9A9B4" w:rsidR="00F462A7" w:rsidRDefault="00F462A7">
      <w:pPr>
        <w:pStyle w:val="BodyText"/>
      </w:pPr>
      <w:r>
        <w:t xml:space="preserve">There will be two primary branches of the course, each focusing on specific tools that we will introduce to you. The first branch will be a workflow that is private to you because it takes place primarily on your own computer, and the second branch is shared as publicly as you are comfortable sharing. You will have control over how public your work is, but we will think about the importance of sharing knowledge and how to do that easily and in ways that preserve your </w:t>
      </w:r>
      <w:ins w:id="13" w:author="Deb Troendle-Scott" w:date="2024-08-13T13:05:00Z" w16du:dateUtc="2024-08-13T05:05:00Z">
        <w:r w:rsidR="00E06A4E">
          <w:t>“</w:t>
        </w:r>
      </w:ins>
      <w:del w:id="14" w:author="Deb Troendle-Scott" w:date="2024-08-13T13:05:00Z" w16du:dateUtc="2024-08-13T05:05:00Z">
        <w:r w:rsidDel="00E06A4E">
          <w:delText>‘</w:delText>
        </w:r>
      </w:del>
      <w:r>
        <w:t>ownership</w:t>
      </w:r>
      <w:ins w:id="15" w:author="Deb Troendle-Scott" w:date="2024-08-13T13:05:00Z" w16du:dateUtc="2024-08-13T05:05:00Z">
        <w:r w:rsidR="00E06A4E">
          <w:t>”</w:t>
        </w:r>
      </w:ins>
      <w:del w:id="16" w:author="Deb Troendle-Scott" w:date="2024-08-13T13:05:00Z" w16du:dateUtc="2024-08-13T05:05:00Z">
        <w:r w:rsidDel="00E06A4E">
          <w:delText>’</w:delText>
        </w:r>
      </w:del>
      <w:r>
        <w:t xml:space="preserve"> over your work.</w:t>
      </w:r>
    </w:p>
    <w:p w14:paraId="0653D033" w14:textId="02619053" w:rsidR="00F462A7" w:rsidRDefault="00F462A7">
      <w:pPr>
        <w:pStyle w:val="BodyText"/>
      </w:pPr>
      <w:r>
        <w:t>In this first unit, there will be both theoretical and practical work for you to do. We start with some basic instructions and advice on technology and learning online. Then, in order to build a theoretical understanding of digital tools for learning</w:t>
      </w:r>
      <w:del w:id="17" w:author="Deb Troendle-Scott" w:date="2024-08-13T13:06:00Z" w16du:dateUtc="2024-08-13T05:06:00Z">
        <w:r w:rsidDel="00E06A4E">
          <w:delText>,</w:delText>
        </w:r>
      </w:del>
      <w:r>
        <w:t xml:space="preserve"> we will explore the idea of </w:t>
      </w:r>
      <w:ins w:id="18" w:author="Deb Troendle-Scott" w:date="2024-08-13T13:06:00Z" w16du:dateUtc="2024-08-13T05:06:00Z">
        <w:r w:rsidR="00E06A4E">
          <w:t>“</w:t>
        </w:r>
      </w:ins>
      <w:r w:rsidRPr="00E06A4E">
        <w:rPr>
          <w:rPrChange w:id="19" w:author="Deb Troendle-Scott" w:date="2024-08-13T13:06:00Z" w16du:dateUtc="2024-08-13T05:06:00Z">
            <w:rPr>
              <w:i/>
              <w:iCs/>
            </w:rPr>
          </w:rPrChange>
        </w:rPr>
        <w:t>the digital</w:t>
      </w:r>
      <w:ins w:id="20" w:author="Deb Troendle-Scott" w:date="2024-08-13T13:06:00Z" w16du:dateUtc="2024-08-13T05:06:00Z">
        <w:r w:rsidR="00E06A4E">
          <w:t>”</w:t>
        </w:r>
      </w:ins>
      <w:r>
        <w:t xml:space="preserve"> in the context of contemporary society. At the same time, there are some important practicalities to manage in order to get set up for the course, so we will lead you through installing some apps on your computer that you will use extensively in this course, and which hopefully will become the backbone of your digital workflow throughout your time in higher education and beyond.</w:t>
      </w:r>
    </w:p>
    <w:p w14:paraId="1FE1F5C4" w14:textId="77777777" w:rsidR="00F462A7" w:rsidRDefault="00F462A7">
      <w:pPr>
        <w:pStyle w:val="Heading3"/>
      </w:pPr>
      <w:bookmarkStart w:id="21" w:name="topics"/>
      <w:r>
        <w:t>Topics</w:t>
      </w:r>
    </w:p>
    <w:p w14:paraId="0B5F34EC" w14:textId="77777777" w:rsidR="00F462A7" w:rsidRDefault="00F462A7">
      <w:pPr>
        <w:pStyle w:val="FirstParagraph"/>
      </w:pPr>
      <w:r>
        <w:t>This unit is divided into the following topics:</w:t>
      </w:r>
    </w:p>
    <w:p w14:paraId="6E7E2C85" w14:textId="5C732E17" w:rsidR="00F462A7" w:rsidRDefault="00F462A7" w:rsidP="00F462A7">
      <w:pPr>
        <w:pStyle w:val="Compact"/>
        <w:numPr>
          <w:ilvl w:val="0"/>
          <w:numId w:val="1"/>
        </w:numPr>
      </w:pPr>
      <w:r>
        <w:t xml:space="preserve">Learning </w:t>
      </w:r>
      <w:ins w:id="22" w:author="Deb Troendle-Scott" w:date="2024-08-13T13:06:00Z" w16du:dateUtc="2024-08-13T05:06:00Z">
        <w:r w:rsidR="00A067F6">
          <w:t>o</w:t>
        </w:r>
      </w:ins>
      <w:del w:id="23" w:author="Deb Troendle-Scott" w:date="2024-08-13T13:06:00Z" w16du:dateUtc="2024-08-13T05:06:00Z">
        <w:r w:rsidDel="00A067F6">
          <w:delText>O</w:delText>
        </w:r>
      </w:del>
      <w:r>
        <w:t>nline</w:t>
      </w:r>
    </w:p>
    <w:p w14:paraId="18919BAD" w14:textId="526E68B6" w:rsidR="00F462A7" w:rsidRDefault="00F462A7" w:rsidP="00F462A7">
      <w:pPr>
        <w:pStyle w:val="Compact"/>
        <w:numPr>
          <w:ilvl w:val="0"/>
          <w:numId w:val="1"/>
        </w:numPr>
      </w:pPr>
      <w:r>
        <w:t xml:space="preserve">Understanding the </w:t>
      </w:r>
      <w:ins w:id="24" w:author="Deb Troendle-Scott" w:date="2024-08-13T13:06:00Z" w16du:dateUtc="2024-08-13T05:06:00Z">
        <w:r w:rsidR="00A067F6">
          <w:t>d</w:t>
        </w:r>
      </w:ins>
      <w:del w:id="25" w:author="Deb Troendle-Scott" w:date="2024-08-13T13:06:00Z" w16du:dateUtc="2024-08-13T05:06:00Z">
        <w:r w:rsidDel="00A067F6">
          <w:delText>D</w:delText>
        </w:r>
      </w:del>
      <w:r>
        <w:t>igital</w:t>
      </w:r>
    </w:p>
    <w:p w14:paraId="66C530C2" w14:textId="59E225BD" w:rsidR="00F462A7" w:rsidRDefault="00F462A7" w:rsidP="00F462A7">
      <w:pPr>
        <w:pStyle w:val="Compact"/>
        <w:numPr>
          <w:ilvl w:val="0"/>
          <w:numId w:val="1"/>
        </w:numPr>
      </w:pPr>
      <w:r>
        <w:t xml:space="preserve">Starting your </w:t>
      </w:r>
      <w:ins w:id="26" w:author="Deb Troendle-Scott" w:date="2024-08-13T13:06:00Z" w16du:dateUtc="2024-08-13T05:06:00Z">
        <w:r w:rsidR="00A067F6">
          <w:t>w</w:t>
        </w:r>
      </w:ins>
      <w:del w:id="27" w:author="Deb Troendle-Scott" w:date="2024-08-13T13:06:00Z" w16du:dateUtc="2024-08-13T05:06:00Z">
        <w:r w:rsidDel="00A067F6">
          <w:delText>W</w:delText>
        </w:r>
      </w:del>
      <w:r>
        <w:t>orkflow</w:t>
      </w:r>
    </w:p>
    <w:p w14:paraId="5D093CFE" w14:textId="24477A63" w:rsidR="00F462A7" w:rsidRDefault="00F462A7" w:rsidP="00F462A7">
      <w:pPr>
        <w:pStyle w:val="Compact"/>
        <w:numPr>
          <w:ilvl w:val="0"/>
          <w:numId w:val="1"/>
        </w:numPr>
      </w:pPr>
      <w:r>
        <w:t xml:space="preserve">Digital </w:t>
      </w:r>
      <w:ins w:id="28" w:author="Deb Troendle-Scott" w:date="2024-08-13T13:06:00Z" w16du:dateUtc="2024-08-13T05:06:00Z">
        <w:r w:rsidR="00A067F6">
          <w:t>l</w:t>
        </w:r>
      </w:ins>
      <w:del w:id="29" w:author="Deb Troendle-Scott" w:date="2024-08-13T13:06:00Z" w16du:dateUtc="2024-08-13T05:06:00Z">
        <w:r w:rsidDel="00A067F6">
          <w:delText>L</w:delText>
        </w:r>
      </w:del>
      <w:r>
        <w:t>iteracies</w:t>
      </w:r>
    </w:p>
    <w:p w14:paraId="2D612833" w14:textId="337DF673" w:rsidR="00F462A7" w:rsidRDefault="00F462A7" w:rsidP="00F462A7">
      <w:pPr>
        <w:pStyle w:val="Compact"/>
        <w:numPr>
          <w:ilvl w:val="0"/>
          <w:numId w:val="1"/>
        </w:numPr>
      </w:pPr>
      <w:r>
        <w:t xml:space="preserve">Digital </w:t>
      </w:r>
      <w:ins w:id="30" w:author="Deb Troendle-Scott" w:date="2024-08-13T13:06:00Z" w16du:dateUtc="2024-08-13T05:06:00Z">
        <w:r w:rsidR="00A067F6">
          <w:t>p</w:t>
        </w:r>
      </w:ins>
      <w:del w:id="31" w:author="Deb Troendle-Scott" w:date="2024-08-13T13:06:00Z" w16du:dateUtc="2024-08-13T05:06:00Z">
        <w:r w:rsidDel="00A067F6">
          <w:delText>P</w:delText>
        </w:r>
      </w:del>
      <w:r>
        <w:t xml:space="preserve">rivacy and </w:t>
      </w:r>
      <w:ins w:id="32" w:author="Deb Troendle-Scott" w:date="2024-08-13T13:06:00Z" w16du:dateUtc="2024-08-13T05:06:00Z">
        <w:r w:rsidR="00A067F6">
          <w:t>s</w:t>
        </w:r>
      </w:ins>
      <w:del w:id="33" w:author="Deb Troendle-Scott" w:date="2024-08-13T13:06:00Z" w16du:dateUtc="2024-08-13T05:06:00Z">
        <w:r w:rsidDel="00A067F6">
          <w:delText>S</w:delText>
        </w:r>
      </w:del>
      <w:r>
        <w:t>afety</w:t>
      </w:r>
    </w:p>
    <w:p w14:paraId="0799489B" w14:textId="77777777" w:rsidR="00F462A7" w:rsidRDefault="00F462A7">
      <w:pPr>
        <w:pStyle w:val="Heading3"/>
      </w:pPr>
      <w:bookmarkStart w:id="34" w:name="learning-outcomes"/>
      <w:bookmarkEnd w:id="21"/>
      <w:r>
        <w:lastRenderedPageBreak/>
        <w:t>Learning Outcomes</w:t>
      </w:r>
    </w:p>
    <w:p w14:paraId="04D52AD0" w14:textId="27EEBA51" w:rsidR="00F462A7" w:rsidRDefault="3717B48D">
      <w:pPr>
        <w:pStyle w:val="FirstParagraph"/>
      </w:pPr>
      <w:r>
        <w:t>When you have completed this unit</w:t>
      </w:r>
      <w:del w:id="35" w:author="Deb Troendle-Scott" w:date="2024-08-13T13:06:00Z" w16du:dateUtc="2024-08-13T05:06:00Z">
        <w:r w:rsidDel="00A067F6">
          <w:delText>,</w:delText>
        </w:r>
      </w:del>
      <w:r>
        <w:t xml:space="preserve"> you </w:t>
      </w:r>
      <w:del w:id="36" w:author="Kelly Marjanovic" w:date="2024-07-25T18:36:00Z">
        <w:r w:rsidR="00F462A7" w:rsidDel="3717B48D">
          <w:delText xml:space="preserve">should </w:delText>
        </w:r>
      </w:del>
      <w:commentRangeStart w:id="37"/>
      <w:ins w:id="38" w:author="Kelly Marjanovic" w:date="2024-07-25T18:36:00Z">
        <w:r w:rsidR="5082AA5C">
          <w:t>will</w:t>
        </w:r>
      </w:ins>
      <w:commentRangeEnd w:id="37"/>
      <w:r w:rsidR="00F462A7">
        <w:commentReference w:id="37"/>
      </w:r>
      <w:ins w:id="39" w:author="Kelly Marjanovic" w:date="2024-07-25T18:36:00Z">
        <w:r w:rsidR="5082AA5C">
          <w:t xml:space="preserve"> </w:t>
        </w:r>
      </w:ins>
      <w:r>
        <w:t>be able to:</w:t>
      </w:r>
    </w:p>
    <w:p w14:paraId="515A31EE" w14:textId="77777777" w:rsidR="00F462A7" w:rsidRDefault="00F462A7" w:rsidP="00F462A7">
      <w:pPr>
        <w:pStyle w:val="Compact"/>
        <w:numPr>
          <w:ilvl w:val="0"/>
          <w:numId w:val="2"/>
        </w:numPr>
      </w:pPr>
      <w:r>
        <w:t>Explore common digital tools used at Trinity Western University</w:t>
      </w:r>
      <w:del w:id="40" w:author="Deb Troendle-Scott" w:date="2024-08-13T13:06:00Z" w16du:dateUtc="2024-08-13T05:06:00Z">
        <w:r w:rsidDel="00A067F6">
          <w:delText>.</w:delText>
        </w:r>
      </w:del>
    </w:p>
    <w:p w14:paraId="673C7421" w14:textId="77777777" w:rsidR="00F462A7" w:rsidRDefault="00F462A7" w:rsidP="00F462A7">
      <w:pPr>
        <w:pStyle w:val="Compact"/>
        <w:numPr>
          <w:ilvl w:val="0"/>
          <w:numId w:val="2"/>
        </w:numPr>
      </w:pPr>
      <w:r>
        <w:t>Describe your engagement with digital technology</w:t>
      </w:r>
      <w:del w:id="41" w:author="Deb Troendle-Scott" w:date="2024-08-13T13:06:00Z" w16du:dateUtc="2024-08-13T05:06:00Z">
        <w:r w:rsidDel="00A067F6">
          <w:delText>.</w:delText>
        </w:r>
      </w:del>
    </w:p>
    <w:p w14:paraId="03D5BC3F" w14:textId="77777777" w:rsidR="00F462A7" w:rsidRDefault="00F462A7" w:rsidP="00F462A7">
      <w:pPr>
        <w:pStyle w:val="Compact"/>
        <w:numPr>
          <w:ilvl w:val="0"/>
          <w:numId w:val="2"/>
        </w:numPr>
      </w:pPr>
      <w:r>
        <w:t>Apply digital tools to support learning in an academic environment</w:t>
      </w:r>
      <w:del w:id="42" w:author="Deb Troendle-Scott" w:date="2024-08-13T13:06:00Z" w16du:dateUtc="2024-08-13T05:06:00Z">
        <w:r w:rsidDel="00A067F6">
          <w:delText>.</w:delText>
        </w:r>
      </w:del>
    </w:p>
    <w:p w14:paraId="428BC930" w14:textId="77777777" w:rsidR="00F462A7" w:rsidRDefault="00F462A7" w:rsidP="00F462A7">
      <w:pPr>
        <w:pStyle w:val="Compact"/>
        <w:numPr>
          <w:ilvl w:val="0"/>
          <w:numId w:val="2"/>
        </w:numPr>
      </w:pPr>
      <w:r>
        <w:t>Explain what digital literacy means to you</w:t>
      </w:r>
      <w:del w:id="43" w:author="Deb Troendle-Scott" w:date="2024-08-13T13:06:00Z" w16du:dateUtc="2024-08-13T05:06:00Z">
        <w:r w:rsidDel="00A067F6">
          <w:delText>.</w:delText>
        </w:r>
      </w:del>
    </w:p>
    <w:p w14:paraId="41203B7D" w14:textId="77777777" w:rsidR="00F462A7" w:rsidRDefault="00F462A7" w:rsidP="00F462A7">
      <w:pPr>
        <w:pStyle w:val="Compact"/>
        <w:numPr>
          <w:ilvl w:val="0"/>
          <w:numId w:val="2"/>
        </w:numPr>
      </w:pPr>
      <w:r>
        <w:t>Examine privacy concerns related to various platforms and tools</w:t>
      </w:r>
      <w:del w:id="44" w:author="Deb Troendle-Scott" w:date="2024-08-13T13:07:00Z" w16du:dateUtc="2024-08-13T05:07:00Z">
        <w:r w:rsidDel="00A067F6">
          <w:delText>.</w:delText>
        </w:r>
      </w:del>
    </w:p>
    <w:p w14:paraId="7A4CF71C" w14:textId="77777777" w:rsidR="00F462A7" w:rsidRDefault="00F462A7" w:rsidP="00F462A7">
      <w:pPr>
        <w:pStyle w:val="Compact"/>
        <w:numPr>
          <w:ilvl w:val="0"/>
          <w:numId w:val="2"/>
        </w:numPr>
      </w:pPr>
      <w:r>
        <w:t>Describe how to protect yourself and others in the digital environment</w:t>
      </w:r>
      <w:del w:id="45" w:author="Deb Troendle-Scott" w:date="2024-08-13T13:07:00Z" w16du:dateUtc="2024-08-13T05:07:00Z">
        <w:r w:rsidDel="00A067F6">
          <w:delText>.</w:delText>
        </w:r>
      </w:del>
    </w:p>
    <w:p w14:paraId="3CC18B32" w14:textId="4B0AA5EF" w:rsidR="00F462A7" w:rsidRDefault="00F462A7" w:rsidP="00F462A7">
      <w:pPr>
        <w:pStyle w:val="Compact"/>
        <w:numPr>
          <w:ilvl w:val="0"/>
          <w:numId w:val="2"/>
        </w:numPr>
      </w:pPr>
      <w:r>
        <w:t xml:space="preserve">Identify the literacies you plan to improve and </w:t>
      </w:r>
      <w:del w:id="46" w:author="Deb Troendle-Scott" w:date="2024-08-13T13:07:00Z" w16du:dateUtc="2024-08-13T05:07:00Z">
        <w:r w:rsidDel="00A067F6">
          <w:delText xml:space="preserve">what </w:delText>
        </w:r>
      </w:del>
      <w:ins w:id="47" w:author="Deb Troendle-Scott" w:date="2024-08-13T13:07:00Z" w16du:dateUtc="2024-08-13T05:07:00Z">
        <w:r w:rsidR="00A067F6">
          <w:t xml:space="preserve">the </w:t>
        </w:r>
      </w:ins>
      <w:r>
        <w:t>steps you will take to achieve your goals</w:t>
      </w:r>
      <w:del w:id="48" w:author="Deb Troendle-Scott" w:date="2024-08-13T13:07:00Z" w16du:dateUtc="2024-08-13T05:07:00Z">
        <w:r w:rsidDel="00A067F6">
          <w:delText>.</w:delText>
        </w:r>
      </w:del>
    </w:p>
    <w:p w14:paraId="618341B1" w14:textId="77777777" w:rsidR="00F462A7" w:rsidRDefault="00F462A7">
      <w:pPr>
        <w:pStyle w:val="Heading3"/>
      </w:pPr>
      <w:bookmarkStart w:id="49" w:name="activity-checklist"/>
      <w:bookmarkEnd w:id="34"/>
      <w:commentRangeStart w:id="50"/>
      <w:r>
        <w:t>Activity Checklist</w:t>
      </w:r>
      <w:commentRangeEnd w:id="50"/>
      <w:r w:rsidR="008A4761">
        <w:rPr>
          <w:rStyle w:val="CommentReference"/>
          <w:rFonts w:eastAsiaTheme="minorHAnsi" w:cstheme="minorBidi"/>
          <w:color w:val="auto"/>
        </w:rPr>
        <w:commentReference w:id="50"/>
      </w:r>
    </w:p>
    <w:p w14:paraId="5A5EC915" w14:textId="2B06AD59" w:rsidR="00F462A7" w:rsidRDefault="00F462A7">
      <w:pPr>
        <w:pStyle w:val="FirstParagraph"/>
      </w:pPr>
      <w:r>
        <w:t xml:space="preserve">Here is a checklist of learning activities </w:t>
      </w:r>
      <w:del w:id="51" w:author="Deb Troendle-Scott" w:date="2024-08-13T13:07:00Z" w16du:dateUtc="2024-08-13T05:07:00Z">
        <w:r w:rsidDel="00324E68">
          <w:delText xml:space="preserve">you </w:delText>
        </w:r>
      </w:del>
      <w:ins w:id="52" w:author="Kelly Marjanovic" w:date="2024-07-25T18:37:00Z">
        <w:r w:rsidR="1B8DB37F">
          <w:t xml:space="preserve">that </w:t>
        </w:r>
      </w:ins>
      <w:r w:rsidR="3717B48D">
        <w:t xml:space="preserve">will benefit </w:t>
      </w:r>
      <w:del w:id="53" w:author="Kelly Marjanovic" w:date="2024-07-25T18:37:00Z">
        <w:r w:rsidDel="3717B48D">
          <w:delText xml:space="preserve">from </w:delText>
        </w:r>
      </w:del>
      <w:ins w:id="54" w:author="Kelly Marjanovic" w:date="2024-07-25T18:37:00Z">
        <w:r w:rsidR="7C782DBC">
          <w:t>you</w:t>
        </w:r>
      </w:ins>
      <w:r>
        <w:t xml:space="preserve"> in completing this unit. You may find it useful for planning your work.</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531C17FE" w14:textId="77777777" w:rsidTr="79C45B60">
        <w:trPr>
          <w:cantSplit/>
        </w:trPr>
        <w:tc>
          <w:tcPr>
            <w:tcW w:w="0" w:type="auto"/>
            <w:tcMar>
              <w:left w:w="144" w:type="dxa"/>
            </w:tcMar>
          </w:tcPr>
          <w:p w14:paraId="672A6659" w14:textId="77777777" w:rsidR="00F462A7" w:rsidRDefault="00F462A7">
            <w:pPr>
              <w:pStyle w:val="BodyText"/>
              <w:spacing w:before="16" w:after="64"/>
            </w:pPr>
          </w:p>
          <w:p w14:paraId="0231DF35" w14:textId="77777777" w:rsidR="00F462A7" w:rsidRDefault="00F462A7">
            <w:pPr>
              <w:pStyle w:val="BodyText"/>
              <w:spacing w:before="16"/>
            </w:pPr>
            <w:r>
              <w:rPr>
                <w:b/>
                <w:bCs/>
              </w:rPr>
              <w:t>Learning Activities</w:t>
            </w:r>
          </w:p>
          <w:p w14:paraId="2F68CF5C" w14:textId="1B35440C" w:rsidR="00F462A7" w:rsidRDefault="00F462A7" w:rsidP="00F462A7">
            <w:pPr>
              <w:pStyle w:val="Compact"/>
              <w:numPr>
                <w:ilvl w:val="0"/>
                <w:numId w:val="2"/>
              </w:numPr>
            </w:pPr>
            <w:r>
              <w:t xml:space="preserve">Reflect on why you chose TWU and share your </w:t>
            </w:r>
            <w:del w:id="55" w:author="Deb Troendle-Scott" w:date="2024-08-13T13:07:00Z" w16du:dateUtc="2024-08-13T05:07:00Z">
              <w:r w:rsidDel="00324E68">
                <w:delText>expecations</w:delText>
              </w:r>
            </w:del>
            <w:ins w:id="56" w:author="Deb Troendle-Scott" w:date="2024-08-13T13:07:00Z" w16du:dateUtc="2024-08-13T05:07:00Z">
              <w:r w:rsidR="00324E68">
                <w:t>expectations</w:t>
              </w:r>
            </w:ins>
            <w:r>
              <w:t xml:space="preserve"> with your peers.</w:t>
            </w:r>
          </w:p>
          <w:p w14:paraId="34812713" w14:textId="77777777" w:rsidR="00F462A7" w:rsidRDefault="00F462A7" w:rsidP="00F462A7">
            <w:pPr>
              <w:pStyle w:val="Compact"/>
              <w:numPr>
                <w:ilvl w:val="0"/>
                <w:numId w:val="2"/>
              </w:numPr>
            </w:pPr>
            <w:r>
              <w:t xml:space="preserve">Write an introduction post on </w:t>
            </w:r>
            <w:hyperlink r:id="rId14">
              <w:r>
                <w:rPr>
                  <w:rStyle w:val="Hyperlink"/>
                </w:rPr>
                <w:t>the Learning Hub</w:t>
              </w:r>
            </w:hyperlink>
            <w:r>
              <w:t xml:space="preserve"> in Discourse.</w:t>
            </w:r>
          </w:p>
          <w:p w14:paraId="56971DE1" w14:textId="065D5A82" w:rsidR="00F462A7" w:rsidRDefault="00F462A7" w:rsidP="00F462A7">
            <w:pPr>
              <w:pStyle w:val="Compact"/>
              <w:numPr>
                <w:ilvl w:val="0"/>
                <w:numId w:val="2"/>
              </w:numPr>
            </w:pPr>
            <w:r>
              <w:t>Search online for learning tools to help with note</w:t>
            </w:r>
            <w:ins w:id="57" w:author="Deb Troendle-Scott" w:date="2024-08-13T15:04:00Z" w16du:dateUtc="2024-08-13T07:04:00Z">
              <w:r w:rsidR="006468AF">
                <w:t xml:space="preserve"> </w:t>
              </w:r>
            </w:ins>
            <w:del w:id="58" w:author="Deb Troendle-Scott" w:date="2024-08-13T15:04:00Z" w16du:dateUtc="2024-08-13T07:04:00Z">
              <w:r w:rsidDel="006468AF">
                <w:delText>-</w:delText>
              </w:r>
            </w:del>
            <w:r>
              <w:t xml:space="preserve">taking, project </w:t>
            </w:r>
            <w:del w:id="59" w:author="Deb Troendle-Scott" w:date="2024-08-13T13:08:00Z" w16du:dateUtc="2024-08-13T05:08:00Z">
              <w:r w:rsidDel="00324E68">
                <w:delText>managment</w:delText>
              </w:r>
            </w:del>
            <w:ins w:id="60" w:author="Deb Troendle-Scott" w:date="2024-08-13T13:08:00Z" w16du:dateUtc="2024-08-13T05:08:00Z">
              <w:r w:rsidR="00324E68">
                <w:t>management</w:t>
              </w:r>
            </w:ins>
            <w:r>
              <w:t xml:space="preserve">, writing, </w:t>
            </w:r>
            <w:r w:rsidR="0014768F">
              <w:t>and so on</w:t>
            </w:r>
            <w:r>
              <w:t>. Share your findings on Discourse.</w:t>
            </w:r>
          </w:p>
          <w:p w14:paraId="1265C828" w14:textId="77777777" w:rsidR="00F462A7" w:rsidRDefault="00F462A7" w:rsidP="00F462A7">
            <w:pPr>
              <w:pStyle w:val="Compact"/>
              <w:numPr>
                <w:ilvl w:val="0"/>
                <w:numId w:val="2"/>
              </w:numPr>
            </w:pPr>
            <w:r>
              <w:t xml:space="preserve">Download and install </w:t>
            </w:r>
            <w:hyperlink r:id="rId15">
              <w:r>
                <w:rPr>
                  <w:rStyle w:val="Hyperlink"/>
                </w:rPr>
                <w:t>Obsidian</w:t>
              </w:r>
            </w:hyperlink>
            <w:r>
              <w:t>.</w:t>
            </w:r>
          </w:p>
          <w:p w14:paraId="68452E00" w14:textId="77777777" w:rsidR="00F462A7" w:rsidRDefault="00F462A7" w:rsidP="00F462A7">
            <w:pPr>
              <w:pStyle w:val="Compact"/>
              <w:numPr>
                <w:ilvl w:val="0"/>
                <w:numId w:val="2"/>
              </w:numPr>
            </w:pPr>
            <w:r>
              <w:t>Download and open the course vault in Obsidian. Activate the plugins that came with the Obsidian vault.</w:t>
            </w:r>
          </w:p>
          <w:p w14:paraId="469A5E5F" w14:textId="77777777" w:rsidR="00F462A7" w:rsidRDefault="00F462A7" w:rsidP="00F462A7">
            <w:pPr>
              <w:pStyle w:val="Compact"/>
              <w:numPr>
                <w:ilvl w:val="0"/>
                <w:numId w:val="2"/>
              </w:numPr>
            </w:pPr>
            <w:r>
              <w:t>View the resources provided on the 21st century learner.</w:t>
            </w:r>
          </w:p>
          <w:p w14:paraId="15AAB675" w14:textId="77777777" w:rsidR="00F462A7" w:rsidRDefault="00F462A7" w:rsidP="00F462A7">
            <w:pPr>
              <w:pStyle w:val="Compact"/>
              <w:numPr>
                <w:ilvl w:val="0"/>
                <w:numId w:val="2"/>
              </w:numPr>
            </w:pPr>
            <w:r>
              <w:t>Create a Visitors and Residents diagram.</w:t>
            </w:r>
          </w:p>
          <w:p w14:paraId="28D0B6DA" w14:textId="77777777" w:rsidR="00F462A7" w:rsidRDefault="00F462A7" w:rsidP="00F462A7">
            <w:pPr>
              <w:pStyle w:val="Compact"/>
              <w:numPr>
                <w:ilvl w:val="0"/>
                <w:numId w:val="2"/>
              </w:numPr>
            </w:pPr>
            <w:r>
              <w:t>Get a password manager.</w:t>
            </w:r>
          </w:p>
          <w:p w14:paraId="2B0855F0" w14:textId="12205786" w:rsidR="00F462A7" w:rsidRDefault="00F462A7" w:rsidP="00F462A7">
            <w:pPr>
              <w:pStyle w:val="Compact"/>
              <w:numPr>
                <w:ilvl w:val="0"/>
                <w:numId w:val="2"/>
              </w:numPr>
            </w:pPr>
            <w:r>
              <w:t xml:space="preserve">Use the </w:t>
            </w:r>
            <w:ins w:id="61" w:author="Deb Troendle-Scott" w:date="2024-08-13T13:09:00Z" w16du:dateUtc="2024-08-13T05:09:00Z">
              <w:r w:rsidR="00324E68">
                <w:rPr>
                  <w:i/>
                  <w:iCs/>
                </w:rPr>
                <w:fldChar w:fldCharType="begin"/>
              </w:r>
              <w:r w:rsidR="00324E68">
                <w:rPr>
                  <w:i/>
                  <w:iCs/>
                </w:rPr>
                <w:instrText>HYPERLINK "https://tosdr.org/"</w:instrText>
              </w:r>
              <w:r w:rsidR="00324E68">
                <w:rPr>
                  <w:i/>
                  <w:iCs/>
                </w:rPr>
              </w:r>
              <w:r w:rsidR="00324E68">
                <w:rPr>
                  <w:i/>
                  <w:iCs/>
                </w:rPr>
                <w:fldChar w:fldCharType="separate"/>
              </w:r>
              <w:r w:rsidRPr="00324E68">
                <w:rPr>
                  <w:rStyle w:val="Hyperlink"/>
                  <w:i/>
                  <w:iCs/>
                </w:rPr>
                <w:t>Terms of Service: Didn’t Read</w:t>
              </w:r>
              <w:r w:rsidR="00324E68">
                <w:rPr>
                  <w:i/>
                  <w:iCs/>
                </w:rPr>
                <w:fldChar w:fldCharType="end"/>
              </w:r>
            </w:ins>
            <w:r w:rsidR="00EA2E6D">
              <w:rPr>
                <w:i/>
                <w:iCs/>
              </w:rPr>
              <w:t xml:space="preserve"> </w:t>
            </w:r>
            <w:r w:rsidR="00EA2E6D">
              <w:rPr>
                <w:i/>
                <w:iCs/>
              </w:rPr>
              <w:fldChar w:fldCharType="begin"/>
            </w:r>
            <w:r w:rsidR="00EA2E6D">
              <w:rPr>
                <w:i/>
                <w:iCs/>
              </w:rPr>
              <w:instrText xml:space="preserve"> ADDIN ZOTERO_ITEM CSL_CITATION {"citationID":"j7aIw6VS","properties":{"formattedCitation":"(n.d.)","plainCitation":"(n.d.)","noteIndex":0},"citationItems":[{"id":274,"uris":["http://zotero.org/users/14693029/items/NHDCEX3C"],"itemData":{"id":274,"type":"webpage","abstract":"“Terms of Service; Didn't Read” (short: ToS;DR) is a project started in June 2012 to help fix the “biggest lie on the web”: almost no one really reads the terms of service we agree to all the time.","title":"Terms of service; didn't read","URL":"https://tosdr.org/","author":[{"literal":"ToS;DR"}]},"label":"page","suppress-author":true}],"schema":"https://github.com/citation-style-language/schema/raw/master/csl-citation.json"} </w:instrText>
            </w:r>
            <w:r w:rsidR="00EA2E6D">
              <w:rPr>
                <w:i/>
                <w:iCs/>
              </w:rPr>
              <w:fldChar w:fldCharType="separate"/>
            </w:r>
            <w:r w:rsidR="00EA2E6D" w:rsidRPr="00EA2E6D">
              <w:rPr>
                <w:rFonts w:ascii="Aptos" w:hAnsi="Aptos"/>
              </w:rPr>
              <w:t>(n.d.)</w:t>
            </w:r>
            <w:r w:rsidR="00EA2E6D">
              <w:rPr>
                <w:i/>
                <w:iCs/>
              </w:rPr>
              <w:fldChar w:fldCharType="end"/>
            </w:r>
            <w:r>
              <w:t xml:space="preserve"> website to look up each of the apps we will learn in this course.</w:t>
            </w:r>
          </w:p>
          <w:p w14:paraId="2B68D200" w14:textId="1A6BEB29" w:rsidR="00F462A7" w:rsidRDefault="00F462A7" w:rsidP="00F462A7">
            <w:pPr>
              <w:pStyle w:val="Compact"/>
              <w:numPr>
                <w:ilvl w:val="0"/>
                <w:numId w:val="2"/>
              </w:numPr>
            </w:pPr>
            <w:r>
              <w:t xml:space="preserve">Write a reflection on digital literacies in your </w:t>
            </w:r>
            <w:ins w:id="62" w:author="Deb Troendle-Scott" w:date="2024-08-20T22:36:00Z" w16du:dateUtc="2024-08-20T14:36:00Z">
              <w:r w:rsidR="00705D56">
                <w:t>j</w:t>
              </w:r>
            </w:ins>
            <w:del w:id="63" w:author="Deb Troendle-Scott" w:date="2024-08-20T17:18:00Z" w16du:dateUtc="2024-08-20T09:18:00Z">
              <w:r w:rsidRPr="00BE626D" w:rsidDel="00BE626D">
                <w:delText>learning j</w:delText>
              </w:r>
            </w:del>
            <w:r>
              <w:t>ournal.</w:t>
            </w:r>
          </w:p>
          <w:p w14:paraId="4607532F" w14:textId="03352C8F" w:rsidR="00F462A7" w:rsidRDefault="00F462A7">
            <w:pPr>
              <w:pStyle w:val="BlockText"/>
            </w:pPr>
            <w:r w:rsidRPr="4B4B71F0">
              <w:rPr>
                <w:b/>
                <w:bCs/>
              </w:rPr>
              <w:t>Notes:</w:t>
            </w:r>
          </w:p>
          <w:p w14:paraId="39B00F15" w14:textId="3864E5F4" w:rsidR="00F462A7" w:rsidRDefault="00F462A7" w:rsidP="00F462A7">
            <w:pPr>
              <w:pStyle w:val="Compact"/>
              <w:numPr>
                <w:ilvl w:val="0"/>
                <w:numId w:val="2"/>
              </w:numPr>
            </w:pPr>
            <w:r w:rsidRPr="4B4B71F0">
              <w:rPr>
                <w:i/>
                <w:iCs/>
              </w:rPr>
              <w:t>You will be directed to complete these activities as they come up in the unit.</w:t>
            </w:r>
          </w:p>
          <w:p w14:paraId="140CE632" w14:textId="06146052" w:rsidR="00F462A7" w:rsidRDefault="00F462A7" w:rsidP="00F462A7">
            <w:pPr>
              <w:pStyle w:val="Compact"/>
              <w:numPr>
                <w:ilvl w:val="0"/>
                <w:numId w:val="2"/>
              </w:numPr>
            </w:pPr>
            <w:r w:rsidRPr="4B4B71F0">
              <w:rPr>
                <w:i/>
                <w:iCs/>
              </w:rPr>
              <w:t xml:space="preserve">The learning activities in this course are designed to prepare you for the graded </w:t>
            </w:r>
            <w:del w:id="64" w:author="Deb Troendle-Scott" w:date="2024-08-13T13:07:00Z" w16du:dateUtc="2024-08-13T05:07:00Z">
              <w:r w:rsidRPr="4B4B71F0" w:rsidDel="00324E68">
                <w:rPr>
                  <w:i/>
                  <w:iCs/>
                </w:rPr>
                <w:delText>assigments</w:delText>
              </w:r>
            </w:del>
            <w:ins w:id="65" w:author="Deb Troendle-Scott" w:date="2024-08-13T13:07:00Z" w16du:dateUtc="2024-08-13T05:07:00Z">
              <w:r w:rsidR="00324E68" w:rsidRPr="4B4B71F0">
                <w:rPr>
                  <w:i/>
                  <w:iCs/>
                </w:rPr>
                <w:t>assignments</w:t>
              </w:r>
            </w:ins>
            <w:r w:rsidRPr="4B4B71F0">
              <w:rPr>
                <w:i/>
                <w:iCs/>
              </w:rPr>
              <w:t xml:space="preserve"> in this course. You are strongly encouraged to complete them.</w:t>
            </w:r>
          </w:p>
          <w:p w14:paraId="40B77E37" w14:textId="07AD8BD5" w:rsidR="00F462A7" w:rsidRDefault="00F462A7" w:rsidP="4B4B71F0">
            <w:pPr>
              <w:pStyle w:val="Compact"/>
              <w:numPr>
                <w:ilvl w:val="0"/>
                <w:numId w:val="2"/>
              </w:numPr>
              <w:rPr>
                <w:ins w:id="66" w:author="Kelly Marjanovic" w:date="2024-07-25T18:37:00Z" w16du:dateUtc="2024-07-25T18:37:40Z"/>
                <w:i/>
                <w:iCs/>
              </w:rPr>
            </w:pPr>
            <w:r w:rsidRPr="4B4B71F0">
              <w:rPr>
                <w:i/>
                <w:iCs/>
              </w:rPr>
              <w:t>If you plan to complete this course in 12 weeks, this unit should take 9-12 hours to complete.</w:t>
            </w:r>
          </w:p>
          <w:p w14:paraId="0B052ADE" w14:textId="77777777" w:rsidR="00BB3256" w:rsidRDefault="00BB3256">
            <w:pPr>
              <w:pStyle w:val="Compact"/>
              <w:rPr>
                <w:ins w:id="67" w:author="Deb Troendle-Scott" w:date="2024-08-13T13:10:00Z" w16du:dateUtc="2024-08-13T05:10:00Z"/>
                <w:i/>
                <w:iCs/>
              </w:rPr>
            </w:pPr>
          </w:p>
          <w:p w14:paraId="41C857E7" w14:textId="22073EE9" w:rsidR="00F462A7" w:rsidRDefault="7B2BE47D">
            <w:pPr>
              <w:pStyle w:val="Compact"/>
              <w:pPrChange w:id="68" w:author="Kelly Marjanovic" w:date="2024-07-25T18:37:00Z">
                <w:pPr>
                  <w:pStyle w:val="Compact"/>
                  <w:numPr>
                    <w:numId w:val="2"/>
                  </w:numPr>
                  <w:ind w:left="720" w:hanging="360"/>
                </w:pPr>
              </w:pPrChange>
            </w:pPr>
            <w:ins w:id="69" w:author="Kelly Marjanovic" w:date="2024-07-25T18:37:00Z">
              <w:r w:rsidRPr="79C45B60">
                <w:rPr>
                  <w:i/>
                  <w:iCs/>
                </w:rPr>
                <w:t>Working through course activities will help you to meet the learning outcomes and successfully complete your assessments.</w:t>
              </w:r>
            </w:ins>
          </w:p>
        </w:tc>
      </w:tr>
    </w:tbl>
    <w:p w14:paraId="29D6B04F" w14:textId="77777777" w:rsidR="00F462A7" w:rsidRDefault="00F462A7">
      <w:pPr>
        <w:pStyle w:val="FirstParagraph"/>
      </w:pPr>
      <w:r>
        <w:t xml:space="preserve"> </w:t>
      </w:r>
    </w:p>
    <w:tbl>
      <w:tblPr>
        <w:tblStyle w:val="Table"/>
        <w:tblW w:w="0" w:type="auto"/>
        <w:tblInd w:w="164" w:type="dxa"/>
        <w:tblBorders>
          <w:left w:val="single" w:sz="24" w:space="0" w:color="0758E5"/>
        </w:tblBorders>
        <w:tblCellMar>
          <w:left w:w="0" w:type="dxa"/>
          <w:right w:w="0" w:type="dxa"/>
        </w:tblCellMar>
        <w:tblLook w:val="0000" w:firstRow="0" w:lastRow="0" w:firstColumn="0" w:lastColumn="0" w:noHBand="0" w:noVBand="0"/>
      </w:tblPr>
      <w:tblGrid>
        <w:gridCol w:w="7538"/>
      </w:tblGrid>
      <w:tr w:rsidR="00F462A7" w14:paraId="2B1DB22D" w14:textId="77777777" w:rsidTr="79C45B60">
        <w:trPr>
          <w:cantSplit/>
        </w:trPr>
        <w:tc>
          <w:tcPr>
            <w:tcW w:w="0" w:type="auto"/>
            <w:tcMar>
              <w:left w:w="144" w:type="dxa"/>
            </w:tcMar>
          </w:tcPr>
          <w:p w14:paraId="0A37501D" w14:textId="77777777" w:rsidR="00F462A7" w:rsidRDefault="00F462A7">
            <w:pPr>
              <w:pStyle w:val="BodyText"/>
              <w:spacing w:before="16" w:after="64"/>
            </w:pPr>
          </w:p>
          <w:p w14:paraId="5AEEA579" w14:textId="77777777" w:rsidR="00F462A7" w:rsidRDefault="00F462A7">
            <w:pPr>
              <w:pStyle w:val="BodyText"/>
              <w:spacing w:before="16"/>
            </w:pPr>
            <w:r>
              <w:rPr>
                <w:b/>
                <w:bCs/>
              </w:rPr>
              <w:t>Assessment</w:t>
            </w:r>
          </w:p>
          <w:p w14:paraId="58FC84EC" w14:textId="77777777" w:rsidR="00F462A7" w:rsidRDefault="00F462A7" w:rsidP="00F462A7">
            <w:pPr>
              <w:pStyle w:val="Compact"/>
              <w:numPr>
                <w:ilvl w:val="0"/>
                <w:numId w:val="2"/>
              </w:numPr>
              <w:rPr>
                <w:del w:id="70" w:author="Kelly Marjanovic" w:date="2024-07-25T18:38:00Z" w16du:dateUtc="2024-07-25T18:38:14Z"/>
              </w:rPr>
            </w:pPr>
            <w:del w:id="71" w:author="Kelly Marjanovic" w:date="2024-07-25T18:38:00Z">
              <w:r w:rsidRPr="79C45B60" w:rsidDel="00F462A7">
                <w:rPr>
                  <w:b/>
                  <w:bCs/>
                </w:rPr>
                <w:delText>Assignment 1: Learning Journal</w:delText>
              </w:r>
              <w:r w:rsidDel="00F462A7">
                <w:delText xml:space="preserve"> - submit after you have completed Units 1-3.</w:delText>
              </w:r>
            </w:del>
          </w:p>
          <w:p w14:paraId="70783A5D" w14:textId="51B644DD" w:rsidR="00F462A7" w:rsidRDefault="00F462A7">
            <w:pPr>
              <w:pStyle w:val="BlockText"/>
            </w:pPr>
            <w:del w:id="72" w:author="Kelly Marjanovic" w:date="2024-07-25T18:38:00Z">
              <w:r w:rsidRPr="79C45B60" w:rsidDel="00F462A7">
                <w:rPr>
                  <w:i/>
                  <w:iCs/>
                </w:rPr>
                <w:delText>S</w:delText>
              </w:r>
            </w:del>
            <w:ins w:id="73" w:author="Kelly Marjanovic" w:date="2024-07-25T18:38:00Z">
              <w:r w:rsidR="52252D82" w:rsidRPr="79C45B60">
                <w:rPr>
                  <w:i/>
                  <w:iCs/>
                </w:rPr>
                <w:t>Please s</w:t>
              </w:r>
            </w:ins>
            <w:r w:rsidRPr="79C45B60">
              <w:rPr>
                <w:i/>
                <w:iCs/>
              </w:rPr>
              <w:t>ee the Assessment section in Moodle for assignment details.</w:t>
            </w:r>
          </w:p>
        </w:tc>
      </w:tr>
    </w:tbl>
    <w:p w14:paraId="1494E2EA" w14:textId="77777777" w:rsidR="00F462A7" w:rsidRDefault="00F462A7">
      <w:pPr>
        <w:pStyle w:val="Heading3"/>
      </w:pPr>
      <w:bookmarkStart w:id="74" w:name="resources"/>
      <w:bookmarkEnd w:id="49"/>
      <w:r>
        <w:t>Resources</w:t>
      </w:r>
    </w:p>
    <w:p w14:paraId="53A0181E" w14:textId="77777777" w:rsidR="00F462A7" w:rsidRDefault="00F462A7" w:rsidP="00F462A7">
      <w:pPr>
        <w:pStyle w:val="Compact"/>
        <w:numPr>
          <w:ilvl w:val="0"/>
          <w:numId w:val="2"/>
        </w:numPr>
      </w:pPr>
      <w:r>
        <w:t>All resources will be provided online in the unit.</w:t>
      </w:r>
    </w:p>
    <w:p w14:paraId="57BB64B1" w14:textId="14E4515B" w:rsidR="00F462A7" w:rsidRDefault="00F462A7">
      <w:pPr>
        <w:pStyle w:val="Heading3"/>
      </w:pPr>
      <w:bookmarkStart w:id="75" w:name="activity-why-twu"/>
      <w:bookmarkEnd w:id="74"/>
      <w:r>
        <w:t>1.0.1 Activity: Why T</w:t>
      </w:r>
      <w:ins w:id="76" w:author="Kelly Marjanovic" w:date="2024-07-25T18:41:00Z">
        <w:r w:rsidR="6D705BE3">
          <w:t>WU</w:t>
        </w:r>
      </w:ins>
      <w:del w:id="77" w:author="Kelly Marjanovic" w:date="2024-07-25T18:41:00Z">
        <w:r w:rsidDel="00F462A7">
          <w:delText>wu</w:delText>
        </w:r>
      </w:del>
      <w:r>
        <w:t>?</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57F3F196" w14:textId="77777777" w:rsidTr="00C326C9">
        <w:trPr>
          <w:cantSplit/>
        </w:trPr>
        <w:tc>
          <w:tcPr>
            <w:tcW w:w="0" w:type="auto"/>
            <w:tcMar>
              <w:left w:w="144" w:type="dxa"/>
            </w:tcMar>
          </w:tcPr>
          <w:p w14:paraId="5DAB6C7B" w14:textId="77777777" w:rsidR="00F462A7" w:rsidRDefault="00F462A7">
            <w:pPr>
              <w:pStyle w:val="FirstParagraph"/>
              <w:spacing w:before="16" w:after="64"/>
            </w:pPr>
          </w:p>
          <w:p w14:paraId="03EC8003" w14:textId="77777777" w:rsidR="00F462A7" w:rsidRDefault="00F462A7">
            <w:pPr>
              <w:pStyle w:val="BodyText"/>
              <w:spacing w:before="16"/>
            </w:pPr>
            <w:r>
              <w:t>Before we dive in</w:t>
            </w:r>
            <w:del w:id="78" w:author="Deb Troendle-Scott" w:date="2024-08-13T13:10:00Z" w16du:dateUtc="2024-08-13T05:10:00Z">
              <w:r w:rsidDel="00BF1E41">
                <w:delText xml:space="preserve"> </w:delText>
              </w:r>
            </w:del>
            <w:r>
              <w:t>to some digital tools you may use in your academic studies at Trinity, let’s pause and think about what TWU means to you. Why did you choose TWU? What do you hope to achieve during your time here?</w:t>
            </w:r>
          </w:p>
          <w:p w14:paraId="25A91D04" w14:textId="425DD318" w:rsidR="00F462A7" w:rsidRDefault="00BF1E41">
            <w:pPr>
              <w:pStyle w:val="ListBullet"/>
              <w:pPrChange w:id="79" w:author="Deb Troendle-Scott" w:date="2024-08-13T13:11:00Z" w16du:dateUtc="2024-08-13T05:11:00Z">
                <w:pPr>
                  <w:pStyle w:val="BodyText"/>
                </w:pPr>
              </w:pPrChange>
            </w:pPr>
            <w:ins w:id="80" w:author="Deb Troendle-Scott" w:date="2024-08-13T13:10:00Z" w16du:dateUtc="2024-08-13T05:10:00Z">
              <w:r w:rsidRPr="009859AB">
                <w:rPr>
                  <w:b/>
                  <w:bCs/>
                  <w:kern w:val="2"/>
                  <w:lang w:val="en-CA"/>
                  <w14:ligatures w14:val="standardContextual"/>
                  <w:rPrChange w:id="81" w:author="Deb Troendle-Scott" w:date="2024-08-20T17:22:00Z" w16du:dateUtc="2024-08-20T09:22:00Z">
                    <w:rPr/>
                  </w:rPrChange>
                </w:rPr>
                <w:t>Watch</w:t>
              </w:r>
              <w:r>
                <w:t xml:space="preserve">: </w:t>
              </w:r>
            </w:ins>
            <w:r w:rsidR="00F462A7">
              <w:t>To give you some idea of what life is like at TWU, and why people choose TWU, watch the following video</w:t>
            </w:r>
            <w:commentRangeStart w:id="82"/>
            <w:r w:rsidR="00F462A7">
              <w:t>:</w:t>
            </w:r>
            <w:commentRangeEnd w:id="82"/>
            <w:r w:rsidR="00C36C32">
              <w:rPr>
                <w:rStyle w:val="CommentReference"/>
                <w:kern w:val="2"/>
                <w:lang w:val="en-CA" w:eastAsia="en-US"/>
                <w14:ligatures w14:val="standardContextual"/>
              </w:rPr>
              <w:commentReference w:id="82"/>
            </w:r>
            <w:r w:rsidR="00F462A7">
              <w:t xml:space="preserve"> </w:t>
            </w:r>
            <w:r w:rsidR="009A0D9B">
              <w:fldChar w:fldCharType="begin"/>
            </w:r>
            <w:r w:rsidR="009A0D9B">
              <w:instrText>HYPERLINK "https://youtu.be/Xlqpgb_3cR4?feature=shared" \h</w:instrText>
            </w:r>
            <w:r w:rsidR="009A0D9B">
              <w:fldChar w:fldCharType="separate"/>
            </w:r>
            <w:r w:rsidR="00F462A7">
              <w:rPr>
                <w:rStyle w:val="Hyperlink"/>
                <w:i/>
                <w:iCs/>
              </w:rPr>
              <w:t>Discover Undergraduate Studies at Trinity Western University</w:t>
            </w:r>
            <w:r w:rsidR="009A0D9B">
              <w:rPr>
                <w:rStyle w:val="Hyperlink"/>
                <w:i/>
                <w:iCs/>
              </w:rPr>
              <w:fldChar w:fldCharType="end"/>
            </w:r>
            <w:r w:rsidR="00F462A7">
              <w:t xml:space="preserve"> </w:t>
            </w:r>
            <w:r w:rsidR="00B66505">
              <w:fldChar w:fldCharType="begin"/>
            </w:r>
            <w:r w:rsidR="00B66505">
              <w:instrText xml:space="preserve"> ADDIN ZOTERO_ITEM CSL_CITATION {"citationID":"wUxx8ZO3","properties":{"formattedCitation":"(2021)","plainCitation":"(2021)","noteIndex":0},"citationItems":[{"id":1940,"uris":["http://zotero.org/users/14693029/items/MGWS5L5C"],"itemData":{"id":1940,"type":"motion_picture","abstract":"CONFIDENTLY FACE THE WORLD AND YOUR FUTURE WITH TWU UNDERGRADUATE STUDIES\n\nChoosing where and what to study is a decision that will shape you, your beliefs, what you'll do, and who you will become. Trinity Western University's undergraduate programs are designed around personalized teaching support and small class sizes, giving you opportunities to grow as a person and develop friendships in a faith-based environment. You'll have the space to discover what you're passionate about and be equipped to pursue those passions through high-calibre experiences in and out of the classroom.\n\nwww.twu.ca/apply","medium":"Video","note":"author: Trinity Western University ||","publisher":"YouTube","source":"YouTube","title":"Discover undergraduate studies at Trinity Western University","URL":"https://www.youtube.com/watch?v=Xlqpgb_3cR4","accessed":{"date-parts":[["2024",8,25]]},"issued":{"date-parts":[["2021",3,5]]}},"label":"page","suppress-author":true}],"schema":"https://github.com/citation-style-language/schema/raw/master/csl-citation.json"} </w:instrText>
            </w:r>
            <w:r w:rsidR="00B66505">
              <w:fldChar w:fldCharType="separate"/>
            </w:r>
            <w:r w:rsidR="00B66505" w:rsidRPr="00B66505">
              <w:rPr>
                <w:rFonts w:ascii="Aptos" w:hAnsi="Aptos"/>
              </w:rPr>
              <w:t>(2021)</w:t>
            </w:r>
            <w:r w:rsidR="00B66505">
              <w:fldChar w:fldCharType="end"/>
            </w:r>
            <w:r w:rsidR="00A3791A">
              <w:t>.</w:t>
            </w:r>
          </w:p>
          <w:p w14:paraId="060D4EDC" w14:textId="77777777" w:rsidR="00F462A7" w:rsidRDefault="004D4804">
            <w:pPr>
              <w:pStyle w:val="BodyText"/>
            </w:pPr>
            <w:hyperlink r:id="rId16">
              <w:r w:rsidR="00F462A7">
                <w:rPr>
                  <w:rStyle w:val="Hyperlink"/>
                </w:rPr>
                <w:t>https://www.youtube-nocookie.com/embed/Xlqpgb_3cR4</w:t>
              </w:r>
            </w:hyperlink>
          </w:p>
          <w:p w14:paraId="37B03DA5" w14:textId="77777777" w:rsidR="00F462A7" w:rsidRPr="009859AB" w:rsidRDefault="00F462A7">
            <w:pPr>
              <w:pStyle w:val="ListBullet"/>
              <w:rPr>
                <w:b/>
                <w:bCs/>
                <w:rPrChange w:id="83" w:author="Deb Troendle-Scott" w:date="2024-08-20T17:23:00Z" w16du:dateUtc="2024-08-20T09:23:00Z">
                  <w:rPr/>
                </w:rPrChange>
              </w:rPr>
              <w:pPrChange w:id="84" w:author="Deb Troendle-Scott" w:date="2024-08-20T17:22:00Z" w16du:dateUtc="2024-08-20T09:22:00Z">
                <w:pPr>
                  <w:pStyle w:val="BodyText"/>
                </w:pPr>
              </w:pPrChange>
            </w:pPr>
            <w:r w:rsidRPr="009859AB">
              <w:rPr>
                <w:b/>
                <w:bCs/>
                <w:kern w:val="2"/>
                <w:lang w:val="en-CA"/>
                <w14:ligatures w14:val="standardContextual"/>
                <w:rPrChange w:id="85" w:author="Deb Troendle-Scott" w:date="2024-08-20T17:23:00Z" w16du:dateUtc="2024-08-20T09:23:00Z">
                  <w:rPr/>
                </w:rPrChange>
              </w:rPr>
              <w:t>Questions to Consider</w:t>
            </w:r>
          </w:p>
          <w:p w14:paraId="4DBF8E2C" w14:textId="77777777" w:rsidR="00F462A7" w:rsidRDefault="00F462A7">
            <w:pPr>
              <w:pStyle w:val="BodyText"/>
            </w:pPr>
            <w:r>
              <w:t>What do you think? Consider the following prompts:</w:t>
            </w:r>
          </w:p>
          <w:p w14:paraId="5CE24D71" w14:textId="77777777" w:rsidR="00F462A7" w:rsidRDefault="00F462A7" w:rsidP="00F462A7">
            <w:pPr>
              <w:pStyle w:val="Compact"/>
              <w:numPr>
                <w:ilvl w:val="0"/>
                <w:numId w:val="2"/>
              </w:numPr>
            </w:pPr>
            <w:r>
              <w:t>I’m excited to join the TWU community because …</w:t>
            </w:r>
          </w:p>
          <w:p w14:paraId="32BF4607" w14:textId="77777777" w:rsidR="00F462A7" w:rsidRDefault="00F462A7" w:rsidP="00F462A7">
            <w:pPr>
              <w:pStyle w:val="Compact"/>
              <w:numPr>
                <w:ilvl w:val="0"/>
                <w:numId w:val="2"/>
              </w:numPr>
            </w:pPr>
            <w:r>
              <w:t>I have questions about TWU: …</w:t>
            </w:r>
          </w:p>
          <w:p w14:paraId="209E88DB" w14:textId="77777777" w:rsidR="00F462A7" w:rsidRDefault="00F462A7" w:rsidP="00F462A7">
            <w:pPr>
              <w:pStyle w:val="Compact"/>
              <w:numPr>
                <w:ilvl w:val="0"/>
                <w:numId w:val="2"/>
              </w:numPr>
            </w:pPr>
            <w:r>
              <w:t>I am confident that …</w:t>
            </w:r>
          </w:p>
          <w:p w14:paraId="723B973E" w14:textId="77777777" w:rsidR="00F462A7" w:rsidRDefault="00F462A7" w:rsidP="00F462A7">
            <w:pPr>
              <w:pStyle w:val="Compact"/>
              <w:numPr>
                <w:ilvl w:val="0"/>
                <w:numId w:val="2"/>
              </w:numPr>
            </w:pPr>
            <w:r>
              <w:t>I am concerned about …</w:t>
            </w:r>
          </w:p>
        </w:tc>
      </w:tr>
    </w:tbl>
    <w:p w14:paraId="67DA21F1" w14:textId="77777777" w:rsidR="00F462A7" w:rsidRDefault="00F462A7">
      <w:pPr>
        <w:pStyle w:val="Heading3"/>
      </w:pPr>
      <w:bookmarkStart w:id="86" w:name="activity-join-the-hub"/>
      <w:bookmarkEnd w:id="75"/>
      <w:r>
        <w:t>1.0.2 Activity: Join the Hub!</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05B7E603" w14:textId="77777777" w:rsidTr="00C326C9">
        <w:trPr>
          <w:cantSplit/>
        </w:trPr>
        <w:tc>
          <w:tcPr>
            <w:tcW w:w="0" w:type="auto"/>
            <w:tcMar>
              <w:left w:w="144" w:type="dxa"/>
            </w:tcMar>
          </w:tcPr>
          <w:p w14:paraId="02EB378F" w14:textId="77777777" w:rsidR="00F462A7" w:rsidRDefault="00F462A7">
            <w:pPr>
              <w:pStyle w:val="FirstParagraph"/>
              <w:spacing w:before="16" w:after="64"/>
            </w:pPr>
          </w:p>
          <w:p w14:paraId="79737E41" w14:textId="77777777" w:rsidR="00F462A7" w:rsidRDefault="00F462A7">
            <w:pPr>
              <w:pStyle w:val="BodyText"/>
              <w:spacing w:before="16" w:after="16"/>
            </w:pPr>
            <w:r>
              <w:t xml:space="preserve">Head over to </w:t>
            </w:r>
            <w:hyperlink r:id="rId17">
              <w:r>
                <w:rPr>
                  <w:rStyle w:val="Hyperlink"/>
                </w:rPr>
                <w:t>the Learning Hub</w:t>
              </w:r>
            </w:hyperlink>
            <w:r>
              <w:t xml:space="preserve">, which is an app called </w:t>
            </w:r>
            <w:r w:rsidRPr="00AF7740">
              <w:rPr>
                <w:rPrChange w:id="87" w:author="Deb Troendle-Scott" w:date="2024-08-20T17:17:00Z" w16du:dateUtc="2024-08-20T09:17:00Z">
                  <w:rPr>
                    <w:i/>
                    <w:iCs/>
                  </w:rPr>
                </w:rPrChange>
              </w:rPr>
              <w:t>Discourse</w:t>
            </w:r>
            <w:r>
              <w:t xml:space="preserve"> that we use to build community among learners in online courses. Find the </w:t>
            </w:r>
            <w:r w:rsidRPr="00245957">
              <w:rPr>
                <w:rPrChange w:id="88" w:author="Deb Troendle-Scott" w:date="2024-08-20T22:40:00Z" w16du:dateUtc="2024-08-20T14:40:00Z">
                  <w:rPr>
                    <w:i/>
                    <w:iCs/>
                  </w:rPr>
                </w:rPrChange>
              </w:rPr>
              <w:t>Leadership 101</w:t>
            </w:r>
            <w:r>
              <w:t xml:space="preserve"> category and respond to the </w:t>
            </w:r>
            <w:r w:rsidRPr="00245957">
              <w:rPr>
                <w:rPrChange w:id="89" w:author="Deb Troendle-Scott" w:date="2024-08-20T22:40:00Z" w16du:dateUtc="2024-08-20T14:40:00Z">
                  <w:rPr>
                    <w:i/>
                    <w:iCs/>
                  </w:rPr>
                </w:rPrChange>
              </w:rPr>
              <w:t>Welcome</w:t>
            </w:r>
            <w:r>
              <w:t xml:space="preserve"> forum. As you introduce yourself, share your thoughts and questions you have about TWU.</w:t>
            </w:r>
          </w:p>
        </w:tc>
      </w:tr>
    </w:tbl>
    <w:p w14:paraId="0655A0DC" w14:textId="2A137E2E" w:rsidR="00F462A7" w:rsidRDefault="00F462A7">
      <w:pPr>
        <w:pStyle w:val="Heading2"/>
      </w:pPr>
      <w:bookmarkStart w:id="90" w:name="learning-online"/>
      <w:bookmarkEnd w:id="6"/>
      <w:bookmarkEnd w:id="86"/>
      <w:r>
        <w:t>1.1 Learning Online</w:t>
      </w:r>
    </w:p>
    <w:p w14:paraId="25DB5007" w14:textId="45449D4D" w:rsidR="00F462A7" w:rsidRDefault="00F462A7">
      <w:pPr>
        <w:pStyle w:val="FirstParagraph"/>
      </w:pPr>
      <w:r>
        <w:t>In face-to-face teaching environments</w:t>
      </w:r>
      <w:del w:id="91" w:author="Deb Troendle-Scott" w:date="2024-08-13T13:11:00Z" w16du:dateUtc="2024-08-13T05:11:00Z">
        <w:r w:rsidDel="00913909">
          <w:delText>,</w:delText>
        </w:r>
      </w:del>
      <w:r>
        <w:t xml:space="preserve"> the requirement to physically attend class, coupled with community accountability, makes a learner’s individual learning skills less relevant for academic success. However, when learning online there is less instructor oversight, motivation, and accountability, requiring the student to have the skills required to learn effectively. While a face-to-face instructor </w:t>
      </w:r>
      <w:del w:id="92" w:author="Deb Troendle-Scott" w:date="2024-08-13T13:11:00Z" w16du:dateUtc="2024-08-13T05:11:00Z">
        <w:r w:rsidDel="00913909">
          <w:delText xml:space="preserve">may </w:delText>
        </w:r>
      </w:del>
      <w:ins w:id="93" w:author="Deb Troendle-Scott" w:date="2024-08-13T13:11:00Z" w16du:dateUtc="2024-08-13T05:11:00Z">
        <w:r w:rsidR="00913909">
          <w:t xml:space="preserve">might </w:t>
        </w:r>
      </w:ins>
      <w:r>
        <w:t>notice that their student is absent, confused, or falling behind, and will check in on their well-being and offer support for their success, an online instructor often has less opportunity to do this. The learner is therefore required to have strong learning skills, recognize their responsibility as a self-directed learner, and practice these skills accordingly.</w:t>
      </w:r>
    </w:p>
    <w:p w14:paraId="7FFC4DE3" w14:textId="278F3DB2" w:rsidR="00F462A7" w:rsidRDefault="00F462A7">
      <w:pPr>
        <w:pStyle w:val="BodyText"/>
      </w:pPr>
      <w:r>
        <w:t xml:space="preserve">Online learning requires additional skills differing from face-to-face learning, and since online learning is often self-paced, an absence of these skills will make a student’s learning experience difficult. </w:t>
      </w:r>
      <w:ins w:id="94" w:author="Deb Troendle-Scott" w:date="2024-08-13T13:17:00Z" w16du:dateUtc="2024-08-13T05:17:00Z">
        <w:r w:rsidR="00D5317C">
          <w:t xml:space="preserve">According to Crozier and Lake </w:t>
        </w:r>
      </w:ins>
      <w:r w:rsidR="00D5317C">
        <w:fldChar w:fldCharType="begin"/>
      </w:r>
      <w:r w:rsidR="00D5317C">
        <w:instrText xml:space="preserve"> ADDIN ZOTERO_ITEM CSL_CITATION {"citationID":"5UpyL8eF","properties":{"formattedCitation":"(2020)","plainCitation":"(2020)","noteIndex":0},"citationItems":[{"id":185,"uris":["http://zotero.org/users/14693029/items/2M4ZATYQ"],"itemData":{"id":185,"type":"book","language":"en-ca","note":"Book Title: Learning To Learn Online","source":"pressbooks.bccampus.ca","title":"Learning to learn online: Connecting digital literacies to online learning","URL":"https://pressbooks.bccampus.ca/learningtolearnonlinereview/chapter/learning-skills/","author":[{"family":"Crozier","given":"Nicole"},{"family":"Lake","given":"Joanna"}],"accessed":{"date-parts":[["2024",7,29]]},"issued":{"date-parts":[["2020"]]}},"label":"page","suppress-author":true}],"schema":"https://github.com/citation-style-language/schema/raw/master/csl-citation.json"} </w:instrText>
      </w:r>
      <w:r w:rsidR="00D5317C">
        <w:fldChar w:fldCharType="separate"/>
      </w:r>
      <w:r w:rsidR="00D5317C" w:rsidRPr="00D5317C">
        <w:rPr>
          <w:rFonts w:ascii="Aptos" w:hAnsi="Aptos"/>
        </w:rPr>
        <w:t>(2020)</w:t>
      </w:r>
      <w:r w:rsidR="00D5317C">
        <w:fldChar w:fldCharType="end"/>
      </w:r>
      <w:ins w:id="95" w:author="Deb Troendle-Scott" w:date="2024-08-13T13:17:00Z" w16du:dateUtc="2024-08-13T05:17:00Z">
        <w:r w:rsidR="00D5317C">
          <w:t xml:space="preserve"> t</w:t>
        </w:r>
      </w:ins>
      <w:del w:id="96" w:author="Deb Troendle-Scott" w:date="2024-08-13T13:17:00Z" w16du:dateUtc="2024-08-13T05:17:00Z">
        <w:r w:rsidDel="00D5317C">
          <w:delText>T</w:delText>
        </w:r>
      </w:del>
      <w:r>
        <w:t>hese skills include:</w:t>
      </w:r>
    </w:p>
    <w:p w14:paraId="2DA02376" w14:textId="16069135" w:rsidR="00F462A7" w:rsidRDefault="00F462A7" w:rsidP="00F462A7">
      <w:pPr>
        <w:pStyle w:val="Compact"/>
        <w:numPr>
          <w:ilvl w:val="0"/>
          <w:numId w:val="2"/>
        </w:numPr>
      </w:pPr>
      <w:r>
        <w:t>Time management (i.e.</w:t>
      </w:r>
      <w:ins w:id="97" w:author="Deb Troendle-Scott" w:date="2024-08-13T13:12:00Z" w16du:dateUtc="2024-08-13T05:12:00Z">
        <w:r w:rsidR="00913909">
          <w:t>,</w:t>
        </w:r>
      </w:ins>
      <w:r>
        <w:t> effectively managing deadlines, schedules)</w:t>
      </w:r>
    </w:p>
    <w:p w14:paraId="476439E4" w14:textId="27EB0F06" w:rsidR="00F462A7" w:rsidRDefault="00F462A7" w:rsidP="00F462A7">
      <w:pPr>
        <w:pStyle w:val="Compact"/>
        <w:numPr>
          <w:ilvl w:val="0"/>
          <w:numId w:val="2"/>
        </w:numPr>
      </w:pPr>
      <w:r>
        <w:t>Organization (i.e.</w:t>
      </w:r>
      <w:ins w:id="98" w:author="Deb Troendle-Scott" w:date="2024-08-13T13:12:00Z" w16du:dateUtc="2024-08-13T05:12:00Z">
        <w:r w:rsidR="00913909">
          <w:t>,</w:t>
        </w:r>
      </w:ins>
      <w:r>
        <w:t> creating a dedicated study space, ability to easily access material)</w:t>
      </w:r>
    </w:p>
    <w:p w14:paraId="04F7824F" w14:textId="73016BFE" w:rsidR="00F462A7" w:rsidRDefault="00F462A7" w:rsidP="00F462A7">
      <w:pPr>
        <w:pStyle w:val="Compact"/>
        <w:numPr>
          <w:ilvl w:val="0"/>
          <w:numId w:val="2"/>
        </w:numPr>
      </w:pPr>
      <w:r>
        <w:t>Self-motivation (i.e.</w:t>
      </w:r>
      <w:ins w:id="99" w:author="Deb Troendle-Scott" w:date="2024-08-13T13:12:00Z" w16du:dateUtc="2024-08-13T05:12:00Z">
        <w:r w:rsidR="000B5CC0">
          <w:t>,</w:t>
        </w:r>
      </w:ins>
      <w:r>
        <w:t> scheduling set times for coursework, peer study accountability)</w:t>
      </w:r>
    </w:p>
    <w:p w14:paraId="79FEC852" w14:textId="0F092724" w:rsidR="00F462A7" w:rsidRDefault="00F462A7" w:rsidP="00F462A7">
      <w:pPr>
        <w:pStyle w:val="Compact"/>
        <w:numPr>
          <w:ilvl w:val="0"/>
          <w:numId w:val="2"/>
        </w:numPr>
      </w:pPr>
      <w:r>
        <w:t>Self-regulation (i.e.</w:t>
      </w:r>
      <w:ins w:id="100" w:author="Deb Troendle-Scott" w:date="2024-08-13T13:12:00Z" w16du:dateUtc="2024-08-13T05:12:00Z">
        <w:r w:rsidR="000B5CC0">
          <w:t>,</w:t>
        </w:r>
      </w:ins>
      <w:r>
        <w:t> strategies can include breaks, physical activity, meditation)</w:t>
      </w:r>
    </w:p>
    <w:p w14:paraId="49429DAD" w14:textId="023823B6" w:rsidR="00F462A7" w:rsidRDefault="00F462A7" w:rsidP="00F462A7">
      <w:pPr>
        <w:pStyle w:val="Compact"/>
        <w:numPr>
          <w:ilvl w:val="0"/>
          <w:numId w:val="2"/>
        </w:numPr>
      </w:pPr>
      <w:r>
        <w:t>Strong written and oral communication (i.e. technical writing skills, ability to communicate with others and ask for assistance if needed</w:t>
      </w:r>
      <w:ins w:id="101" w:author="Deb Troendle-Scott" w:date="2024-08-13T13:14:00Z" w16du:dateUtc="2024-08-13T05:14:00Z">
        <w:r w:rsidR="00180DC0">
          <w:t>.</w:t>
        </w:r>
      </w:ins>
    </w:p>
    <w:p w14:paraId="443187D5" w14:textId="77777777" w:rsidR="00F462A7" w:rsidRDefault="00F462A7">
      <w:pPr>
        <w:pStyle w:val="FirstParagraph"/>
      </w:pPr>
      <w:r>
        <w:t>Here are a couple more ways you can hone your online learning skills:</w:t>
      </w:r>
    </w:p>
    <w:p w14:paraId="1D1E1E4E" w14:textId="6FAE02A6" w:rsidR="00F462A7" w:rsidRDefault="00F462A7" w:rsidP="00F462A7">
      <w:pPr>
        <w:pStyle w:val="Compact"/>
        <w:numPr>
          <w:ilvl w:val="0"/>
          <w:numId w:val="3"/>
        </w:numPr>
      </w:pPr>
      <w:r>
        <w:rPr>
          <w:b/>
          <w:bCs/>
        </w:rPr>
        <w:t xml:space="preserve">Active </w:t>
      </w:r>
      <w:ins w:id="102" w:author="Deb Troendle-Scott" w:date="2024-08-13T13:18:00Z" w16du:dateUtc="2024-08-13T05:18:00Z">
        <w:r w:rsidR="00C65444">
          <w:rPr>
            <w:b/>
            <w:bCs/>
          </w:rPr>
          <w:t>p</w:t>
        </w:r>
      </w:ins>
      <w:del w:id="103" w:author="Deb Troendle-Scott" w:date="2024-08-13T13:18:00Z" w16du:dateUtc="2024-08-13T05:18:00Z">
        <w:r w:rsidDel="00C65444">
          <w:rPr>
            <w:b/>
            <w:bCs/>
          </w:rPr>
          <w:delText>P</w:delText>
        </w:r>
      </w:del>
      <w:r>
        <w:rPr>
          <w:b/>
          <w:bCs/>
        </w:rPr>
        <w:t>articipation:</w:t>
      </w:r>
      <w:r>
        <w:t xml:space="preserve"> Actively engage in online discussions, forums, and virtual class sessions to enhance your understanding and connect with peers.</w:t>
      </w:r>
    </w:p>
    <w:p w14:paraId="4BBC55BE" w14:textId="757DCEF2" w:rsidR="00F462A7" w:rsidRDefault="00F462A7" w:rsidP="00F462A7">
      <w:pPr>
        <w:pStyle w:val="Compact"/>
        <w:numPr>
          <w:ilvl w:val="0"/>
          <w:numId w:val="3"/>
        </w:numPr>
      </w:pPr>
      <w:r>
        <w:rPr>
          <w:b/>
          <w:bCs/>
        </w:rPr>
        <w:t xml:space="preserve">Regular </w:t>
      </w:r>
      <w:ins w:id="104" w:author="Deb Troendle-Scott" w:date="2024-08-13T13:18:00Z" w16du:dateUtc="2024-08-13T05:18:00Z">
        <w:r w:rsidR="00C65444">
          <w:rPr>
            <w:b/>
            <w:bCs/>
          </w:rPr>
          <w:t>c</w:t>
        </w:r>
      </w:ins>
      <w:del w:id="105" w:author="Deb Troendle-Scott" w:date="2024-08-13T13:18:00Z" w16du:dateUtc="2024-08-13T05:18:00Z">
        <w:r w:rsidDel="00C65444">
          <w:rPr>
            <w:b/>
            <w:bCs/>
          </w:rPr>
          <w:delText>C</w:delText>
        </w:r>
      </w:del>
      <w:r>
        <w:rPr>
          <w:b/>
          <w:bCs/>
        </w:rPr>
        <w:t xml:space="preserve">ommunication with </w:t>
      </w:r>
      <w:ins w:id="106" w:author="Deb Troendle-Scott" w:date="2024-08-13T13:18:00Z" w16du:dateUtc="2024-08-13T05:18:00Z">
        <w:r w:rsidR="00C65444">
          <w:rPr>
            <w:b/>
            <w:bCs/>
          </w:rPr>
          <w:t>i</w:t>
        </w:r>
      </w:ins>
      <w:del w:id="107" w:author="Deb Troendle-Scott" w:date="2024-08-13T13:18:00Z" w16du:dateUtc="2024-08-13T05:18:00Z">
        <w:r w:rsidDel="00C65444">
          <w:rPr>
            <w:b/>
            <w:bCs/>
          </w:rPr>
          <w:delText>I</w:delText>
        </w:r>
      </w:del>
      <w:r>
        <w:rPr>
          <w:b/>
          <w:bCs/>
        </w:rPr>
        <w:t>nstructors:</w:t>
      </w:r>
      <w:r>
        <w:t xml:space="preserve"> Establish clear lines of communication with instructors, seeking clarification when needed and participating in office hours or virtual meetings.</w:t>
      </w:r>
    </w:p>
    <w:p w14:paraId="5BB15AD9" w14:textId="64C7356C" w:rsidR="00F462A7" w:rsidRDefault="00F462A7" w:rsidP="00F462A7">
      <w:pPr>
        <w:pStyle w:val="Compact"/>
        <w:numPr>
          <w:ilvl w:val="0"/>
          <w:numId w:val="3"/>
        </w:numPr>
      </w:pPr>
      <w:r>
        <w:rPr>
          <w:b/>
          <w:bCs/>
        </w:rPr>
        <w:t xml:space="preserve">Utilize </w:t>
      </w:r>
      <w:ins w:id="108" w:author="Deb Troendle-Scott" w:date="2024-08-13T13:18:00Z" w16du:dateUtc="2024-08-13T05:18:00Z">
        <w:r w:rsidR="00C65444">
          <w:rPr>
            <w:b/>
            <w:bCs/>
          </w:rPr>
          <w:t>o</w:t>
        </w:r>
      </w:ins>
      <w:del w:id="109" w:author="Deb Troendle-Scott" w:date="2024-08-13T13:18:00Z" w16du:dateUtc="2024-08-13T05:18:00Z">
        <w:r w:rsidDel="00C65444">
          <w:rPr>
            <w:b/>
            <w:bCs/>
          </w:rPr>
          <w:delText>O</w:delText>
        </w:r>
      </w:del>
      <w:r>
        <w:rPr>
          <w:b/>
          <w:bCs/>
        </w:rPr>
        <w:t xml:space="preserve">nline </w:t>
      </w:r>
      <w:ins w:id="110" w:author="Deb Troendle-Scott" w:date="2024-08-13T13:18:00Z" w16du:dateUtc="2024-08-13T05:18:00Z">
        <w:r w:rsidR="00C65444">
          <w:rPr>
            <w:b/>
            <w:bCs/>
          </w:rPr>
          <w:t>r</w:t>
        </w:r>
      </w:ins>
      <w:del w:id="111" w:author="Deb Troendle-Scott" w:date="2024-08-13T13:18:00Z" w16du:dateUtc="2024-08-13T05:18:00Z">
        <w:r w:rsidDel="00C65444">
          <w:rPr>
            <w:b/>
            <w:bCs/>
          </w:rPr>
          <w:delText>R</w:delText>
        </w:r>
      </w:del>
      <w:r>
        <w:rPr>
          <w:b/>
          <w:bCs/>
        </w:rPr>
        <w:t>esources:</w:t>
      </w:r>
      <w:r>
        <w:t xml:space="preserve"> Take advantage of digital resources provided by the universit</w:t>
      </w:r>
      <w:r w:rsidR="003A1C75">
        <w:t>y</w:t>
      </w:r>
      <w:del w:id="112" w:author="Deb Troendle-Scott" w:date="2024-08-13T13:19:00Z" w16du:dateUtc="2024-08-13T05:19:00Z">
        <w:r w:rsidDel="00123FDB">
          <w:delText>y</w:delText>
        </w:r>
      </w:del>
      <w:r>
        <w:t>, including online libraries, research databases, and academic support services.</w:t>
      </w:r>
    </w:p>
    <w:p w14:paraId="45AECE4F" w14:textId="0474CB80" w:rsidR="00F462A7" w:rsidRDefault="00F462A7" w:rsidP="00F462A7">
      <w:pPr>
        <w:pStyle w:val="Compact"/>
        <w:numPr>
          <w:ilvl w:val="0"/>
          <w:numId w:val="3"/>
        </w:numPr>
      </w:pPr>
      <w:r>
        <w:rPr>
          <w:b/>
          <w:bCs/>
        </w:rPr>
        <w:t xml:space="preserve">Tech </w:t>
      </w:r>
      <w:ins w:id="113" w:author="Deb Troendle-Scott" w:date="2024-08-13T13:18:00Z" w16du:dateUtc="2024-08-13T05:18:00Z">
        <w:r w:rsidR="00C65444">
          <w:rPr>
            <w:b/>
            <w:bCs/>
          </w:rPr>
          <w:t>p</w:t>
        </w:r>
      </w:ins>
      <w:del w:id="114" w:author="Deb Troendle-Scott" w:date="2024-08-13T13:18:00Z" w16du:dateUtc="2024-08-13T05:18:00Z">
        <w:r w:rsidDel="00C65444">
          <w:rPr>
            <w:b/>
            <w:bCs/>
          </w:rPr>
          <w:delText>P</w:delText>
        </w:r>
      </w:del>
      <w:r>
        <w:rPr>
          <w:b/>
          <w:bCs/>
        </w:rPr>
        <w:t>reparedness:</w:t>
      </w:r>
      <w:r>
        <w:t xml:space="preserve"> Ensure your computer and internet connection are </w:t>
      </w:r>
      <w:proofErr w:type="gramStart"/>
      <w:r>
        <w:t>reliable, and</w:t>
      </w:r>
      <w:proofErr w:type="gramEnd"/>
      <w:r>
        <w:t xml:space="preserve"> familiarize yourself with the required software tools for the course.</w:t>
      </w:r>
    </w:p>
    <w:p w14:paraId="4C35034C" w14:textId="10B54BF0" w:rsidR="00F462A7" w:rsidRDefault="00F462A7" w:rsidP="00F462A7">
      <w:pPr>
        <w:pStyle w:val="Compact"/>
        <w:numPr>
          <w:ilvl w:val="0"/>
          <w:numId w:val="3"/>
        </w:numPr>
      </w:pPr>
      <w:r>
        <w:rPr>
          <w:b/>
          <w:bCs/>
        </w:rPr>
        <w:t xml:space="preserve">Active </w:t>
      </w:r>
      <w:ins w:id="115" w:author="Deb Troendle-Scott" w:date="2024-08-13T13:18:00Z" w16du:dateUtc="2024-08-13T05:18:00Z">
        <w:r w:rsidR="00C65444">
          <w:rPr>
            <w:b/>
            <w:bCs/>
          </w:rPr>
          <w:t>r</w:t>
        </w:r>
      </w:ins>
      <w:del w:id="116" w:author="Deb Troendle-Scott" w:date="2024-08-13T13:18:00Z" w16du:dateUtc="2024-08-13T05:18:00Z">
        <w:r w:rsidDel="00C65444">
          <w:rPr>
            <w:b/>
            <w:bCs/>
          </w:rPr>
          <w:delText>R</w:delText>
        </w:r>
      </w:del>
      <w:r>
        <w:rPr>
          <w:b/>
          <w:bCs/>
        </w:rPr>
        <w:t xml:space="preserve">eading and </w:t>
      </w:r>
      <w:ins w:id="117" w:author="Deb Troendle-Scott" w:date="2024-08-13T13:18:00Z" w16du:dateUtc="2024-08-13T05:18:00Z">
        <w:r w:rsidR="00C65444">
          <w:rPr>
            <w:b/>
            <w:bCs/>
          </w:rPr>
          <w:t>n</w:t>
        </w:r>
      </w:ins>
      <w:del w:id="118" w:author="Deb Troendle-Scott" w:date="2024-08-13T13:18:00Z" w16du:dateUtc="2024-08-13T05:18:00Z">
        <w:r w:rsidDel="00C65444">
          <w:rPr>
            <w:b/>
            <w:bCs/>
          </w:rPr>
          <w:delText>N</w:delText>
        </w:r>
      </w:del>
      <w:r>
        <w:rPr>
          <w:b/>
          <w:bCs/>
        </w:rPr>
        <w:t>ote</w:t>
      </w:r>
      <w:del w:id="119" w:author="Deb Troendle-Scott" w:date="2024-08-13T15:04:00Z" w16du:dateUtc="2024-08-13T07:04:00Z">
        <w:r w:rsidDel="006468AF">
          <w:rPr>
            <w:b/>
            <w:bCs/>
          </w:rPr>
          <w:delText>-</w:delText>
        </w:r>
      </w:del>
      <w:ins w:id="120" w:author="Deb Troendle-Scott" w:date="2024-08-13T15:04:00Z" w16du:dateUtc="2024-08-13T07:04:00Z">
        <w:r w:rsidR="006468AF">
          <w:rPr>
            <w:b/>
            <w:bCs/>
          </w:rPr>
          <w:t xml:space="preserve"> </w:t>
        </w:r>
      </w:ins>
      <w:ins w:id="121" w:author="Deb Troendle-Scott" w:date="2024-08-13T13:18:00Z" w16du:dateUtc="2024-08-13T05:18:00Z">
        <w:r w:rsidR="00C65444">
          <w:rPr>
            <w:b/>
            <w:bCs/>
          </w:rPr>
          <w:t>t</w:t>
        </w:r>
      </w:ins>
      <w:del w:id="122" w:author="Deb Troendle-Scott" w:date="2024-08-13T13:18:00Z" w16du:dateUtc="2024-08-13T05:18:00Z">
        <w:r w:rsidDel="00C65444">
          <w:rPr>
            <w:b/>
            <w:bCs/>
          </w:rPr>
          <w:delText>T</w:delText>
        </w:r>
      </w:del>
      <w:r>
        <w:rPr>
          <w:b/>
          <w:bCs/>
        </w:rPr>
        <w:t>aking:</w:t>
      </w:r>
      <w:r>
        <w:t xml:space="preserve"> Develop effective reading strategies and take concise notes to enhance comprehension and retain key information.</w:t>
      </w:r>
    </w:p>
    <w:p w14:paraId="7FCB2387" w14:textId="6E91C5CC" w:rsidR="00F462A7" w:rsidRDefault="00F462A7" w:rsidP="00F462A7">
      <w:pPr>
        <w:pStyle w:val="Compact"/>
        <w:numPr>
          <w:ilvl w:val="0"/>
          <w:numId w:val="3"/>
        </w:numPr>
      </w:pPr>
      <w:r>
        <w:rPr>
          <w:b/>
          <w:bCs/>
        </w:rPr>
        <w:t xml:space="preserve">Collaborate with </w:t>
      </w:r>
      <w:ins w:id="123" w:author="Deb Troendle-Scott" w:date="2024-08-13T13:18:00Z" w16du:dateUtc="2024-08-13T05:18:00Z">
        <w:r w:rsidR="00C65444">
          <w:rPr>
            <w:b/>
            <w:bCs/>
          </w:rPr>
          <w:t>p</w:t>
        </w:r>
      </w:ins>
      <w:del w:id="124" w:author="Deb Troendle-Scott" w:date="2024-08-13T13:18:00Z" w16du:dateUtc="2024-08-13T05:18:00Z">
        <w:r w:rsidDel="00C65444">
          <w:rPr>
            <w:b/>
            <w:bCs/>
          </w:rPr>
          <w:delText>P</w:delText>
        </w:r>
      </w:del>
      <w:r>
        <w:rPr>
          <w:b/>
          <w:bCs/>
        </w:rPr>
        <w:t>eers:</w:t>
      </w:r>
      <w:r>
        <w:t xml:space="preserve"> Foster virtual collaboration with classmates through group projects, study groups, and peer discussions to enrich your learning experience.</w:t>
      </w:r>
    </w:p>
    <w:p w14:paraId="02863F4C" w14:textId="1E02A638" w:rsidR="00F462A7" w:rsidRDefault="00F462A7" w:rsidP="00F462A7">
      <w:pPr>
        <w:pStyle w:val="Compact"/>
        <w:numPr>
          <w:ilvl w:val="0"/>
          <w:numId w:val="3"/>
        </w:numPr>
      </w:pPr>
      <w:r>
        <w:rPr>
          <w:b/>
          <w:bCs/>
        </w:rPr>
        <w:t xml:space="preserve">Regular </w:t>
      </w:r>
      <w:ins w:id="125" w:author="Deb Troendle-Scott" w:date="2024-08-13T13:18:00Z" w16du:dateUtc="2024-08-13T05:18:00Z">
        <w:r w:rsidR="00C65444">
          <w:rPr>
            <w:b/>
            <w:bCs/>
          </w:rPr>
          <w:t>s</w:t>
        </w:r>
      </w:ins>
      <w:del w:id="126" w:author="Deb Troendle-Scott" w:date="2024-08-13T13:18:00Z" w16du:dateUtc="2024-08-13T05:18:00Z">
        <w:r w:rsidDel="00C65444">
          <w:rPr>
            <w:b/>
            <w:bCs/>
          </w:rPr>
          <w:delText>S</w:delText>
        </w:r>
      </w:del>
      <w:r>
        <w:rPr>
          <w:b/>
          <w:bCs/>
        </w:rPr>
        <w:t>elf-</w:t>
      </w:r>
      <w:ins w:id="127" w:author="Deb Troendle-Scott" w:date="2024-08-13T13:18:00Z" w16du:dateUtc="2024-08-13T05:18:00Z">
        <w:r w:rsidR="00C65444">
          <w:rPr>
            <w:b/>
            <w:bCs/>
          </w:rPr>
          <w:t>a</w:t>
        </w:r>
      </w:ins>
      <w:del w:id="128" w:author="Deb Troendle-Scott" w:date="2024-08-13T13:18:00Z" w16du:dateUtc="2024-08-13T05:18:00Z">
        <w:r w:rsidDel="00C65444">
          <w:rPr>
            <w:b/>
            <w:bCs/>
          </w:rPr>
          <w:delText>A</w:delText>
        </w:r>
      </w:del>
      <w:r>
        <w:rPr>
          <w:b/>
          <w:bCs/>
        </w:rPr>
        <w:t>ssessment:</w:t>
      </w:r>
      <w:r>
        <w:t xml:space="preserve"> Reflect on your progress regularly, assess your understanding of the material, and adjust your study strategies accordingly.</w:t>
      </w:r>
    </w:p>
    <w:p w14:paraId="56277F57" w14:textId="77777777" w:rsidR="00F462A7" w:rsidRDefault="00F462A7">
      <w:pPr>
        <w:pStyle w:val="FirstParagraph"/>
      </w:pPr>
      <w:r>
        <w:t>Remember, flexibility and adaptability are key in the online learning environment. Tailor these tips to your individual needs and the specific requirements of your courses. Note also that you will have opportunities to practice these skills throughout the course.</w:t>
      </w:r>
    </w:p>
    <w:p w14:paraId="2BA56F72" w14:textId="77777777" w:rsidR="00123FDB" w:rsidRDefault="00F462A7">
      <w:pPr>
        <w:pStyle w:val="BodyText"/>
        <w:rPr>
          <w:ins w:id="129" w:author="Deb Troendle-Scott" w:date="2024-08-13T13:19:00Z" w16du:dateUtc="2024-08-13T05:19:00Z"/>
        </w:rPr>
      </w:pPr>
      <w:r>
        <w:t xml:space="preserve">Here is some additional advice from TWU students. </w:t>
      </w:r>
    </w:p>
    <w:p w14:paraId="3D04391E" w14:textId="24780661" w:rsidR="00F462A7" w:rsidRDefault="00F462A7">
      <w:pPr>
        <w:pStyle w:val="ListBullet"/>
        <w:pPrChange w:id="130" w:author="Deb Troendle-Scott" w:date="2024-08-13T13:19:00Z" w16du:dateUtc="2024-08-13T05:19:00Z">
          <w:pPr>
            <w:pStyle w:val="BodyText"/>
          </w:pPr>
        </w:pPrChange>
      </w:pPr>
      <w:r w:rsidRPr="00123FDB">
        <w:rPr>
          <w:b/>
          <w:bCs/>
          <w:rPrChange w:id="131" w:author="Deb Troendle-Scott" w:date="2024-08-13T13:19:00Z" w16du:dateUtc="2024-08-13T05:19:00Z">
            <w:rPr/>
          </w:rPrChange>
        </w:rPr>
        <w:t>Watch</w:t>
      </w:r>
      <w:ins w:id="132" w:author="Deb Troendle-Scott" w:date="2024-08-13T13:19:00Z" w16du:dateUtc="2024-08-13T05:19:00Z">
        <w:r w:rsidR="00123FDB">
          <w:t>:</w:t>
        </w:r>
      </w:ins>
      <w:r>
        <w:t xml:space="preserve"> </w:t>
      </w:r>
      <w:r w:rsidR="009A0D9B" w:rsidRPr="00123FDB">
        <w:rPr>
          <w:i/>
          <w:iCs/>
          <w:rPrChange w:id="133" w:author="Deb Troendle-Scott" w:date="2024-08-13T13:20:00Z" w16du:dateUtc="2024-08-13T05:20:00Z">
            <w:rPr/>
          </w:rPrChange>
        </w:rPr>
        <w:fldChar w:fldCharType="begin"/>
      </w:r>
      <w:r w:rsidR="009A0D9B" w:rsidRPr="00123FDB">
        <w:rPr>
          <w:i/>
          <w:iCs/>
          <w:rPrChange w:id="134" w:author="Deb Troendle-Scott" w:date="2024-08-13T13:20:00Z" w16du:dateUtc="2024-08-13T05:20:00Z">
            <w:rPr/>
          </w:rPrChange>
        </w:rPr>
        <w:instrText>HYPERLINK "https://vimeo.com/493206161" \h</w:instrText>
      </w:r>
      <w:r w:rsidR="009A0D9B" w:rsidRPr="00123FDB">
        <w:rPr>
          <w:i/>
          <w:iCs/>
          <w:rPrChange w:id="135" w:author="Deb Troendle-Scott" w:date="2024-08-13T13:20:00Z" w16du:dateUtc="2024-08-13T05:20:00Z">
            <w:rPr>
              <w:i/>
              <w:iCs/>
            </w:rPr>
          </w:rPrChange>
        </w:rPr>
      </w:r>
      <w:r w:rsidR="009A0D9B" w:rsidRPr="00123FDB">
        <w:rPr>
          <w:i/>
          <w:iCs/>
          <w:rPrChange w:id="136" w:author="Deb Troendle-Scott" w:date="2024-08-13T13:20:00Z" w16du:dateUtc="2024-08-13T05:20:00Z">
            <w:rPr>
              <w:rStyle w:val="Hyperlink"/>
            </w:rPr>
          </w:rPrChange>
        </w:rPr>
        <w:fldChar w:fldCharType="separate"/>
      </w:r>
      <w:r w:rsidRPr="00123FDB">
        <w:rPr>
          <w:rStyle w:val="Hyperlink"/>
          <w:i/>
          <w:iCs/>
          <w:rPrChange w:id="137" w:author="Deb Troendle-Scott" w:date="2024-08-13T13:20:00Z" w16du:dateUtc="2024-08-13T05:20:00Z">
            <w:rPr>
              <w:rStyle w:val="Hyperlink"/>
            </w:rPr>
          </w:rPrChange>
        </w:rPr>
        <w:t>Learning Online: Student Tips for Success</w:t>
      </w:r>
      <w:r w:rsidR="009A0D9B" w:rsidRPr="00123FDB">
        <w:rPr>
          <w:rStyle w:val="Hyperlink"/>
          <w:i/>
          <w:iCs/>
          <w:rPrChange w:id="138" w:author="Deb Troendle-Scott" w:date="2024-08-13T13:20:00Z" w16du:dateUtc="2024-08-13T05:20:00Z">
            <w:rPr>
              <w:rStyle w:val="Hyperlink"/>
            </w:rPr>
          </w:rPrChange>
        </w:rPr>
        <w:fldChar w:fldCharType="end"/>
      </w:r>
      <w:ins w:id="139" w:author="Deb Troendle-Scott" w:date="2024-08-13T13:22:00Z" w16du:dateUtc="2024-08-13T05:22:00Z">
        <w:r w:rsidR="00706345">
          <w:t xml:space="preserve"> </w:t>
        </w:r>
      </w:ins>
      <w:r w:rsidR="00706345">
        <w:fldChar w:fldCharType="begin"/>
      </w:r>
      <w:r w:rsidR="008303FF">
        <w:instrText xml:space="preserve"> ADDIN ZOTERO_ITEM CSL_CITATION {"citationID":"fK7SAOj8","properties":{"formattedCitation":"(2020)","plainCitation":"(2020)","noteIndex":0},"citationItems":[{"id":582,"uris":["http://zotero.org/users/14693029/items/GZANELEU"],"itemData":{"id":582,"type":"motion_picture","abstract":"This is &amp;quot;Learning Online: Student Tips for Success&amp;quot; by Trinity Western Online on Vimeo, the home for high quality videos and the people who love them.","dimensions":"PT00H05M33S","medium":"Video","note":"author: Trinity Western Online ||","publisher":"YouTube","source":"Vimeo","title":"Learning online: Student tips for success","title-short":"Learning Online","URL":"https://vimeo.com/493206161","accessed":{"date-parts":[["2024",8,13]]},"issued":{"date-parts":[["2020",12,20]]}},"label":"page","suppress-author":true}],"schema":"https://github.com/citation-style-language/schema/raw/master/csl-citation.json"} </w:instrText>
      </w:r>
      <w:r w:rsidR="00706345">
        <w:fldChar w:fldCharType="separate"/>
      </w:r>
      <w:r w:rsidR="00706345" w:rsidRPr="00706345">
        <w:rPr>
          <w:rFonts w:ascii="Aptos" w:hAnsi="Aptos"/>
        </w:rPr>
        <w:t>(2020)</w:t>
      </w:r>
      <w:r w:rsidR="00706345">
        <w:fldChar w:fldCharType="end"/>
      </w:r>
    </w:p>
    <w:p w14:paraId="4EDCBE8D" w14:textId="77777777" w:rsidR="00F462A7" w:rsidRDefault="004D4804">
      <w:pPr>
        <w:pStyle w:val="BodyText"/>
      </w:pPr>
      <w:hyperlink r:id="rId18">
        <w:r w:rsidR="00F462A7">
          <w:rPr>
            <w:rStyle w:val="Hyperlink"/>
          </w:rPr>
          <w:t>https://vimeo.com/493206161</w:t>
        </w:r>
      </w:hyperlink>
    </w:p>
    <w:p w14:paraId="002CA37B" w14:textId="77777777" w:rsidR="00F462A7" w:rsidRDefault="00F462A7">
      <w:pPr>
        <w:pStyle w:val="Heading3"/>
      </w:pPr>
      <w:bookmarkStart w:id="140" w:name="activity-learning-online-effectively"/>
      <w:r>
        <w:t>1.1.1 Activity: Learning Online Effectively</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2EDDEB40" w14:textId="77777777" w:rsidTr="00C326C9">
        <w:trPr>
          <w:cantSplit/>
        </w:trPr>
        <w:tc>
          <w:tcPr>
            <w:tcW w:w="0" w:type="auto"/>
            <w:tcMar>
              <w:left w:w="144" w:type="dxa"/>
            </w:tcMar>
          </w:tcPr>
          <w:p w14:paraId="6A05A809" w14:textId="77777777" w:rsidR="00F462A7" w:rsidRDefault="00F462A7">
            <w:pPr>
              <w:pStyle w:val="FirstParagraph"/>
              <w:spacing w:before="16" w:after="64"/>
            </w:pPr>
          </w:p>
          <w:p w14:paraId="7392EB63" w14:textId="079ECB69" w:rsidR="00F462A7" w:rsidRDefault="00F462A7">
            <w:pPr>
              <w:pStyle w:val="BodyText"/>
              <w:spacing w:before="16"/>
            </w:pPr>
            <w:r>
              <w:t>There are thousands of websites that offer</w:t>
            </w:r>
            <w:ins w:id="141" w:author="Deb Troendle-Scott" w:date="2024-08-13T13:23:00Z" w16du:dateUtc="2024-08-13T05:23:00Z">
              <w:r w:rsidR="0033238D">
                <w:t xml:space="preserve"> advice such as </w:t>
              </w:r>
            </w:ins>
            <w:del w:id="142" w:author="Deb Troendle-Scott" w:date="2024-08-13T13:23:00Z" w16du:dateUtc="2024-08-13T05:23:00Z">
              <w:r w:rsidDel="0033238D">
                <w:delText>‘</w:delText>
              </w:r>
            </w:del>
            <w:ins w:id="143" w:author="Deb Troendle-Scott" w:date="2024-08-13T13:23:00Z" w16du:dateUtc="2024-08-13T05:23:00Z">
              <w:r w:rsidR="0033238D">
                <w:t>“t</w:t>
              </w:r>
            </w:ins>
            <w:del w:id="144" w:author="Deb Troendle-Scott" w:date="2024-08-13T13:23:00Z" w16du:dateUtc="2024-08-13T05:23:00Z">
              <w:r w:rsidDel="0033238D">
                <w:delText>T</w:delText>
              </w:r>
            </w:del>
            <w:r>
              <w:t>ips for online learning</w:t>
            </w:r>
            <w:del w:id="145" w:author="Deb Troendle-Scott" w:date="2024-08-13T13:23:00Z" w16du:dateUtc="2024-08-13T05:23:00Z">
              <w:r w:rsidDel="0033238D">
                <w:delText>’,</w:delText>
              </w:r>
            </w:del>
            <w:ins w:id="146" w:author="Deb Troendle-Scott" w:date="2024-08-13T13:23:00Z" w16du:dateUtc="2024-08-13T05:23:00Z">
              <w:r w:rsidR="0033238D">
                <w:t>”</w:t>
              </w:r>
            </w:ins>
            <w:r>
              <w:t xml:space="preserve"> or </w:t>
            </w:r>
            <w:ins w:id="147" w:author="Deb Troendle-Scott" w:date="2024-08-13T13:23:00Z" w16du:dateUtc="2024-08-13T05:23:00Z">
              <w:r w:rsidR="0033238D">
                <w:t>“</w:t>
              </w:r>
            </w:ins>
            <w:del w:id="148" w:author="Deb Troendle-Scott" w:date="2024-08-13T13:23:00Z" w16du:dateUtc="2024-08-13T05:23:00Z">
              <w:r w:rsidDel="0033238D">
                <w:delText>‘H</w:delText>
              </w:r>
            </w:del>
            <w:ins w:id="149" w:author="Deb Troendle-Scott" w:date="2024-08-13T13:23:00Z" w16du:dateUtc="2024-08-13T05:23:00Z">
              <w:r w:rsidR="0033238D">
                <w:t>h</w:t>
              </w:r>
            </w:ins>
            <w:r>
              <w:t>ow to succeed in your online class</w:t>
            </w:r>
            <w:ins w:id="150" w:author="Deb Troendle-Scott" w:date="2024-08-13T13:23:00Z" w16du:dateUtc="2024-08-13T05:23:00Z">
              <w:r w:rsidR="0033238D">
                <w:t>,”</w:t>
              </w:r>
            </w:ins>
            <w:del w:id="151" w:author="Deb Troendle-Scott" w:date="2024-08-13T13:23:00Z" w16du:dateUtc="2024-08-13T05:23:00Z">
              <w:r w:rsidDel="0033238D">
                <w:delText>’ advice,</w:delText>
              </w:r>
            </w:del>
            <w:r>
              <w:t xml:space="preserve"> and some of those sites are good (see </w:t>
            </w:r>
            <w:commentRangeStart w:id="152"/>
            <w:r w:rsidR="004E6415">
              <w:fldChar w:fldCharType="begin"/>
            </w:r>
            <w:r w:rsidR="004E6415">
              <w:instrText>HYPERLINK "https://www.purdueglobal.edu/blog/online-learning/online-learning-self-motivation/" \h</w:instrText>
            </w:r>
            <w:r w:rsidR="004E6415">
              <w:fldChar w:fldCharType="separate"/>
            </w:r>
            <w:r>
              <w:rPr>
                <w:rStyle w:val="Hyperlink"/>
              </w:rPr>
              <w:t>here</w:t>
            </w:r>
            <w:r w:rsidR="004E6415">
              <w:rPr>
                <w:rStyle w:val="Hyperlink"/>
              </w:rPr>
              <w:fldChar w:fldCharType="end"/>
            </w:r>
            <w:r>
              <w:t xml:space="preserve">, </w:t>
            </w:r>
            <w:hyperlink r:id="rId19">
              <w:r>
                <w:rPr>
                  <w:rStyle w:val="Hyperlink"/>
                </w:rPr>
                <w:t>here</w:t>
              </w:r>
            </w:hyperlink>
            <w:r>
              <w:t xml:space="preserve">, </w:t>
            </w:r>
            <w:hyperlink r:id="rId20">
              <w:r>
                <w:rPr>
                  <w:rStyle w:val="Hyperlink"/>
                </w:rPr>
                <w:t>here</w:t>
              </w:r>
            </w:hyperlink>
            <w:r>
              <w:t xml:space="preserve">, and </w:t>
            </w:r>
            <w:hyperlink r:id="rId21">
              <w:r>
                <w:rPr>
                  <w:rStyle w:val="Hyperlink"/>
                </w:rPr>
                <w:t>here</w:t>
              </w:r>
            </w:hyperlink>
            <w:commentRangeEnd w:id="152"/>
            <w:r w:rsidR="007D264B">
              <w:rPr>
                <w:rStyle w:val="CommentReference"/>
                <w:kern w:val="2"/>
                <w:lang w:val="en-CA" w:eastAsia="en-US"/>
                <w14:ligatures w14:val="standardContextual"/>
              </w:rPr>
              <w:commentReference w:id="152"/>
            </w:r>
            <w:r>
              <w:t xml:space="preserve"> ). Some of them are also connected to shady people who want less than your best interests. One of the shining examples of a great resource is the </w:t>
            </w:r>
            <w:r w:rsidRPr="00B31FBF">
              <w:rPr>
                <w:i/>
                <w:iCs/>
                <w:rPrChange w:id="153" w:author="Deb Troendle-Scott" w:date="2024-08-13T13:24:00Z" w16du:dateUtc="2024-08-13T05:24:00Z">
                  <w:rPr/>
                </w:rPrChange>
              </w:rPr>
              <w:t>Liberated Learner</w:t>
            </w:r>
            <w:r>
              <w:t xml:space="preserve"> project, which was created primarily by </w:t>
            </w:r>
            <w:del w:id="154" w:author="Deb Troendle-Scott" w:date="2024-08-13T13:24:00Z" w16du:dateUtc="2024-08-13T05:24:00Z">
              <w:r w:rsidDel="00F433B1">
                <w:delText xml:space="preserve">Ontario </w:delText>
              </w:r>
            </w:del>
            <w:r>
              <w:t xml:space="preserve">university and college students like you. There are four main sections in the </w:t>
            </w:r>
            <w:r w:rsidRPr="00B31FBF">
              <w:rPr>
                <w:i/>
                <w:iCs/>
              </w:rPr>
              <w:t>Liberated Learner</w:t>
            </w:r>
            <w:r>
              <w:t xml:space="preserve"> resource</w:t>
            </w:r>
            <w:del w:id="155" w:author="Deb Troendle-Scott" w:date="2024-08-13T13:24:00Z" w16du:dateUtc="2024-08-13T05:24:00Z">
              <w:r w:rsidDel="00F433B1">
                <w:delText>, and</w:delText>
              </w:r>
            </w:del>
            <w:ins w:id="156" w:author="Deb Troendle-Scott" w:date="2024-08-13T13:24:00Z" w16du:dateUtc="2024-08-13T05:24:00Z">
              <w:r w:rsidR="00F433B1">
                <w:t>—</w:t>
              </w:r>
            </w:ins>
            <w:del w:id="157" w:author="Deb Troendle-Scott" w:date="2024-08-13T13:24:00Z" w16du:dateUtc="2024-08-13T05:24:00Z">
              <w:r w:rsidDel="00F433B1">
                <w:delText xml:space="preserve"> </w:delText>
              </w:r>
            </w:del>
            <w:r>
              <w:t xml:space="preserve">we will explore </w:t>
            </w:r>
            <w:ins w:id="158" w:author="Deb Troendle-Scott" w:date="2024-08-13T13:24:00Z" w16du:dateUtc="2024-08-13T05:24:00Z">
              <w:r w:rsidR="00F433B1">
                <w:t>“</w:t>
              </w:r>
            </w:ins>
            <w:del w:id="159" w:author="Deb Troendle-Scott" w:date="2024-08-13T13:24:00Z" w16du:dateUtc="2024-08-13T05:24:00Z">
              <w:r w:rsidDel="00F433B1">
                <w:delText>‘</w:delText>
              </w:r>
            </w:del>
            <w:r>
              <w:t>The Learner</w:t>
            </w:r>
            <w:ins w:id="160" w:author="Deb Troendle-Scott" w:date="2024-08-13T13:24:00Z" w16du:dateUtc="2024-08-13T05:24:00Z">
              <w:r w:rsidR="00F433B1">
                <w:t>”</w:t>
              </w:r>
            </w:ins>
            <w:del w:id="161" w:author="Deb Troendle-Scott" w:date="2024-08-13T13:24:00Z" w16du:dateUtc="2024-08-13T05:24:00Z">
              <w:r w:rsidDel="00F433B1">
                <w:delText>’</w:delText>
              </w:r>
            </w:del>
            <w:r>
              <w:t xml:space="preserve"> in this activity.</w:t>
            </w:r>
          </w:p>
          <w:p w14:paraId="02917FBF" w14:textId="6AA7DF47" w:rsidR="00F462A7" w:rsidRDefault="00B443F9">
            <w:pPr>
              <w:pStyle w:val="ListBullet"/>
              <w:pPrChange w:id="162" w:author="Deb Troendle-Scott" w:date="2024-08-13T13:28:00Z" w16du:dateUtc="2024-08-13T05:28:00Z">
                <w:pPr>
                  <w:pStyle w:val="BodyText"/>
                </w:pPr>
              </w:pPrChange>
            </w:pPr>
            <w:ins w:id="163" w:author="Deb Troendle-Scott" w:date="2024-08-13T13:27:00Z" w16du:dateUtc="2024-08-13T05:27:00Z">
              <w:r w:rsidRPr="00B443F9">
                <w:rPr>
                  <w:b/>
                  <w:bCs/>
                  <w:kern w:val="2"/>
                  <w:lang w:val="en-CA"/>
                  <w14:ligatures w14:val="standardContextual"/>
                  <w:rPrChange w:id="164" w:author="Deb Troendle-Scott" w:date="2024-08-13T13:27:00Z" w16du:dateUtc="2024-08-13T05:27:00Z">
                    <w:rPr/>
                  </w:rPrChange>
                </w:rPr>
                <w:t>Read</w:t>
              </w:r>
              <w:r>
                <w:t xml:space="preserve">: </w:t>
              </w:r>
            </w:ins>
            <w:r w:rsidR="00F462A7">
              <w:t xml:space="preserve">Take some time to work through </w:t>
            </w:r>
            <w:r w:rsidR="009A0D9B">
              <w:fldChar w:fldCharType="begin"/>
            </w:r>
            <w:r w:rsidR="009A0D9B">
              <w:instrText>HYPERLINK "https://ecampusontario.pressbooks.pub/learner/part/learner/" \h</w:instrText>
            </w:r>
            <w:r w:rsidR="009A0D9B">
              <w:fldChar w:fldCharType="separate"/>
            </w:r>
            <w:r w:rsidR="00F462A7">
              <w:rPr>
                <w:rStyle w:val="Hyperlink"/>
              </w:rPr>
              <w:t>The Learner</w:t>
            </w:r>
            <w:r w:rsidR="009A0D9B">
              <w:rPr>
                <w:rStyle w:val="Hyperlink"/>
              </w:rPr>
              <w:fldChar w:fldCharType="end"/>
            </w:r>
            <w:ins w:id="165" w:author="Deb Troendle-Scott" w:date="2024-08-25T11:03:00Z" w16du:dateUtc="2024-08-25T03:03:00Z">
              <w:r w:rsidR="00647924">
                <w:rPr>
                  <w:rStyle w:val="Hyperlink"/>
                </w:rPr>
                <w:t xml:space="preserve"> </w:t>
              </w:r>
            </w:ins>
            <w:r w:rsidR="00647924">
              <w:rPr>
                <w:rStyle w:val="Hyperlink"/>
              </w:rPr>
              <w:fldChar w:fldCharType="begin"/>
            </w:r>
            <w:r w:rsidR="00647924">
              <w:rPr>
                <w:rStyle w:val="Hyperlink"/>
              </w:rPr>
              <w:instrText xml:space="preserve"> ADDIN ZOTERO_ITEM CSL_CITATION {"citationID":"e206xkyw","properties":{"formattedCitation":"(2022)","plainCitation":"(2022)","noteIndex":0},"citationItems":[{"id":1941,"uris":["http://zotero.org/users/14693029/items/NU6JWDVC"],"itemData":{"id":1941,"type":"article-journal","language":"en","note":"Book Title: Liberated Learners\npublisher: Trent University","source":"ecampusontario.pressbooks.pub","title":"The Learner","URL":"https://ecampusontario.pressbooks.pub/learner/part/learner/","author":[{"family":"Liberated Learners","given":""}],"accessed":{"date-parts":[["2024",8,25]]},"issued":{"date-parts":[["2022",2,28]]}},"label":"page","suppress-author":true}],"schema":"https://github.com/citation-style-language/schema/raw/master/csl-citation.json"} </w:instrText>
            </w:r>
            <w:r w:rsidR="00647924">
              <w:rPr>
                <w:rStyle w:val="Hyperlink"/>
              </w:rPr>
              <w:fldChar w:fldCharType="separate"/>
            </w:r>
            <w:r w:rsidR="00647924" w:rsidRPr="00647924">
              <w:rPr>
                <w:rFonts w:ascii="Aptos" w:hAnsi="Aptos"/>
              </w:rPr>
              <w:t>(2022)</w:t>
            </w:r>
            <w:r w:rsidR="00647924">
              <w:rPr>
                <w:rStyle w:val="Hyperlink"/>
              </w:rPr>
              <w:fldChar w:fldCharType="end"/>
            </w:r>
            <w:r w:rsidR="00F462A7">
              <w:t xml:space="preserve">. </w:t>
            </w:r>
            <w:ins w:id="166" w:author="Deb Troendle-Scott" w:date="2024-08-13T13:29:00Z" w16du:dateUtc="2024-08-13T05:29:00Z">
              <w:r w:rsidR="003F5BE3">
                <w:t xml:space="preserve">It begins with </w:t>
              </w:r>
            </w:ins>
            <w:ins w:id="167" w:author="Deb Troendle-Scott" w:date="2024-08-13T13:30:00Z" w16du:dateUtc="2024-08-13T05:30:00Z">
              <w:r w:rsidR="003F5BE3">
                <w:t>a</w:t>
              </w:r>
            </w:ins>
            <w:ins w:id="168" w:author="Deb Troendle-Scott" w:date="2024-08-13T13:29:00Z" w16du:dateUtc="2024-08-13T05:29:00Z">
              <w:r w:rsidR="003F5BE3">
                <w:t xml:space="preserve"> short video and </w:t>
              </w:r>
            </w:ins>
            <w:ins w:id="169" w:author="Deb Troendle-Scott" w:date="2024-08-13T13:30:00Z" w16du:dateUtc="2024-08-13T05:30:00Z">
              <w:r w:rsidR="003F5BE3">
                <w:t>includes</w:t>
              </w:r>
            </w:ins>
            <w:del w:id="170" w:author="Deb Troendle-Scott" w:date="2024-08-13T13:30:00Z" w16du:dateUtc="2024-08-13T05:30:00Z">
              <w:r w:rsidR="00F462A7" w:rsidDel="003F5BE3">
                <w:delText>There are</w:delText>
              </w:r>
            </w:del>
            <w:r w:rsidR="00F462A7">
              <w:t xml:space="preserve"> activities that you can complete</w:t>
            </w:r>
            <w:ins w:id="171" w:author="Deb Troendle-Scott" w:date="2024-08-13T13:30:00Z" w16du:dateUtc="2024-08-13T05:30:00Z">
              <w:r w:rsidR="00BD07CF">
                <w:t>. These</w:t>
              </w:r>
            </w:ins>
            <w:del w:id="172" w:author="Deb Troendle-Scott" w:date="2024-08-13T13:30:00Z" w16du:dateUtc="2024-08-13T05:30:00Z">
              <w:r w:rsidR="00F462A7" w:rsidDel="00BD07CF">
                <w:delText>, and they</w:delText>
              </w:r>
            </w:del>
            <w:r w:rsidR="00F462A7">
              <w:t xml:space="preserve"> are for your reflection</w:t>
            </w:r>
            <w:del w:id="173" w:author="Deb Troendle-Scott" w:date="2024-08-13T13:30:00Z" w16du:dateUtc="2024-08-13T05:30:00Z">
              <w:r w:rsidR="00F462A7" w:rsidDel="00BD07CF">
                <w:delText>s</w:delText>
              </w:r>
            </w:del>
            <w:r w:rsidR="00F462A7">
              <w:t>.</w:t>
            </w:r>
          </w:p>
          <w:p w14:paraId="68F94792" w14:textId="4F120F90" w:rsidR="00F462A7" w:rsidRPr="00647924" w:rsidDel="00647924" w:rsidRDefault="00F462A7">
            <w:pPr>
              <w:pStyle w:val="ListBullet"/>
              <w:rPr>
                <w:del w:id="174" w:author="Deb Troendle-Scott" w:date="2024-08-25T11:03:00Z" w16du:dateUtc="2024-08-25T03:03:00Z"/>
                <w:b/>
                <w:bCs/>
                <w:rPrChange w:id="175" w:author="Deb Troendle-Scott" w:date="2024-08-25T11:04:00Z" w16du:dateUtc="2024-08-25T03:04:00Z">
                  <w:rPr>
                    <w:del w:id="176" w:author="Deb Troendle-Scott" w:date="2024-08-25T11:03:00Z" w16du:dateUtc="2024-08-25T03:03:00Z"/>
                  </w:rPr>
                </w:rPrChange>
              </w:rPr>
              <w:pPrChange w:id="177" w:author="Deb Troendle-Scott" w:date="2024-08-25T11:04:00Z" w16du:dateUtc="2024-08-25T03:04:00Z">
                <w:pPr>
                  <w:pStyle w:val="BodyText"/>
                </w:pPr>
              </w:pPrChange>
            </w:pPr>
            <w:del w:id="178" w:author="Deb Troendle-Scott" w:date="2024-08-25T11:03:00Z" w16du:dateUtc="2024-08-25T03:03:00Z">
              <w:r w:rsidRPr="00647924" w:rsidDel="00647924">
                <w:rPr>
                  <w:b/>
                  <w:bCs/>
                  <w:kern w:val="2"/>
                  <w:lang w:val="en-CA"/>
                  <w14:ligatures w14:val="standardContextual"/>
                  <w:rPrChange w:id="179" w:author="Deb Troendle-Scott" w:date="2024-08-25T11:04:00Z" w16du:dateUtc="2024-08-25T03:04:00Z">
                    <w:rPr/>
                  </w:rPrChange>
                </w:rPr>
                <w:delText>Questions to Consider</w:delText>
              </w:r>
            </w:del>
          </w:p>
          <w:p w14:paraId="05F892CD" w14:textId="46B4B256" w:rsidR="00647924" w:rsidRPr="00647924" w:rsidRDefault="00BD07CF">
            <w:pPr>
              <w:pStyle w:val="ListBullet"/>
              <w:rPr>
                <w:ins w:id="180" w:author="Deb Troendle-Scott" w:date="2024-08-25T11:03:00Z" w16du:dateUtc="2024-08-25T03:03:00Z"/>
                <w:b/>
                <w:bCs/>
                <w:rPrChange w:id="181" w:author="Deb Troendle-Scott" w:date="2024-08-25T11:04:00Z" w16du:dateUtc="2024-08-25T03:04:00Z">
                  <w:rPr>
                    <w:ins w:id="182" w:author="Deb Troendle-Scott" w:date="2024-08-25T11:03:00Z" w16du:dateUtc="2024-08-25T03:03:00Z"/>
                  </w:rPr>
                </w:rPrChange>
              </w:rPr>
              <w:pPrChange w:id="183" w:author="Deb Troendle-Scott" w:date="2024-08-25T11:04:00Z" w16du:dateUtc="2024-08-25T03:04:00Z">
                <w:pPr>
                  <w:pStyle w:val="BodyText"/>
                </w:pPr>
              </w:pPrChange>
            </w:pPr>
            <w:ins w:id="184" w:author="Deb Troendle-Scott" w:date="2024-08-13T13:31:00Z" w16du:dateUtc="2024-08-13T05:31:00Z">
              <w:r w:rsidRPr="00647924">
                <w:rPr>
                  <w:b/>
                  <w:bCs/>
                  <w:kern w:val="2"/>
                  <w:lang w:val="en-CA"/>
                  <w14:ligatures w14:val="standardContextual"/>
                  <w:rPrChange w:id="185" w:author="Deb Troendle-Scott" w:date="2024-08-25T11:04:00Z" w16du:dateUtc="2024-08-25T03:04:00Z">
                    <w:rPr/>
                  </w:rPrChange>
                </w:rPr>
                <w:t xml:space="preserve">Write: </w:t>
              </w:r>
            </w:ins>
            <w:ins w:id="186" w:author="Deb Troendle-Scott" w:date="2024-08-25T11:03:00Z" w16du:dateUtc="2024-08-25T03:03:00Z">
              <w:r w:rsidR="00647924" w:rsidRPr="00647924">
                <w:rPr>
                  <w:b/>
                  <w:bCs/>
                  <w:kern w:val="2"/>
                  <w:lang w:val="en-CA"/>
                  <w14:ligatures w14:val="standardContextual"/>
                  <w:rPrChange w:id="187" w:author="Deb Troendle-Scott" w:date="2024-08-25T11:04:00Z" w16du:dateUtc="2024-08-25T03:04:00Z">
                    <w:rPr/>
                  </w:rPrChange>
                </w:rPr>
                <w:t>Questions to Consider</w:t>
              </w:r>
            </w:ins>
          </w:p>
          <w:p w14:paraId="1EE2CF7B" w14:textId="71E5897F" w:rsidR="00244D04" w:rsidRDefault="00F462A7" w:rsidP="00244D04">
            <w:pPr>
              <w:pStyle w:val="ListBullet2"/>
              <w:rPr>
                <w:ins w:id="188" w:author="Deb Troendle-Scott" w:date="2024-08-13T13:32:00Z" w16du:dateUtc="2024-08-13T05:32:00Z"/>
              </w:rPr>
            </w:pPr>
            <w:r>
              <w:t xml:space="preserve">Having worked through </w:t>
            </w:r>
            <w:r w:rsidRPr="00E36AD4">
              <w:t>The Learner</w:t>
            </w:r>
            <w:r>
              <w:t xml:space="preserve">, consider the ideas you think would be most beneficial for your online studies. To record your thoughts, you could create a list of your </w:t>
            </w:r>
            <w:r w:rsidR="00B31FBF">
              <w:t>t</w:t>
            </w:r>
            <w:r>
              <w:t xml:space="preserve">op </w:t>
            </w:r>
            <w:r w:rsidR="00B31FBF">
              <w:t>t</w:t>
            </w:r>
            <w:r>
              <w:t xml:space="preserve">en </w:t>
            </w:r>
            <w:r w:rsidR="00B31FBF">
              <w:t>s</w:t>
            </w:r>
            <w:r>
              <w:t xml:space="preserve">tudy </w:t>
            </w:r>
            <w:r w:rsidR="00B31FBF">
              <w:t>t</w:t>
            </w:r>
            <w:r>
              <w:t xml:space="preserve">ips for </w:t>
            </w:r>
            <w:r w:rsidR="00B31FBF">
              <w:t>o</w:t>
            </w:r>
            <w:r>
              <w:t xml:space="preserve">nline </w:t>
            </w:r>
            <w:r w:rsidR="00B31FBF">
              <w:t>l</w:t>
            </w:r>
            <w:r>
              <w:t xml:space="preserve">earning, or maybe write a message to a friend or sibling who is considering attending TWU next year. </w:t>
            </w:r>
          </w:p>
          <w:p w14:paraId="6FDE7766" w14:textId="640B41A9" w:rsidR="00F462A7" w:rsidRDefault="00F462A7">
            <w:pPr>
              <w:pStyle w:val="ListBullet2"/>
              <w:pPrChange w:id="189" w:author="Deb Troendle-Scott" w:date="2024-08-13T13:32:00Z" w16du:dateUtc="2024-08-13T05:32:00Z">
                <w:pPr>
                  <w:pStyle w:val="BodyText"/>
                  <w:spacing w:after="16"/>
                </w:pPr>
              </w:pPrChange>
            </w:pPr>
            <w:r>
              <w:t>Following this, reflect on how you can work to ensure your own success in your online courses. What are your goals, and what specific steps will you take to achieve them?</w:t>
            </w:r>
          </w:p>
        </w:tc>
      </w:tr>
    </w:tbl>
    <w:p w14:paraId="4AD866F7" w14:textId="77777777" w:rsidR="00F462A7" w:rsidRDefault="00F462A7">
      <w:pPr>
        <w:pStyle w:val="Heading3"/>
      </w:pPr>
      <w:bookmarkStart w:id="190" w:name="activity-online-discussions"/>
      <w:bookmarkEnd w:id="140"/>
      <w:r>
        <w:t>1.1.2 Activity: Online Discussions</w:t>
      </w:r>
    </w:p>
    <w:p w14:paraId="76DF86FB" w14:textId="64092503" w:rsidR="00F462A7" w:rsidRDefault="00F462A7">
      <w:pPr>
        <w:pStyle w:val="FirstParagraph"/>
      </w:pPr>
      <w:r>
        <w:t>Participating in discussions with your peers</w:t>
      </w:r>
      <w:del w:id="191" w:author="Deb Troendle-Scott" w:date="2024-08-13T13:32:00Z" w16du:dateUtc="2024-08-13T05:32:00Z">
        <w:r w:rsidDel="000D6306">
          <w:delText xml:space="preserve">, </w:delText>
        </w:r>
      </w:del>
      <w:ins w:id="192" w:author="Deb Troendle-Scott" w:date="2024-08-13T13:32:00Z" w16du:dateUtc="2024-08-13T05:32:00Z">
        <w:r w:rsidR="000D6306">
          <w:t xml:space="preserve"> (</w:t>
        </w:r>
      </w:ins>
      <w:r>
        <w:t xml:space="preserve">what higher education folks like to call </w:t>
      </w:r>
      <w:r>
        <w:rPr>
          <w:i/>
          <w:iCs/>
        </w:rPr>
        <w:t>discourse</w:t>
      </w:r>
      <w:ins w:id="193" w:author="Deb Troendle-Scott" w:date="2024-08-13T13:33:00Z" w16du:dateUtc="2024-08-13T05:33:00Z">
        <w:r w:rsidR="000D6306">
          <w:t>—</w:t>
        </w:r>
      </w:ins>
      <w:del w:id="194" w:author="Deb Troendle-Scott" w:date="2024-08-13T13:33:00Z" w16du:dateUtc="2024-08-13T05:33:00Z">
        <w:r w:rsidDel="000D6306">
          <w:delText xml:space="preserve"> (</w:delText>
        </w:r>
      </w:del>
      <w:r>
        <w:t xml:space="preserve">a verb), is an essential aspect of effective online courses, facilitated through platforms such as Moodle discussion forums, WordPress blogs, Discourse </w:t>
      </w:r>
      <w:del w:id="195" w:author="Deb Troendle-Scott" w:date="2024-08-13T13:33:00Z" w16du:dateUtc="2024-08-13T05:33:00Z">
        <w:r w:rsidDel="000D6306">
          <w:delText xml:space="preserve">(a noun referring to the app called Discourse) </w:delText>
        </w:r>
      </w:del>
      <w:r>
        <w:t>posts</w:t>
      </w:r>
      <w:ins w:id="196" w:author="Deb Troendle-Scott" w:date="2024-08-13T13:33:00Z" w16du:dateUtc="2024-08-13T05:33:00Z">
        <w:r w:rsidR="000D6306">
          <w:t xml:space="preserve"> (in this case, a noun</w:t>
        </w:r>
      </w:ins>
      <w:r w:rsidR="00C428D3">
        <w:t>—</w:t>
      </w:r>
      <w:ins w:id="197" w:author="Deb Troendle-Scott" w:date="2024-08-13T13:33:00Z" w16du:dateUtc="2024-08-13T05:33:00Z">
        <w:r w:rsidR="000D6306">
          <w:t>referring to the app called Discourse)</w:t>
        </w:r>
      </w:ins>
      <w:r>
        <w:t xml:space="preserve">, and others. We all know that discussion forums can sometimes be tedious, especially when they are assessed </w:t>
      </w:r>
      <w:ins w:id="198" w:author="Deb Troendle-Scott" w:date="2024-08-13T13:33:00Z" w16du:dateUtc="2024-08-13T05:33:00Z">
        <w:r w:rsidR="00462CA4">
          <w:t xml:space="preserve">in </w:t>
        </w:r>
      </w:ins>
      <w:r>
        <w:t>the same way a formal paper is assessed. However, the benefits of using asynchronous technologies (where your interactions with others are time-delayed) in well-designed activities can be significant.</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7CF0B8DC" w14:textId="77777777" w:rsidTr="00C326C9">
        <w:trPr>
          <w:cantSplit/>
        </w:trPr>
        <w:tc>
          <w:tcPr>
            <w:tcW w:w="0" w:type="auto"/>
            <w:tcMar>
              <w:left w:w="144" w:type="dxa"/>
            </w:tcMar>
          </w:tcPr>
          <w:p w14:paraId="5A39BBE3" w14:textId="77777777" w:rsidR="00F462A7" w:rsidRDefault="00F462A7">
            <w:pPr>
              <w:pStyle w:val="BodyText"/>
              <w:spacing w:before="16" w:after="64"/>
            </w:pPr>
          </w:p>
          <w:p w14:paraId="183444E8" w14:textId="2D7B5F17" w:rsidR="00F462A7" w:rsidRDefault="00462CA4">
            <w:pPr>
              <w:pStyle w:val="ListBullet"/>
              <w:pPrChange w:id="199" w:author="Deb Troendle-Scott" w:date="2024-08-13T13:39:00Z" w16du:dateUtc="2024-08-13T05:39:00Z">
                <w:pPr>
                  <w:pStyle w:val="BodyText"/>
                  <w:spacing w:before="16"/>
                </w:pPr>
              </w:pPrChange>
            </w:pPr>
            <w:ins w:id="200" w:author="Deb Troendle-Scott" w:date="2024-08-13T13:34:00Z" w16du:dateUtc="2024-08-13T05:34:00Z">
              <w:r w:rsidRPr="00462CA4">
                <w:rPr>
                  <w:b/>
                  <w:bCs/>
                  <w:kern w:val="2"/>
                  <w:lang w:val="en-CA"/>
                  <w14:ligatures w14:val="standardContextual"/>
                  <w:rPrChange w:id="201" w:author="Deb Troendle-Scott" w:date="2024-08-13T13:34:00Z" w16du:dateUtc="2024-08-13T05:34:00Z">
                    <w:rPr/>
                  </w:rPrChange>
                </w:rPr>
                <w:t>Read</w:t>
              </w:r>
              <w:r>
                <w:t xml:space="preserve">: </w:t>
              </w:r>
            </w:ins>
            <w:r w:rsidR="00F462A7">
              <w:t>Here is an article</w:t>
            </w:r>
            <w:del w:id="202" w:author="Deb Troendle-Scott" w:date="2024-08-13T13:34:00Z" w16du:dateUtc="2024-08-13T05:34:00Z">
              <w:r w:rsidR="00F462A7" w:rsidDel="00462CA4">
                <w:delText>,</w:delText>
              </w:r>
            </w:del>
            <w:r w:rsidR="00F462A7">
              <w:t xml:space="preserve"> </w:t>
            </w:r>
            <w:del w:id="203" w:author="Deb Troendle-Scott" w:date="2024-08-13T13:36:00Z" w16du:dateUtc="2024-08-13T05:36:00Z">
              <w:r w:rsidR="00F462A7" w:rsidDel="00727392">
                <w:delText>by Galikyan and Admiraal (</w:delText>
              </w:r>
              <w:r w:rsidR="009A0D9B" w:rsidDel="00727392">
                <w:fldChar w:fldCharType="begin"/>
              </w:r>
              <w:r w:rsidR="009A0D9B" w:rsidDel="00727392">
                <w:delInstrText>HYPERLINK \l "Xc386cc12a3213448eb68d0da09ffc4ab6648906" \h</w:delInstrText>
              </w:r>
              <w:r w:rsidR="009A0D9B" w:rsidDel="00727392">
                <w:fldChar w:fldCharType="separate"/>
              </w:r>
              <w:r w:rsidR="00F462A7" w:rsidRPr="00727392" w:rsidDel="00727392">
                <w:rPr>
                  <w:kern w:val="2"/>
                  <w:lang w:val="en-CA"/>
                  <w14:ligatures w14:val="standardContextual"/>
                  <w:rPrChange w:id="204" w:author="Deb Troendle-Scott" w:date="2024-08-13T13:36:00Z" w16du:dateUtc="2024-08-13T05:36:00Z">
                    <w:rPr>
                      <w:rStyle w:val="Hyperlink"/>
                    </w:rPr>
                  </w:rPrChange>
                </w:rPr>
                <w:delText>2019</w:delText>
              </w:r>
              <w:r w:rsidR="009A0D9B" w:rsidDel="00727392">
                <w:rPr>
                  <w:rStyle w:val="Hyperlink"/>
                </w:rPr>
                <w:fldChar w:fldCharType="end"/>
              </w:r>
              <w:r w:rsidR="00F462A7" w:rsidDel="00727392">
                <w:delText>)</w:delText>
              </w:r>
            </w:del>
            <w:del w:id="205" w:author="Deb Troendle-Scott" w:date="2024-08-13T13:35:00Z" w16du:dateUtc="2024-08-13T05:35:00Z">
              <w:r w:rsidR="00F462A7" w:rsidDel="00727392">
                <w:delText xml:space="preserve">, for you to read </w:delText>
              </w:r>
            </w:del>
            <w:r w:rsidR="00F462A7">
              <w:t>that will introduce you to some key ideas about discussion forums</w:t>
            </w:r>
            <w:del w:id="206" w:author="Deb Troendle-Scott" w:date="2024-08-13T13:38:00Z" w16du:dateUtc="2024-08-13T05:38:00Z">
              <w:r w:rsidR="00F462A7" w:rsidDel="00414DE3">
                <w:delText>.</w:delText>
              </w:r>
            </w:del>
            <w:ins w:id="207" w:author="Deb Troendle-Scott" w:date="2024-08-13T13:38:00Z" w16du:dateUtc="2024-08-13T05:38:00Z">
              <w:r w:rsidR="00414DE3">
                <w:t>:</w:t>
              </w:r>
            </w:ins>
          </w:p>
          <w:p w14:paraId="551107A2" w14:textId="2B9975BB" w:rsidR="00F462A7" w:rsidRDefault="00F462A7">
            <w:pPr>
              <w:pStyle w:val="ListBullet2"/>
              <w:pPrChange w:id="208" w:author="Deb Troendle-Scott" w:date="2024-08-13T13:39:00Z" w16du:dateUtc="2024-08-13T05:39:00Z">
                <w:pPr>
                  <w:pStyle w:val="BodyText"/>
                </w:pPr>
              </w:pPrChange>
            </w:pPr>
            <w:del w:id="209" w:author="Deb Troendle-Scott" w:date="2024-08-13T13:36:00Z" w16du:dateUtc="2024-08-13T05:36:00Z">
              <w:r w:rsidRPr="00414DE3" w:rsidDel="00727392">
                <w:delText xml:space="preserve">Galikyan, I., &amp; Admiraal, W. (2019). </w:delText>
              </w:r>
            </w:del>
            <w:r w:rsidR="009A0D9B" w:rsidRPr="008F74FD">
              <w:rPr>
                <w:kern w:val="2"/>
                <w:sz w:val="24"/>
                <w:szCs w:val="24"/>
                <w:lang w:val="en-CA" w:eastAsia="en-US"/>
                <w14:ligatures w14:val="standardContextual"/>
              </w:rPr>
              <w:fldChar w:fldCharType="begin"/>
            </w:r>
            <w:ins w:id="210" w:author="Deb Troendle-Scott" w:date="2024-08-13T13:38:00Z" w16du:dateUtc="2024-08-13T05:38:00Z">
              <w:r w:rsidR="008F74FD">
                <w:instrText xml:space="preserve">HYPERLINK "https://twu.idm.oclc.org/login?url=https://search.ebscohost.com/login.aspx?direct=true&amp;db=edselp&amp;AN=S1096751619304105&amp;site=eds-live&amp;scope=site" \h </w:instrText>
              </w:r>
            </w:ins>
            <w:del w:id="211" w:author="Deb Troendle-Scott" w:date="2024-08-13T13:38:00Z" w16du:dateUtc="2024-08-13T05:38:00Z">
              <w:r w:rsidR="009A0D9B" w:rsidRPr="00414DE3" w:rsidDel="008F74FD">
                <w:delInstrText>HYPERLINK "https://twu.idm.oclc.org/login?url=https://search.ebscohost.com/login.aspx?direct=true&amp;db=edselp&amp;AN=S1096751619304105&amp;site=eds-live&amp;scope=site" \h</w:delInstrText>
              </w:r>
            </w:del>
            <w:r w:rsidR="009A0D9B" w:rsidRPr="008F74FD">
              <w:rPr>
                <w:kern w:val="2"/>
                <w:lang w:val="en-CA"/>
                <w14:ligatures w14:val="standardContextual"/>
              </w:rPr>
              <w:fldChar w:fldCharType="separate"/>
            </w:r>
            <w:del w:id="212" w:author="Deb Troendle-Scott" w:date="2024-08-13T13:38:00Z" w16du:dateUtc="2024-08-13T05:38:00Z">
              <w:r w:rsidRPr="008F74FD" w:rsidDel="008F74FD">
                <w:rPr>
                  <w:rStyle w:val="Hyperlink"/>
                  <w:i/>
                  <w:iCs/>
                  <w:kern w:val="2"/>
                  <w:lang w:val="en-CA"/>
                  <w14:ligatures w14:val="standardContextual"/>
                  <w:rPrChange w:id="213" w:author="Deb Troendle-Scott" w:date="2024-08-13T13:37:00Z" w16du:dateUtc="2024-08-13T05:37:00Z">
                    <w:rPr>
                      <w:rStyle w:val="Hyperlink"/>
                    </w:rPr>
                  </w:rPrChange>
                </w:rPr>
                <w:delText>Students’ engagement in asynchronous online discussion: The relationship between cognitive presence, learner prominence, and academic performance.</w:delText>
              </w:r>
            </w:del>
            <w:ins w:id="214" w:author="Deb Troendle-Scott" w:date="2024-08-13T13:38:00Z" w16du:dateUtc="2024-08-13T05:38:00Z">
              <w:r w:rsidR="008F74FD">
                <w:rPr>
                  <w:rStyle w:val="Hyperlink"/>
                  <w:i/>
                  <w:iCs/>
                </w:rPr>
                <w:t>Students’ Engagement in Asynchronous Online Discussion: The Relationship Between Cognitive Presence, Learner Prominence, and Academic Performance</w:t>
              </w:r>
            </w:ins>
            <w:r w:rsidR="009A0D9B" w:rsidRPr="008F74FD">
              <w:rPr>
                <w:rStyle w:val="Hyperlink"/>
                <w:i/>
                <w:iCs/>
                <w:kern w:val="2"/>
                <w:sz w:val="24"/>
                <w:szCs w:val="24"/>
                <w:lang w:val="en-CA" w:eastAsia="en-US"/>
                <w14:ligatures w14:val="standardContextual"/>
                <w:rPrChange w:id="215" w:author="Deb Troendle-Scott" w:date="2024-08-13T13:37:00Z" w16du:dateUtc="2024-08-13T05:37:00Z">
                  <w:rPr>
                    <w:rStyle w:val="Hyperlink"/>
                  </w:rPr>
                </w:rPrChange>
              </w:rPr>
              <w:fldChar w:fldCharType="end"/>
            </w:r>
            <w:r>
              <w:t xml:space="preserve"> </w:t>
            </w:r>
            <w:r w:rsidR="00462CA4">
              <w:fldChar w:fldCharType="begin"/>
            </w:r>
            <w:r w:rsidR="00462CA4">
              <w:instrText xml:space="preserve"> ADDIN ZOTERO_ITEM CSL_CITATION {"citationID":"Apfr0Ceu","properties":{"formattedCitation":"(2019)","plainCitation":"(2019)","noteIndex":0},"citationItems":[{"id":182,"uris":["http://zotero.org/users/14693029/items/PUYCQXCV"],"itemData":{"id":182,"type":"article-journal","container-title":"The Internet and Higher Education","DOI":"10.1016/j.iheduc.2019.100692","ISSN":"10967516","journalAbbreviation":"The Internet and Higher Education","language":"en","page":"100692","source":"DOI.org (Crossref)","title":"Students' engagement in asynchronous online discussion: The relationship between cognitive presence, learner prominence, and academic performance","title-short":"Students' engagement in asynchronous online discussion","volume":"43","author":[{"family":"Galikyan","given":"Irena"},{"family":"Admiraal","given":"Wilfried"}],"issued":{"date-parts":[["2019",10]]}},"label":"page","suppress-author":true}],"schema":"https://github.com/citation-style-language/schema/raw/master/csl-citation.json"} </w:instrText>
            </w:r>
            <w:r w:rsidR="00462CA4">
              <w:fldChar w:fldCharType="separate"/>
            </w:r>
            <w:r w:rsidR="00462CA4" w:rsidRPr="00462CA4">
              <w:rPr>
                <w:rFonts w:ascii="Aptos" w:hAnsi="Aptos"/>
              </w:rPr>
              <w:t>(2019)</w:t>
            </w:r>
            <w:r w:rsidR="00462CA4">
              <w:fldChar w:fldCharType="end"/>
            </w:r>
            <w:del w:id="216" w:author="Deb Troendle-Scott" w:date="2024-08-13T13:36:00Z" w16du:dateUtc="2024-08-13T05:36:00Z">
              <w:r w:rsidDel="00727392">
                <w:delText>The Internet and Higher Education, 43, 100692</w:delText>
              </w:r>
            </w:del>
          </w:p>
          <w:p w14:paraId="405D87C3" w14:textId="77777777" w:rsidR="00F462A7" w:rsidRDefault="00F462A7">
            <w:pPr>
              <w:pStyle w:val="BodyText"/>
            </w:pPr>
            <w:r>
              <w:t xml:space="preserve">Note: You may need to sign in to the TWU library to access this article. </w:t>
            </w:r>
            <w:hyperlink r:id="rId22">
              <w:r>
                <w:rPr>
                  <w:rStyle w:val="Hyperlink"/>
                </w:rPr>
                <w:t>You can find help here.</w:t>
              </w:r>
            </w:hyperlink>
          </w:p>
          <w:p w14:paraId="37A1D8D9" w14:textId="309C90A7" w:rsidR="00F462A7" w:rsidRPr="00462CA4" w:rsidRDefault="00F462A7">
            <w:pPr>
              <w:pStyle w:val="ListBullet"/>
              <w:pPrChange w:id="217" w:author="Deb Troendle-Scott" w:date="2024-08-25T11:05:00Z" w16du:dateUtc="2024-08-25T03:05:00Z">
                <w:pPr>
                  <w:pStyle w:val="BodyText"/>
                </w:pPr>
              </w:pPrChange>
            </w:pPr>
            <w:r w:rsidRPr="00462CA4">
              <w:rPr>
                <w:b/>
                <w:bCs/>
                <w:kern w:val="2"/>
                <w:lang w:val="en-CA"/>
                <w14:ligatures w14:val="standardContextual"/>
                <w:rPrChange w:id="218" w:author="Deb Troendle-Scott" w:date="2024-08-13T13:34:00Z" w16du:dateUtc="2024-08-13T05:34:00Z">
                  <w:rPr>
                    <w:b/>
                    <w:bCs/>
                    <w:i/>
                    <w:iCs/>
                  </w:rPr>
                </w:rPrChange>
              </w:rPr>
              <w:t>Write</w:t>
            </w:r>
            <w:ins w:id="219" w:author="Deb Troendle-Scott" w:date="2024-08-13T13:34:00Z" w16du:dateUtc="2024-08-13T05:34:00Z">
              <w:r w:rsidR="00462CA4">
                <w:t>:</w:t>
              </w:r>
            </w:ins>
            <w:r w:rsidRPr="00462CA4">
              <w:rPr>
                <w:kern w:val="2"/>
                <w:lang w:val="en-CA"/>
                <w14:ligatures w14:val="standardContextual"/>
                <w:rPrChange w:id="220" w:author="Deb Troendle-Scott" w:date="2024-08-13T13:34:00Z" w16du:dateUtc="2024-08-13T05:34:00Z">
                  <w:rPr>
                    <w:b/>
                    <w:bCs/>
                    <w:i/>
                    <w:iCs/>
                  </w:rPr>
                </w:rPrChange>
              </w:rPr>
              <w:t xml:space="preserve"> </w:t>
            </w:r>
            <w:ins w:id="221" w:author="Deb Troendle-Scott" w:date="2024-08-13T13:39:00Z" w16du:dateUtc="2024-08-13T05:39:00Z">
              <w:r w:rsidR="00DA7351">
                <w:t xml:space="preserve">Make notes, </w:t>
              </w:r>
            </w:ins>
            <w:r w:rsidRPr="00462CA4">
              <w:rPr>
                <w:kern w:val="2"/>
                <w:lang w:val="en-CA"/>
                <w14:ligatures w14:val="standardContextual"/>
                <w:rPrChange w:id="222" w:author="Deb Troendle-Scott" w:date="2024-08-13T13:34:00Z" w16du:dateUtc="2024-08-13T05:34:00Z">
                  <w:rPr>
                    <w:b/>
                    <w:bCs/>
                    <w:i/>
                    <w:iCs/>
                  </w:rPr>
                </w:rPrChange>
              </w:rPr>
              <w:t>while you read</w:t>
            </w:r>
            <w:ins w:id="223" w:author="Deb Troendle-Scott" w:date="2024-08-13T13:40:00Z" w16du:dateUtc="2024-08-13T05:40:00Z">
              <w:r w:rsidR="00DA7351">
                <w:t>, and create a summary.</w:t>
              </w:r>
            </w:ins>
            <w:del w:id="224" w:author="Deb Troendle-Scott" w:date="2024-08-13T13:40:00Z" w16du:dateUtc="2024-08-13T05:40:00Z">
              <w:r w:rsidRPr="00462CA4" w:rsidDel="00DA7351">
                <w:rPr>
                  <w:kern w:val="2"/>
                  <w:lang w:val="en-CA"/>
                  <w14:ligatures w14:val="standardContextual"/>
                  <w:rPrChange w:id="225" w:author="Deb Troendle-Scott" w:date="2024-08-13T13:34:00Z" w16du:dateUtc="2024-08-13T05:34:00Z">
                    <w:rPr>
                      <w:b/>
                      <w:bCs/>
                      <w:i/>
                      <w:iCs/>
                    </w:rPr>
                  </w:rPrChange>
                </w:rPr>
                <w:delText>!</w:delText>
              </w:r>
            </w:del>
          </w:p>
          <w:p w14:paraId="0D32AA8D" w14:textId="4171BDF1" w:rsidR="00F462A7" w:rsidDel="00DA7351" w:rsidRDefault="00F462A7">
            <w:pPr>
              <w:pStyle w:val="Compact"/>
              <w:numPr>
                <w:ilvl w:val="0"/>
                <w:numId w:val="2"/>
              </w:numPr>
              <w:rPr>
                <w:del w:id="226" w:author="Deb Troendle-Scott" w:date="2024-08-13T13:40:00Z" w16du:dateUtc="2024-08-13T05:40:00Z"/>
              </w:rPr>
            </w:pPr>
            <w:del w:id="227" w:author="Deb Troendle-Scott" w:date="2024-08-07T11:34:00Z" w16du:dateUtc="2024-08-07T03:34:00Z">
              <w:r w:rsidDel="001058E2">
                <w:delText>f</w:delText>
              </w:r>
            </w:del>
            <w:ins w:id="228" w:author="Deb Troendle-Scott" w:date="2024-08-07T11:34:00Z" w16du:dateUtc="2024-08-07T03:34:00Z">
              <w:r w:rsidR="001058E2">
                <w:t>F</w:t>
              </w:r>
            </w:ins>
            <w:r>
              <w:t xml:space="preserve">irst of all, don’t get too bogged down in the </w:t>
            </w:r>
            <w:ins w:id="229" w:author="Deb Troendle-Scott" w:date="2024-08-07T11:34:00Z" w16du:dateUtc="2024-08-07T03:34:00Z">
              <w:r w:rsidR="001058E2">
                <w:t>“</w:t>
              </w:r>
            </w:ins>
            <w:del w:id="230" w:author="Deb Troendle-Scott" w:date="2024-08-07T11:34:00Z" w16du:dateUtc="2024-08-07T03:34:00Z">
              <w:r w:rsidDel="001058E2">
                <w:delText>‘</w:delText>
              </w:r>
            </w:del>
            <w:r>
              <w:t>Method</w:t>
            </w:r>
            <w:ins w:id="231" w:author="Deb Troendle-Scott" w:date="2024-08-07T11:34:00Z" w16du:dateUtc="2024-08-07T03:34:00Z">
              <w:r w:rsidR="001058E2">
                <w:t>”</w:t>
              </w:r>
            </w:ins>
            <w:del w:id="232" w:author="Deb Troendle-Scott" w:date="2024-08-07T11:34:00Z" w16du:dateUtc="2024-08-07T03:34:00Z">
              <w:r w:rsidDel="001058E2">
                <w:delText>’</w:delText>
              </w:r>
            </w:del>
            <w:r>
              <w:t xml:space="preserve"> section of this article, but carefully read sections 1, 2, 4, 5, 6, and the Appendix</w:t>
            </w:r>
            <w:r w:rsidR="00EE0D9D">
              <w:t>.</w:t>
            </w:r>
            <w:del w:id="233" w:author="Deb Troendle-Scott" w:date="2024-08-07T11:34:00Z" w16du:dateUtc="2024-08-07T03:34:00Z">
              <w:r w:rsidDel="001058E2">
                <w:delText>.</w:delText>
              </w:r>
            </w:del>
          </w:p>
          <w:p w14:paraId="7CE7FDFF" w14:textId="77777777" w:rsidR="00DA7351" w:rsidRDefault="00DA7351" w:rsidP="00DA7351">
            <w:pPr>
              <w:pStyle w:val="Compact"/>
              <w:numPr>
                <w:ilvl w:val="0"/>
                <w:numId w:val="2"/>
              </w:numPr>
              <w:rPr>
                <w:ins w:id="234" w:author="Deb Troendle-Scott" w:date="2024-08-13T13:40:00Z" w16du:dateUtc="2024-08-13T05:40:00Z"/>
              </w:rPr>
            </w:pPr>
          </w:p>
          <w:p w14:paraId="35C2DC9F" w14:textId="3C1460A3" w:rsidR="00F462A7" w:rsidRDefault="001058E2" w:rsidP="00DA7351">
            <w:pPr>
              <w:pStyle w:val="Compact"/>
              <w:numPr>
                <w:ilvl w:val="0"/>
                <w:numId w:val="2"/>
              </w:numPr>
            </w:pPr>
            <w:ins w:id="235" w:author="Deb Troendle-Scott" w:date="2024-08-07T11:34:00Z" w16du:dateUtc="2024-08-07T03:34:00Z">
              <w:r>
                <w:t>W</w:t>
              </w:r>
            </w:ins>
            <w:del w:id="236" w:author="Deb Troendle-Scott" w:date="2024-08-07T11:34:00Z" w16du:dateUtc="2024-08-07T03:34:00Z">
              <w:r w:rsidR="00F462A7" w:rsidDel="001058E2">
                <w:delText>w</w:delText>
              </w:r>
            </w:del>
            <w:r w:rsidR="00F462A7">
              <w:t>hile you read, jot down some notes, either in a notebook on paper, or in a file on your computer</w:t>
            </w:r>
            <w:r w:rsidR="004B3314">
              <w:t>.</w:t>
            </w:r>
            <w:del w:id="237" w:author="Deb Troendle-Scott" w:date="2024-08-07T11:34:00Z" w16du:dateUtc="2024-08-07T03:34:00Z">
              <w:r w:rsidR="00F462A7" w:rsidDel="001058E2">
                <w:delText>.</w:delText>
              </w:r>
            </w:del>
          </w:p>
          <w:p w14:paraId="1812A567" w14:textId="317E99FA" w:rsidR="00F462A7" w:rsidRDefault="001058E2" w:rsidP="00F462A7">
            <w:pPr>
              <w:pStyle w:val="Compact"/>
              <w:numPr>
                <w:ilvl w:val="0"/>
                <w:numId w:val="2"/>
              </w:numPr>
            </w:pPr>
            <w:ins w:id="238" w:author="Deb Troendle-Scott" w:date="2024-08-07T11:34:00Z" w16du:dateUtc="2024-08-07T03:34:00Z">
              <w:r>
                <w:t>O</w:t>
              </w:r>
            </w:ins>
            <w:del w:id="239" w:author="Deb Troendle-Scott" w:date="2024-08-07T11:34:00Z" w16du:dateUtc="2024-08-07T03:34:00Z">
              <w:r w:rsidR="00F462A7" w:rsidDel="001058E2">
                <w:delText>o</w:delText>
              </w:r>
            </w:del>
            <w:r w:rsidR="00F462A7">
              <w:t xml:space="preserve">nce you are done, write a </w:t>
            </w:r>
            <w:del w:id="240" w:author="Deb Troendle-Scott" w:date="2024-08-13T13:40:00Z" w16du:dateUtc="2024-08-13T05:40:00Z">
              <w:r w:rsidR="00F462A7" w:rsidDel="00DA7351">
                <w:delText>2-3</w:delText>
              </w:r>
            </w:del>
            <w:ins w:id="241" w:author="Deb Troendle-Scott" w:date="2024-08-13T13:40:00Z" w16du:dateUtc="2024-08-13T05:40:00Z">
              <w:r w:rsidR="00DA7351">
                <w:t>two to three</w:t>
              </w:r>
            </w:ins>
            <w:r w:rsidR="00F462A7">
              <w:t xml:space="preserve"> sentence </w:t>
            </w:r>
            <w:proofErr w:type="gramStart"/>
            <w:r w:rsidR="00F462A7">
              <w:t>summary</w:t>
            </w:r>
            <w:proofErr w:type="gramEnd"/>
            <w:r w:rsidR="00F462A7">
              <w:t xml:space="preserve"> </w:t>
            </w:r>
            <w:r w:rsidR="00F462A7">
              <w:rPr>
                <w:b/>
                <w:bCs/>
                <w:i/>
                <w:iCs/>
              </w:rPr>
              <w:t>in your own words</w:t>
            </w:r>
            <w:r w:rsidR="00F462A7">
              <w:t xml:space="preserve"> of the article and how it relates to you and your experience</w:t>
            </w:r>
            <w:r w:rsidR="004B3314">
              <w:t>.</w:t>
            </w:r>
            <w:del w:id="242" w:author="Deb Troendle-Scott" w:date="2024-08-07T11:34:00Z" w16du:dateUtc="2024-08-07T03:34:00Z">
              <w:r w:rsidR="00F462A7" w:rsidDel="001058E2">
                <w:delText>.</w:delText>
              </w:r>
            </w:del>
          </w:p>
          <w:p w14:paraId="12129C3F" w14:textId="25F6D59C" w:rsidR="00F462A7" w:rsidRDefault="001058E2" w:rsidP="00F462A7">
            <w:pPr>
              <w:pStyle w:val="Compact"/>
              <w:numPr>
                <w:ilvl w:val="0"/>
                <w:numId w:val="2"/>
              </w:numPr>
            </w:pPr>
            <w:ins w:id="243" w:author="Deb Troendle-Scott" w:date="2024-08-07T11:34:00Z" w16du:dateUtc="2024-08-07T03:34:00Z">
              <w:r>
                <w:t>D</w:t>
              </w:r>
            </w:ins>
            <w:del w:id="244" w:author="Deb Troendle-Scott" w:date="2024-08-07T11:34:00Z" w16du:dateUtc="2024-08-07T03:34:00Z">
              <w:r w:rsidR="00F462A7" w:rsidDel="001058E2">
                <w:delText>d</w:delText>
              </w:r>
            </w:del>
            <w:r w:rsidR="00F462A7">
              <w:t xml:space="preserve">o </w:t>
            </w:r>
            <w:proofErr w:type="gramStart"/>
            <w:r w:rsidR="00F462A7">
              <w:t>not hesitate</w:t>
            </w:r>
            <w:proofErr w:type="gramEnd"/>
            <w:r w:rsidR="00F462A7">
              <w:t xml:space="preserve"> to look up words that you don’t understand, and include the definitions in your notes</w:t>
            </w:r>
            <w:r w:rsidR="004B3314">
              <w:t>.</w:t>
            </w:r>
            <w:del w:id="245" w:author="Deb Troendle-Scott" w:date="2024-08-07T11:34:00Z" w16du:dateUtc="2024-08-07T03:34:00Z">
              <w:r w:rsidR="00F462A7" w:rsidDel="001058E2">
                <w:delText>.</w:delText>
              </w:r>
            </w:del>
          </w:p>
          <w:p w14:paraId="3B835C36" w14:textId="215D0577" w:rsidR="00F462A7" w:rsidRDefault="001058E2" w:rsidP="00F462A7">
            <w:pPr>
              <w:pStyle w:val="Compact"/>
              <w:numPr>
                <w:ilvl w:val="0"/>
                <w:numId w:val="2"/>
              </w:numPr>
            </w:pPr>
            <w:ins w:id="246" w:author="Deb Troendle-Scott" w:date="2024-08-07T11:34:00Z" w16du:dateUtc="2024-08-07T03:34:00Z">
              <w:r>
                <w:t>I</w:t>
              </w:r>
            </w:ins>
            <w:del w:id="247" w:author="Deb Troendle-Scott" w:date="2024-08-07T11:34:00Z" w16du:dateUtc="2024-08-07T03:34:00Z">
              <w:r w:rsidR="00F462A7" w:rsidDel="001058E2">
                <w:delText>i</w:delText>
              </w:r>
            </w:del>
            <w:r w:rsidR="00F462A7">
              <w:t>nclude at least one question that you have about the article in your notes.</w:t>
            </w:r>
          </w:p>
        </w:tc>
      </w:tr>
    </w:tbl>
    <w:p w14:paraId="30045DD0" w14:textId="304EEF74" w:rsidR="00F462A7" w:rsidRDefault="00F462A7">
      <w:pPr>
        <w:pStyle w:val="Heading4"/>
      </w:pPr>
      <w:bookmarkStart w:id="248" w:name="discussion-guidelines-for-ldrs-101"/>
      <w:r>
        <w:t>Discussion Guidelines for L</w:t>
      </w:r>
      <w:del w:id="249" w:author="Kelly Marjanovic" w:date="2024-07-25T18:42:00Z">
        <w:r w:rsidDel="00F462A7">
          <w:delText xml:space="preserve">drs </w:delText>
        </w:r>
      </w:del>
      <w:ins w:id="250" w:author="Kelly Marjanovic" w:date="2024-07-25T18:42:00Z">
        <w:r w:rsidR="3C447CA7">
          <w:t xml:space="preserve">DRS </w:t>
        </w:r>
      </w:ins>
      <w:r>
        <w:t>101</w:t>
      </w:r>
    </w:p>
    <w:p w14:paraId="68E02F22" w14:textId="71EE2CBF" w:rsidR="00F462A7" w:rsidRDefault="00F462A7">
      <w:pPr>
        <w:pStyle w:val="FirstParagraph"/>
      </w:pPr>
      <w:r>
        <w:t>In this course, we will ask you to discuss ideas with your peers via Discourse, WordPress</w:t>
      </w:r>
      <w:ins w:id="251" w:author="Deb Troendle-Scott" w:date="2024-08-13T13:40:00Z" w16du:dateUtc="2024-08-13T05:40:00Z">
        <w:r w:rsidR="00AF2C54">
          <w:t>,</w:t>
        </w:r>
      </w:ins>
      <w:ins w:id="252" w:author="Deb Troendle-Scott" w:date="2024-08-13T13:41:00Z" w16du:dateUtc="2024-08-13T05:41:00Z">
        <w:r w:rsidR="00AF2C54">
          <w:t xml:space="preserve"> </w:t>
        </w:r>
      </w:ins>
      <w:del w:id="253" w:author="Deb Troendle-Scott" w:date="2024-08-13T13:40:00Z" w16du:dateUtc="2024-08-13T05:40:00Z">
        <w:r w:rsidDel="00AF2C54">
          <w:delText xml:space="preserve"> </w:delText>
        </w:r>
      </w:del>
      <w:r>
        <w:t xml:space="preserve">and other social media platforms. These discussions are </w:t>
      </w:r>
      <w:r w:rsidRPr="79C45B60">
        <w:rPr>
          <w:b/>
          <w:bCs/>
          <w:i/>
          <w:iCs/>
        </w:rPr>
        <w:t>ungraded</w:t>
      </w:r>
      <w:ins w:id="254" w:author="Kelly Marjanovic" w:date="2024-07-25T18:42:00Z">
        <w:r w:rsidR="4C673C6B" w:rsidRPr="79C45B60">
          <w:rPr>
            <w:b/>
            <w:bCs/>
            <w:i/>
            <w:iCs/>
          </w:rPr>
          <w:t xml:space="preserve">, as your </w:t>
        </w:r>
      </w:ins>
      <w:ins w:id="255" w:author="Kelly Marjanovic" w:date="2024-07-25T18:43:00Z">
        <w:r w:rsidR="4C673C6B" w:rsidRPr="79C45B60">
          <w:rPr>
            <w:b/>
            <w:bCs/>
            <w:i/>
            <w:iCs/>
          </w:rPr>
          <w:t xml:space="preserve">instructor will not give you marks per discussion. However, </w:t>
        </w:r>
        <w:r w:rsidR="4C673C6B" w:rsidRPr="00245957">
          <w:rPr>
            <w:rPrChange w:id="256" w:author="Deb Troendle-Scott" w:date="2024-08-20T22:41:00Z" w16du:dateUtc="2024-08-20T14:41:00Z">
              <w:rPr>
                <w:b/>
                <w:bCs/>
                <w:i/>
                <w:iCs/>
              </w:rPr>
            </w:rPrChange>
          </w:rPr>
          <w:t>they</w:t>
        </w:r>
      </w:ins>
      <w:del w:id="257" w:author="Kelly Marjanovic" w:date="2024-07-25T18:43:00Z">
        <w:r w:rsidRPr="00245957" w:rsidDel="00F462A7">
          <w:delText xml:space="preserve"> and</w:delText>
        </w:r>
      </w:del>
      <w:r>
        <w:t xml:space="preserve"> are an important part of </w:t>
      </w:r>
      <w:ins w:id="258" w:author="Kelly Marjanovic" w:date="2024-07-25T18:43:00Z">
        <w:r w:rsidR="4E74F11E">
          <w:t xml:space="preserve">this course and you will not be able to complete </w:t>
        </w:r>
      </w:ins>
      <w:r>
        <w:t>your assignments</w:t>
      </w:r>
      <w:ins w:id="259" w:author="Kelly Marjanovic" w:date="2024-07-25T18:43:00Z">
        <w:r w:rsidR="313A2EB9">
          <w:t xml:space="preserve"> without discuss</w:t>
        </w:r>
      </w:ins>
      <w:ins w:id="260" w:author="Kelly Marjanovic" w:date="2024-07-25T18:44:00Z">
        <w:r w:rsidR="313A2EB9">
          <w:t>i</w:t>
        </w:r>
      </w:ins>
      <w:ins w:id="261" w:author="Kelly Marjanovic" w:date="2024-07-25T18:43:00Z">
        <w:r w:rsidR="313A2EB9">
          <w:t>ng</w:t>
        </w:r>
      </w:ins>
      <w:r>
        <w:t xml:space="preserve"> </w:t>
      </w:r>
      <w:ins w:id="262" w:author="Kelly Marjanovic" w:date="2024-07-25T18:44:00Z">
        <w:r w:rsidR="6241CB2F">
          <w:t>with your peers</w:t>
        </w:r>
      </w:ins>
      <w:del w:id="263" w:author="Kelly Marjanovic" w:date="2024-07-25T18:44:00Z">
        <w:r w:rsidDel="00F462A7">
          <w:delText>in this course</w:delText>
        </w:r>
      </w:del>
      <w:r>
        <w:t>. Consider for example, two course learning outcomes that relate to online discussions:</w:t>
      </w:r>
    </w:p>
    <w:p w14:paraId="5D966928" w14:textId="77777777" w:rsidR="00F462A7" w:rsidRDefault="00F462A7" w:rsidP="00F462A7">
      <w:pPr>
        <w:pStyle w:val="Compact"/>
        <w:numPr>
          <w:ilvl w:val="0"/>
          <w:numId w:val="2"/>
        </w:numPr>
      </w:pPr>
      <w:r>
        <w:t>Develop personal and professional learning networks to discover and share knowledge, collaborate with others, and become engaged digital global citizens</w:t>
      </w:r>
      <w:del w:id="264" w:author="Deb Troendle-Scott" w:date="2024-08-13T13:41:00Z" w16du:dateUtc="2024-08-13T05:41:00Z">
        <w:r w:rsidDel="00AF2C54">
          <w:delText>.</w:delText>
        </w:r>
      </w:del>
    </w:p>
    <w:p w14:paraId="21B0CB36" w14:textId="77777777" w:rsidR="00F462A7" w:rsidRDefault="00F462A7" w:rsidP="00F462A7">
      <w:pPr>
        <w:pStyle w:val="Compact"/>
        <w:numPr>
          <w:ilvl w:val="0"/>
          <w:numId w:val="2"/>
        </w:numPr>
      </w:pPr>
      <w:r>
        <w:t>Create inclusive digital communities which embody a sense of belonging, connection, and Christian hospitality</w:t>
      </w:r>
      <w:del w:id="265" w:author="Deb Troendle-Scott" w:date="2024-08-13T13:41:00Z" w16du:dateUtc="2024-08-13T05:41:00Z">
        <w:r w:rsidDel="00AF2C54">
          <w:delText>.</w:delText>
        </w:r>
      </w:del>
    </w:p>
    <w:p w14:paraId="1252424F" w14:textId="77777777" w:rsidR="00F462A7" w:rsidRDefault="00F462A7">
      <w:pPr>
        <w:pStyle w:val="FirstParagraph"/>
      </w:pPr>
      <w:r>
        <w:t>Your discussion posts may be used as learning artifacts to demonstrate your understanding of the course learning outcomes (see Assignment details in Moodle).</w:t>
      </w:r>
    </w:p>
    <w:p w14:paraId="15550F82" w14:textId="4DDDD84E" w:rsidR="00F462A7" w:rsidRDefault="00F462A7">
      <w:pPr>
        <w:pStyle w:val="BodyText"/>
      </w:pPr>
      <w:r>
        <w:t xml:space="preserve">In LDRS 101, you should write your posts in a way that shows you are communicating in an academic setting. While you don’t need to adhere to all of the conventions of APA formatting, you should practice the principles of proper citation. For example, </w:t>
      </w:r>
      <w:del w:id="266" w:author="Deb Troendle-Scott" w:date="2024-08-07T11:35:00Z" w16du:dateUtc="2024-08-07T03:35:00Z">
        <w:r w:rsidDel="004B6B39">
          <w:delText xml:space="preserve">if I wanted </w:delText>
        </w:r>
      </w:del>
      <w:r>
        <w:t>to cite an idea from the article in the previous activity, it would look like the following (</w:t>
      </w:r>
      <w:del w:id="267" w:author="Deb Troendle-Scott" w:date="2024-08-13T13:41:00Z" w16du:dateUtc="2024-08-13T05:41:00Z">
        <w:r w:rsidR="009A0D9B" w:rsidDel="006B6361">
          <w:fldChar w:fldCharType="begin"/>
        </w:r>
        <w:r w:rsidR="009A0D9B" w:rsidDel="006B6361">
          <w:delInstrText>HYPERLINK "https://eds-p-ebscohost-com.twu.idm.oclc.org/eds/detail/detail?vid=1&amp;sid=1ed25c6c-b7f3-47b9-8ea3-249c74d9335c%40redis&amp;bdata=JnNpdGU9ZWRzLWxpdmUmc2NvcGU9c2l0ZQ%3d%3d" \h</w:delInstrText>
        </w:r>
        <w:r w:rsidR="009A0D9B" w:rsidDel="006B6361">
          <w:fldChar w:fldCharType="separate"/>
        </w:r>
        <w:r w:rsidRPr="006B6361" w:rsidDel="006B6361">
          <w:rPr>
            <w:rPrChange w:id="268" w:author="Deb Troendle-Scott" w:date="2024-08-13T13:41:00Z" w16du:dateUtc="2024-08-13T05:41:00Z">
              <w:rPr>
                <w:rStyle w:val="Hyperlink"/>
              </w:rPr>
            </w:rPrChange>
          </w:rPr>
          <w:delText>Galikyan &amp; Admiraal, 2019</w:delText>
        </w:r>
        <w:r w:rsidR="009A0D9B" w:rsidDel="006B6361">
          <w:rPr>
            <w:rStyle w:val="Hyperlink"/>
          </w:rPr>
          <w:fldChar w:fldCharType="end"/>
        </w:r>
      </w:del>
      <w:ins w:id="269" w:author="Deb Troendle-Scott" w:date="2024-08-13T13:41:00Z" w16du:dateUtc="2024-08-13T05:41:00Z">
        <w:r w:rsidR="006B6361" w:rsidRPr="006B6361">
          <w:rPr>
            <w:rPrChange w:id="270" w:author="Deb Troendle-Scott" w:date="2024-08-13T13:41:00Z" w16du:dateUtc="2024-08-13T05:41:00Z">
              <w:rPr>
                <w:rStyle w:val="Hyperlink"/>
              </w:rPr>
            </w:rPrChange>
          </w:rPr>
          <w:t>Galikyan &amp; Admiraal, 2019</w:t>
        </w:r>
      </w:ins>
      <w:r>
        <w:t xml:space="preserve">), and </w:t>
      </w:r>
      <w:del w:id="271" w:author="Deb Troendle-Scott" w:date="2024-08-07T11:35:00Z" w16du:dateUtc="2024-08-07T03:35:00Z">
        <w:r w:rsidDel="004B6B39">
          <w:delText xml:space="preserve">at </w:delText>
        </w:r>
      </w:del>
      <w:r>
        <w:t>the bottom of the post</w:t>
      </w:r>
      <w:del w:id="272" w:author="Deb Troendle-Scott" w:date="2024-08-07T11:35:00Z" w16du:dateUtc="2024-08-07T03:35:00Z">
        <w:r w:rsidDel="004B6B39">
          <w:delText>, I</w:delText>
        </w:r>
      </w:del>
      <w:r>
        <w:t xml:space="preserve"> would include a </w:t>
      </w:r>
      <w:ins w:id="273" w:author="Deb Troendle-Scott" w:date="2024-08-07T11:35:00Z" w16du:dateUtc="2024-08-07T03:35:00Z">
        <w:r w:rsidR="004B6B39">
          <w:t>“</w:t>
        </w:r>
      </w:ins>
      <w:del w:id="274" w:author="Deb Troendle-Scott" w:date="2024-08-07T11:35:00Z" w16du:dateUtc="2024-08-07T03:35:00Z">
        <w:r w:rsidDel="004B6B39">
          <w:delText>‘</w:delText>
        </w:r>
      </w:del>
      <w:r>
        <w:t>References</w:t>
      </w:r>
      <w:ins w:id="275" w:author="Deb Troendle-Scott" w:date="2024-08-07T11:35:00Z" w16du:dateUtc="2024-08-07T03:35:00Z">
        <w:r w:rsidR="004B6B39">
          <w:t>”</w:t>
        </w:r>
      </w:ins>
      <w:del w:id="276" w:author="Deb Troendle-Scott" w:date="2024-08-07T11:35:00Z" w16du:dateUtc="2024-08-07T03:35:00Z">
        <w:r w:rsidDel="004B6B39">
          <w:delText>’</w:delText>
        </w:r>
      </w:del>
      <w:r>
        <w:t xml:space="preserve"> heading, followed by the full reference (this part may be considered optional since we have included a link to the article in the in-text citation, but it is nice to have).</w:t>
      </w:r>
      <w:r w:rsidR="00C428D3">
        <w:t xml:space="preserve"> </w:t>
      </w:r>
      <w:ins w:id="277" w:author="Deb Troendle-Scott" w:date="2024-08-13T13:42:00Z" w16du:dateUtc="2024-08-13T05:42:00Z">
        <w:r w:rsidR="006B6361">
          <w:t>Please consult the</w:t>
        </w:r>
      </w:ins>
      <w:r>
        <w:t xml:space="preserve"> </w:t>
      </w:r>
      <w:r w:rsidR="009A0D9B">
        <w:fldChar w:fldCharType="begin"/>
      </w:r>
      <w:ins w:id="278" w:author="Deb Troendle-Scott" w:date="2024-08-13T13:42:00Z" w16du:dateUtc="2024-08-13T05:42:00Z">
        <w:r w:rsidR="006B6361">
          <w:instrText xml:space="preserve">HYPERLINK "https://apastyle.apa.org/style-grammar-guidelines" \h </w:instrText>
        </w:r>
      </w:ins>
      <w:del w:id="279" w:author="Deb Troendle-Scott" w:date="2024-08-13T13:42:00Z" w16du:dateUtc="2024-08-13T05:42:00Z">
        <w:r w:rsidR="009A0D9B" w:rsidDel="006B6361">
          <w:delInstrText>HYPERLINK "https://apastyle.apa.org/style-grammar-guidelines" \h</w:delInstrText>
        </w:r>
      </w:del>
      <w:r w:rsidR="009A0D9B">
        <w:fldChar w:fldCharType="separate"/>
      </w:r>
      <w:del w:id="280" w:author="Deb Troendle-Scott" w:date="2024-08-13T13:42:00Z" w16du:dateUtc="2024-08-13T05:42:00Z">
        <w:r w:rsidDel="006B6361">
          <w:rPr>
            <w:rStyle w:val="Hyperlink"/>
          </w:rPr>
          <w:delText>Please consult the APAStyle website for the essentials</w:delText>
        </w:r>
      </w:del>
      <w:ins w:id="281" w:author="Deb Troendle-Scott" w:date="2024-08-13T13:42:00Z" w16du:dateUtc="2024-08-13T05:42:00Z">
        <w:r w:rsidR="006B6361">
          <w:rPr>
            <w:rStyle w:val="Hyperlink"/>
          </w:rPr>
          <w:t>APA</w:t>
        </w:r>
      </w:ins>
      <w:ins w:id="282" w:author="Deb Troendle-Scott" w:date="2024-08-13T13:43:00Z" w16du:dateUtc="2024-08-13T05:43:00Z">
        <w:r w:rsidR="006B6361">
          <w:rPr>
            <w:rStyle w:val="Hyperlink"/>
          </w:rPr>
          <w:t xml:space="preserve"> </w:t>
        </w:r>
      </w:ins>
      <w:ins w:id="283" w:author="Deb Troendle-Scott" w:date="2024-08-13T13:42:00Z" w16du:dateUtc="2024-08-13T05:42:00Z">
        <w:r w:rsidR="006B6361">
          <w:rPr>
            <w:rStyle w:val="Hyperlink"/>
          </w:rPr>
          <w:t>Style website</w:t>
        </w:r>
      </w:ins>
      <w:r w:rsidR="009A0D9B">
        <w:rPr>
          <w:rStyle w:val="Hyperlink"/>
        </w:rPr>
        <w:fldChar w:fldCharType="end"/>
      </w:r>
      <w:ins w:id="284" w:author="Deb Troendle-Scott" w:date="2024-08-13T13:42:00Z" w16du:dateUtc="2024-08-13T05:42:00Z">
        <w:r w:rsidR="006B6361">
          <w:rPr>
            <w:rStyle w:val="Hyperlink"/>
          </w:rPr>
          <w:t xml:space="preserve"> for </w:t>
        </w:r>
      </w:ins>
      <w:ins w:id="285" w:author="Deb Troendle-Scott" w:date="2024-08-13T13:43:00Z" w16du:dateUtc="2024-08-13T05:43:00Z">
        <w:r w:rsidR="006B6361">
          <w:rPr>
            <w:rStyle w:val="Hyperlink"/>
          </w:rPr>
          <w:t>details</w:t>
        </w:r>
      </w:ins>
      <w:r>
        <w:t>.</w:t>
      </w:r>
    </w:p>
    <w:p w14:paraId="7613A6B3" w14:textId="138020F6" w:rsidR="00F462A7" w:rsidRDefault="00F462A7">
      <w:pPr>
        <w:pStyle w:val="BodyText"/>
      </w:pPr>
      <w:r>
        <w:t xml:space="preserve">It is </w:t>
      </w:r>
      <w:r>
        <w:rPr>
          <w:b/>
          <w:bCs/>
          <w:i/>
          <w:iCs/>
        </w:rPr>
        <w:t>highly</w:t>
      </w:r>
      <w:r>
        <w:t xml:space="preserve"> recommended</w:t>
      </w:r>
      <w:r w:rsidRPr="003A418E">
        <w:rPr>
          <w:rStyle w:val="FootnoteReference"/>
        </w:rPr>
        <w:footnoteReference w:id="1"/>
      </w:r>
      <w:r>
        <w:t xml:space="preserve"> that you begin using a reference manager</w:t>
      </w:r>
      <w:del w:id="288" w:author="Deb Troendle-Scott" w:date="2024-08-13T13:44:00Z" w16du:dateUtc="2024-08-13T05:44:00Z">
        <w:r w:rsidDel="002E67E3">
          <w:delText>, and</w:delText>
        </w:r>
      </w:del>
      <w:ins w:id="289" w:author="Deb Troendle-Scott" w:date="2024-08-13T13:44:00Z" w16du:dateUtc="2024-08-13T05:44:00Z">
        <w:r w:rsidR="002E67E3">
          <w:t>—</w:t>
        </w:r>
      </w:ins>
      <w:del w:id="290" w:author="Deb Troendle-Scott" w:date="2024-08-13T13:44:00Z" w16du:dateUtc="2024-08-13T05:44:00Z">
        <w:r w:rsidDel="002E67E3">
          <w:delText xml:space="preserve"> </w:delText>
        </w:r>
      </w:del>
      <w:r>
        <w:t xml:space="preserve">we recommend Zotero as it is a free and </w:t>
      </w:r>
      <w:proofErr w:type="gramStart"/>
      <w:r>
        <w:t>open source</w:t>
      </w:r>
      <w:proofErr w:type="gramEnd"/>
      <w:r>
        <w:t xml:space="preserve"> app with all you will ever need to cite properly in any style. We will lead you through some specifics of using Zotero in the next unit of LDRS 101, but </w:t>
      </w:r>
      <w:del w:id="291" w:author="Deb Troendle-Scott" w:date="2024-08-13T13:44:00Z" w16du:dateUtc="2024-08-13T05:44:00Z">
        <w:r w:rsidR="009A0D9B" w:rsidDel="002E67E3">
          <w:fldChar w:fldCharType="begin"/>
        </w:r>
        <w:r w:rsidR="009A0D9B" w:rsidDel="002E67E3">
          <w:delInstrText>HYPERLINK "https://www.zotero.org/" \h</w:delInstrText>
        </w:r>
        <w:r w:rsidR="009A0D9B" w:rsidDel="002E67E3">
          <w:fldChar w:fldCharType="separate"/>
        </w:r>
        <w:r w:rsidRPr="002E67E3" w:rsidDel="002E67E3">
          <w:rPr>
            <w:rPrChange w:id="292" w:author="Deb Troendle-Scott" w:date="2024-08-13T13:44:00Z" w16du:dateUtc="2024-08-13T05:44:00Z">
              <w:rPr>
                <w:rStyle w:val="Hyperlink"/>
              </w:rPr>
            </w:rPrChange>
          </w:rPr>
          <w:delText>if you want to get started, you can download Zotero for free.</w:delText>
        </w:r>
        <w:r w:rsidR="009A0D9B" w:rsidDel="002E67E3">
          <w:rPr>
            <w:rStyle w:val="Hyperlink"/>
          </w:rPr>
          <w:fldChar w:fldCharType="end"/>
        </w:r>
      </w:del>
      <w:ins w:id="293" w:author="Deb Troendle-Scott" w:date="2024-08-13T13:44:00Z" w16du:dateUtc="2024-08-13T05:44:00Z">
        <w:r w:rsidR="002E67E3" w:rsidRPr="002E67E3">
          <w:rPr>
            <w:rPrChange w:id="294" w:author="Deb Troendle-Scott" w:date="2024-08-13T13:44:00Z" w16du:dateUtc="2024-08-13T05:44:00Z">
              <w:rPr>
                <w:rStyle w:val="Hyperlink"/>
              </w:rPr>
            </w:rPrChange>
          </w:rPr>
          <w:t xml:space="preserve">if you want to get started, you can </w:t>
        </w:r>
        <w:r w:rsidR="002E67E3">
          <w:fldChar w:fldCharType="begin"/>
        </w:r>
        <w:r w:rsidR="002E67E3">
          <w:instrText>HYPERLINK "https://www.zotero.org/"</w:instrText>
        </w:r>
        <w:r w:rsidR="002E67E3">
          <w:fldChar w:fldCharType="separate"/>
        </w:r>
        <w:r w:rsidR="002E67E3" w:rsidRPr="002E67E3">
          <w:rPr>
            <w:rStyle w:val="Hyperlink"/>
          </w:rPr>
          <w:t>download Zotero</w:t>
        </w:r>
        <w:r w:rsidR="002E67E3">
          <w:fldChar w:fldCharType="end"/>
        </w:r>
        <w:r w:rsidR="002E67E3" w:rsidRPr="002E67E3">
          <w:rPr>
            <w:rPrChange w:id="295" w:author="Deb Troendle-Scott" w:date="2024-08-13T13:44:00Z" w16du:dateUtc="2024-08-13T05:44:00Z">
              <w:rPr>
                <w:rStyle w:val="Hyperlink"/>
              </w:rPr>
            </w:rPrChange>
          </w:rPr>
          <w:t xml:space="preserve"> for free.</w:t>
        </w:r>
      </w:ins>
    </w:p>
    <w:p w14:paraId="34C3350F" w14:textId="40117979" w:rsidR="00F462A7" w:rsidRDefault="00F462A7">
      <w:pPr>
        <w:pStyle w:val="BodyText"/>
      </w:pPr>
      <w:r>
        <w:t>In short, similar to a live classroom discussion</w:t>
      </w:r>
      <w:del w:id="296" w:author="Deb Troendle-Scott" w:date="2024-08-13T13:45:00Z" w16du:dateUtc="2024-08-13T05:45:00Z">
        <w:r w:rsidDel="002744A2">
          <w:delText>,</w:delText>
        </w:r>
      </w:del>
      <w:r>
        <w:t xml:space="preserve"> you need to be polite and professional, and you need to provide evidence for your views, </w:t>
      </w:r>
      <w:proofErr w:type="gramStart"/>
      <w:r>
        <w:t>but,</w:t>
      </w:r>
      <w:proofErr w:type="gramEnd"/>
      <w:r>
        <w:t xml:space="preserve"> </w:t>
      </w:r>
      <w:del w:id="297" w:author="Deb Troendle-Scott" w:date="2024-08-13T13:45:00Z" w16du:dateUtc="2024-08-13T05:45:00Z">
        <w:r w:rsidDel="002744A2">
          <w:delText xml:space="preserve">like </w:delText>
        </w:r>
      </w:del>
      <w:ins w:id="298" w:author="Deb Troendle-Scott" w:date="2024-08-13T13:45:00Z" w16du:dateUtc="2024-08-13T05:45:00Z">
        <w:r w:rsidR="002744A2">
          <w:t xml:space="preserve">as </w:t>
        </w:r>
      </w:ins>
      <w:r>
        <w:t>in a normal conversation, you won’t have all of the formalities of academic writing. In LDRS 101, you should consider your forum posts as a time to practice and test your ideas. The stakes are very low, so it is fine to make mistakes.</w:t>
      </w:r>
    </w:p>
    <w:p w14:paraId="4BD6BA99" w14:textId="77777777" w:rsidR="00F462A7" w:rsidRDefault="00F462A7">
      <w:pPr>
        <w:pStyle w:val="BodyText"/>
      </w:pPr>
      <w:r>
        <w:t xml:space="preserve">In online discussion forums, learners are encouraged to respond </w:t>
      </w:r>
      <w:r>
        <w:rPr>
          <w:i/>
          <w:iCs/>
        </w:rPr>
        <w:t>substantively</w:t>
      </w:r>
      <w:r>
        <w:t>. What does this mean?</w:t>
      </w:r>
    </w:p>
    <w:p w14:paraId="18B7F4C0" w14:textId="77777777" w:rsidR="00F462A7" w:rsidRDefault="00F462A7">
      <w:pPr>
        <w:pStyle w:val="BodyText"/>
      </w:pPr>
      <w:r>
        <w:t>Substantive responses may include:</w:t>
      </w:r>
    </w:p>
    <w:p w14:paraId="4A854BDA" w14:textId="77777777" w:rsidR="00F462A7" w:rsidRDefault="00F462A7" w:rsidP="00F462A7">
      <w:pPr>
        <w:pStyle w:val="Compact"/>
        <w:numPr>
          <w:ilvl w:val="0"/>
          <w:numId w:val="2"/>
        </w:numPr>
      </w:pPr>
      <w:r>
        <w:t>Providing a new thought, idea, or perspective</w:t>
      </w:r>
      <w:del w:id="299" w:author="Deb Troendle-Scott" w:date="2024-08-13T13:45:00Z" w16du:dateUtc="2024-08-13T05:45:00Z">
        <w:r w:rsidDel="002744A2">
          <w:delText>;</w:delText>
        </w:r>
      </w:del>
    </w:p>
    <w:p w14:paraId="6DDC3C47" w14:textId="77777777" w:rsidR="00F462A7" w:rsidRDefault="00F462A7" w:rsidP="00F462A7">
      <w:pPr>
        <w:pStyle w:val="Compact"/>
        <w:numPr>
          <w:ilvl w:val="0"/>
          <w:numId w:val="2"/>
        </w:numPr>
      </w:pPr>
      <w:r>
        <w:t>Citing an experience or example of what we are learning</w:t>
      </w:r>
      <w:del w:id="300" w:author="Deb Troendle-Scott" w:date="2024-08-13T13:45:00Z" w16du:dateUtc="2024-08-13T05:45:00Z">
        <w:r w:rsidDel="002744A2">
          <w:delText>;</w:delText>
        </w:r>
      </w:del>
    </w:p>
    <w:p w14:paraId="71D3D925" w14:textId="77777777" w:rsidR="00F462A7" w:rsidRDefault="00F462A7" w:rsidP="00F462A7">
      <w:pPr>
        <w:pStyle w:val="Compact"/>
        <w:numPr>
          <w:ilvl w:val="0"/>
          <w:numId w:val="2"/>
        </w:numPr>
      </w:pPr>
      <w:r>
        <w:t>Adding a new twist on a perspective</w:t>
      </w:r>
      <w:del w:id="301" w:author="Deb Troendle-Scott" w:date="2024-08-13T13:45:00Z" w16du:dateUtc="2024-08-13T05:45:00Z">
        <w:r w:rsidDel="002744A2">
          <w:delText>;</w:delText>
        </w:r>
      </w:del>
    </w:p>
    <w:p w14:paraId="2DFA1DD1" w14:textId="69A1FF85" w:rsidR="00F462A7" w:rsidRDefault="00F462A7" w:rsidP="00F462A7">
      <w:pPr>
        <w:pStyle w:val="Compact"/>
        <w:numPr>
          <w:ilvl w:val="0"/>
          <w:numId w:val="2"/>
        </w:numPr>
      </w:pPr>
      <w:r>
        <w:t>Critically thinking about an idea</w:t>
      </w:r>
      <w:del w:id="302" w:author="Deb Troendle-Scott" w:date="2024-08-13T13:46:00Z" w16du:dateUtc="2024-08-13T05:46:00Z">
        <w:r w:rsidDel="002744A2">
          <w:delText>/</w:delText>
        </w:r>
      </w:del>
      <w:ins w:id="303" w:author="Deb Troendle-Scott" w:date="2024-08-13T13:46:00Z" w16du:dateUtc="2024-08-13T05:46:00Z">
        <w:r w:rsidR="002744A2">
          <w:t xml:space="preserve"> or </w:t>
        </w:r>
      </w:ins>
      <w:r>
        <w:t>concept</w:t>
      </w:r>
      <w:del w:id="304" w:author="Deb Troendle-Scott" w:date="2024-08-13T13:45:00Z" w16du:dateUtc="2024-08-13T05:45:00Z">
        <w:r w:rsidDel="002744A2">
          <w:delText>;</w:delText>
        </w:r>
      </w:del>
    </w:p>
    <w:p w14:paraId="633C4964" w14:textId="2ED6DDA8" w:rsidR="00F462A7" w:rsidRDefault="00F462A7" w:rsidP="00F462A7">
      <w:pPr>
        <w:pStyle w:val="Compact"/>
        <w:numPr>
          <w:ilvl w:val="0"/>
          <w:numId w:val="2"/>
        </w:numPr>
      </w:pPr>
      <w:r>
        <w:t>Questioning or challenging a principle</w:t>
      </w:r>
      <w:ins w:id="305" w:author="Deb Troendle-Scott" w:date="2024-08-13T13:46:00Z" w16du:dateUtc="2024-08-13T05:46:00Z">
        <w:r w:rsidR="002744A2">
          <w:t xml:space="preserve"> or </w:t>
        </w:r>
      </w:ins>
      <w:del w:id="306" w:author="Deb Troendle-Scott" w:date="2024-08-13T13:46:00Z" w16du:dateUtc="2024-08-13T05:46:00Z">
        <w:r w:rsidDel="002744A2">
          <w:delText>/</w:delText>
        </w:r>
      </w:del>
      <w:r>
        <w:t>perspective</w:t>
      </w:r>
      <w:del w:id="307" w:author="Deb Troendle-Scott" w:date="2024-08-13T13:46:00Z" w16du:dateUtc="2024-08-13T05:46:00Z">
        <w:r w:rsidDel="002744A2">
          <w:delText>;</w:delText>
        </w:r>
      </w:del>
    </w:p>
    <w:p w14:paraId="0E0E7A7F" w14:textId="77777777" w:rsidR="00F462A7" w:rsidRDefault="00F462A7" w:rsidP="00F462A7">
      <w:pPr>
        <w:pStyle w:val="Compact"/>
        <w:numPr>
          <w:ilvl w:val="0"/>
          <w:numId w:val="2"/>
        </w:numPr>
      </w:pPr>
      <w:r>
        <w:t>Asking a question or making a comment that shows you are interested in what another person says or encourages another person to elaborate on something they have already said</w:t>
      </w:r>
      <w:del w:id="308" w:author="Deb Troendle-Scott" w:date="2024-08-13T13:46:00Z" w16du:dateUtc="2024-08-13T05:46:00Z">
        <w:r w:rsidDel="00E94F14">
          <w:delText>;</w:delText>
        </w:r>
      </w:del>
    </w:p>
    <w:p w14:paraId="19E01CB3" w14:textId="77777777" w:rsidR="00F462A7" w:rsidRDefault="00F462A7" w:rsidP="00F462A7">
      <w:pPr>
        <w:pStyle w:val="Compact"/>
        <w:numPr>
          <w:ilvl w:val="0"/>
          <w:numId w:val="2"/>
        </w:numPr>
      </w:pPr>
      <w:r>
        <w:t>Sharing a resource (a reading, web link, video) not covered in the syllabus that adds new information or perspectives to our learning</w:t>
      </w:r>
      <w:del w:id="309" w:author="Deb Troendle-Scott" w:date="2024-08-13T13:46:00Z" w16du:dateUtc="2024-08-13T05:46:00Z">
        <w:r w:rsidDel="00E94F14">
          <w:delText>;</w:delText>
        </w:r>
      </w:del>
    </w:p>
    <w:p w14:paraId="57212910" w14:textId="29737DB2" w:rsidR="00F462A7" w:rsidRDefault="00F462A7" w:rsidP="00F462A7">
      <w:pPr>
        <w:pStyle w:val="Compact"/>
        <w:numPr>
          <w:ilvl w:val="0"/>
          <w:numId w:val="2"/>
        </w:numPr>
      </w:pPr>
      <w:r>
        <w:t>Making a comment that underscores the link between two people’s contributions and making this link explicit in your comment</w:t>
      </w:r>
      <w:ins w:id="310" w:author="Deb Troendle-Scott" w:date="2024-08-13T13:46:00Z" w16du:dateUtc="2024-08-13T05:46:00Z">
        <w:r w:rsidR="00E94F14">
          <w:t>, o</w:t>
        </w:r>
      </w:ins>
      <w:del w:id="311" w:author="Deb Troendle-Scott" w:date="2024-08-13T13:46:00Z" w16du:dateUtc="2024-08-13T05:46:00Z">
        <w:r w:rsidDel="00E94F14">
          <w:delText>. O</w:delText>
        </w:r>
      </w:del>
      <w:r>
        <w:t xml:space="preserve">r making a summary observation that </w:t>
      </w:r>
      <w:proofErr w:type="gramStart"/>
      <w:r>
        <w:t>takes into account</w:t>
      </w:r>
      <w:proofErr w:type="gramEnd"/>
      <w:r>
        <w:t xml:space="preserve"> several people’s contributions and that touches on a recurring theme in the discussion</w:t>
      </w:r>
      <w:del w:id="312" w:author="Deb Troendle-Scott" w:date="2024-08-13T13:46:00Z" w16du:dateUtc="2024-08-13T05:46:00Z">
        <w:r w:rsidDel="00E94F14">
          <w:delText>.</w:delText>
        </w:r>
      </w:del>
    </w:p>
    <w:p w14:paraId="44B5B494" w14:textId="74A2E7C0" w:rsidR="00F462A7" w:rsidRDefault="00F462A7">
      <w:pPr>
        <w:pStyle w:val="FirstParagraph"/>
      </w:pPr>
      <w:r>
        <w:t xml:space="preserve">What </w:t>
      </w:r>
      <w:ins w:id="313" w:author="Deb Troendle-Scott" w:date="2024-08-13T13:46:00Z" w16du:dateUtc="2024-08-13T05:46:00Z">
        <w:r w:rsidR="00E94F14">
          <w:t>s</w:t>
        </w:r>
      </w:ins>
      <w:del w:id="314" w:author="Deb Troendle-Scott" w:date="2024-08-13T13:46:00Z" w16du:dateUtc="2024-08-13T05:46:00Z">
        <w:r w:rsidDel="00E94F14">
          <w:delText>S</w:delText>
        </w:r>
      </w:del>
      <w:r>
        <w:t xml:space="preserve">ubstantive </w:t>
      </w:r>
      <w:del w:id="315" w:author="Deb Troendle-Scott" w:date="2024-08-13T13:46:00Z" w16du:dateUtc="2024-08-13T05:46:00Z">
        <w:r w:rsidDel="00E94F14">
          <w:delText>P</w:delText>
        </w:r>
      </w:del>
      <w:ins w:id="316" w:author="Deb Troendle-Scott" w:date="2024-08-13T13:46:00Z" w16du:dateUtc="2024-08-13T05:46:00Z">
        <w:r w:rsidR="00E94F14">
          <w:t>p</w:t>
        </w:r>
      </w:ins>
      <w:r>
        <w:t>articipation is NOT:</w:t>
      </w:r>
    </w:p>
    <w:p w14:paraId="04626A2A" w14:textId="77777777" w:rsidR="00F462A7" w:rsidRDefault="00F462A7" w:rsidP="00F462A7">
      <w:pPr>
        <w:pStyle w:val="Compact"/>
        <w:numPr>
          <w:ilvl w:val="0"/>
          <w:numId w:val="2"/>
        </w:numPr>
      </w:pPr>
      <w:r>
        <w:t>Very basic comments such as “I agree” or “I disagree</w:t>
      </w:r>
      <w:del w:id="317" w:author="Deb Troendle-Scott" w:date="2024-08-13T13:46:00Z" w16du:dateUtc="2024-08-13T05:46:00Z">
        <w:r w:rsidDel="00E94F14">
          <w:delText>;</w:delText>
        </w:r>
      </w:del>
      <w:r>
        <w:t>”</w:t>
      </w:r>
    </w:p>
    <w:p w14:paraId="4BB02813" w14:textId="77777777" w:rsidR="00F462A7" w:rsidRDefault="00F462A7" w:rsidP="00F462A7">
      <w:pPr>
        <w:pStyle w:val="Compact"/>
        <w:numPr>
          <w:ilvl w:val="0"/>
          <w:numId w:val="2"/>
        </w:numPr>
      </w:pPr>
      <w:r>
        <w:t>Restating what has been said (unless there is a direct purpose in doing so)</w:t>
      </w:r>
      <w:del w:id="318" w:author="Deb Troendle-Scott" w:date="2024-08-13T13:46:00Z" w16du:dateUtc="2024-08-13T05:46:00Z">
        <w:r w:rsidDel="00E94F14">
          <w:delText>;</w:delText>
        </w:r>
      </w:del>
    </w:p>
    <w:p w14:paraId="32FA8BA8" w14:textId="77777777" w:rsidR="00F462A7" w:rsidRDefault="00F462A7" w:rsidP="00F462A7">
      <w:pPr>
        <w:pStyle w:val="Compact"/>
        <w:numPr>
          <w:ilvl w:val="0"/>
          <w:numId w:val="2"/>
        </w:numPr>
      </w:pPr>
      <w:r>
        <w:t>Disrespectfully disagreeing</w:t>
      </w:r>
      <w:del w:id="319" w:author="Deb Troendle-Scott" w:date="2024-08-13T13:46:00Z" w16du:dateUtc="2024-08-13T05:46:00Z">
        <w:r w:rsidDel="00E94F14">
          <w:delText>;</w:delText>
        </w:r>
      </w:del>
    </w:p>
    <w:p w14:paraId="6259A426" w14:textId="77777777" w:rsidR="00F462A7" w:rsidRDefault="00F462A7" w:rsidP="00F462A7">
      <w:pPr>
        <w:pStyle w:val="Compact"/>
        <w:numPr>
          <w:ilvl w:val="0"/>
          <w:numId w:val="2"/>
        </w:numPr>
      </w:pPr>
      <w:r>
        <w:t>Pat answers that are not thought-provoking or do not move the dialogue forward</w:t>
      </w:r>
      <w:del w:id="320" w:author="Deb Troendle-Scott" w:date="2024-08-13T13:47:00Z" w16du:dateUtc="2024-08-13T05:47:00Z">
        <w:r w:rsidDel="00E94F14">
          <w:delText>;</w:delText>
        </w:r>
      </w:del>
    </w:p>
    <w:p w14:paraId="75134FF8" w14:textId="59CA06F8" w:rsidR="00F462A7" w:rsidRDefault="00F462A7">
      <w:pPr>
        <w:pStyle w:val="FirstParagraph"/>
      </w:pPr>
      <w:del w:id="321" w:author="Deb Troendle-Scott" w:date="2024-08-13T13:47:00Z" w16du:dateUtc="2024-08-13T05:47:00Z">
        <w:r w:rsidDel="00E94F14">
          <w:delText xml:space="preserve">Below </w:delText>
        </w:r>
      </w:del>
      <w:ins w:id="322" w:author="Deb Troendle-Scott" w:date="2024-08-13T13:47:00Z" w16du:dateUtc="2024-08-13T05:47:00Z">
        <w:r w:rsidR="00E94F14">
          <w:t xml:space="preserve">Here </w:t>
        </w:r>
      </w:ins>
      <w:r>
        <w:t xml:space="preserve">are </w:t>
      </w:r>
      <w:ins w:id="323" w:author="Deb Troendle-Scott" w:date="2024-08-13T13:47:00Z" w16du:dateUtc="2024-08-13T05:47:00Z">
        <w:r w:rsidR="00E94F14">
          <w:t xml:space="preserve">some </w:t>
        </w:r>
      </w:ins>
      <w:r>
        <w:t>examples of how to stimulate your own and others’ thinking:</w:t>
      </w:r>
    </w:p>
    <w:p w14:paraId="04A797EA" w14:textId="7C98E51B" w:rsidR="00F462A7" w:rsidRDefault="00F462A7" w:rsidP="00F462A7">
      <w:pPr>
        <w:pStyle w:val="Compact"/>
        <w:numPr>
          <w:ilvl w:val="0"/>
          <w:numId w:val="2"/>
        </w:numPr>
      </w:pPr>
      <w:r>
        <w:t>What would happen if</w:t>
      </w:r>
      <w:ins w:id="324" w:author="Deb Troendle-Scott" w:date="2024-08-13T13:47:00Z" w16du:dateUtc="2024-08-13T05:47:00Z">
        <w:r w:rsidR="00E94F14">
          <w:t xml:space="preserve"> </w:t>
        </w:r>
      </w:ins>
      <w:r>
        <w:t>…</w:t>
      </w:r>
    </w:p>
    <w:p w14:paraId="46264F76" w14:textId="6CDC146C" w:rsidR="00F462A7" w:rsidRDefault="00F462A7" w:rsidP="00F462A7">
      <w:pPr>
        <w:pStyle w:val="Compact"/>
        <w:numPr>
          <w:ilvl w:val="0"/>
          <w:numId w:val="2"/>
        </w:numPr>
      </w:pPr>
      <w:r>
        <w:t>Other times it may be helpful to</w:t>
      </w:r>
      <w:ins w:id="325" w:author="Deb Troendle-Scott" w:date="2024-08-13T13:47:00Z" w16du:dateUtc="2024-08-13T05:47:00Z">
        <w:r w:rsidR="00E94F14">
          <w:t xml:space="preserve"> </w:t>
        </w:r>
      </w:ins>
      <w:r>
        <w:t>…</w:t>
      </w:r>
    </w:p>
    <w:p w14:paraId="11C247FD" w14:textId="0A142109" w:rsidR="00F462A7" w:rsidRDefault="00F462A7" w:rsidP="00F462A7">
      <w:pPr>
        <w:pStyle w:val="Compact"/>
        <w:numPr>
          <w:ilvl w:val="0"/>
          <w:numId w:val="2"/>
        </w:numPr>
      </w:pPr>
      <w:r>
        <w:t>It is my understanding</w:t>
      </w:r>
      <w:ins w:id="326" w:author="Deb Troendle-Scott" w:date="2024-08-13T13:47:00Z" w16du:dateUtc="2024-08-13T05:47:00Z">
        <w:r w:rsidR="00E94F14">
          <w:t xml:space="preserve"> </w:t>
        </w:r>
      </w:ins>
      <w:r>
        <w:t>…</w:t>
      </w:r>
      <w:ins w:id="327" w:author="Deb Troendle-Scott" w:date="2024-08-13T13:47:00Z" w16du:dateUtc="2024-08-13T05:47:00Z">
        <w:r w:rsidR="00E94F14">
          <w:t xml:space="preserve"> </w:t>
        </w:r>
      </w:ins>
      <w:r>
        <w:t>what is your experience with this?</w:t>
      </w:r>
    </w:p>
    <w:p w14:paraId="02F3F6AB" w14:textId="6D4BFBA8" w:rsidR="00F462A7" w:rsidRDefault="00F462A7" w:rsidP="00F462A7">
      <w:pPr>
        <w:pStyle w:val="Compact"/>
        <w:numPr>
          <w:ilvl w:val="0"/>
          <w:numId w:val="2"/>
        </w:numPr>
      </w:pPr>
      <w:r>
        <w:t>You might approach this from</w:t>
      </w:r>
      <w:ins w:id="328" w:author="Deb Troendle-Scott" w:date="2024-08-13T13:47:00Z" w16du:dateUtc="2024-08-13T05:47:00Z">
        <w:r w:rsidR="00E94F14">
          <w:t xml:space="preserve"> </w:t>
        </w:r>
      </w:ins>
      <w:r>
        <w:t>…</w:t>
      </w:r>
    </w:p>
    <w:p w14:paraId="36701B2A" w14:textId="4B4D4616" w:rsidR="00F462A7" w:rsidRDefault="00F462A7" w:rsidP="00F462A7">
      <w:pPr>
        <w:pStyle w:val="Compact"/>
        <w:numPr>
          <w:ilvl w:val="0"/>
          <w:numId w:val="2"/>
        </w:numPr>
      </w:pPr>
      <w:r>
        <w:t>Is it possible that</w:t>
      </w:r>
      <w:ins w:id="329" w:author="Deb Troendle-Scott" w:date="2024-08-13T13:47:00Z" w16du:dateUtc="2024-08-13T05:47:00Z">
        <w:r w:rsidR="00E94F14">
          <w:t xml:space="preserve"> </w:t>
        </w:r>
      </w:ins>
      <w:r>
        <w:t>…</w:t>
      </w:r>
    </w:p>
    <w:p w14:paraId="47EB38E8" w14:textId="534A6595" w:rsidR="00F462A7" w:rsidRDefault="00F462A7" w:rsidP="00F462A7">
      <w:pPr>
        <w:pStyle w:val="Compact"/>
        <w:numPr>
          <w:ilvl w:val="0"/>
          <w:numId w:val="2"/>
        </w:numPr>
      </w:pPr>
      <w:r>
        <w:t>Would you consider</w:t>
      </w:r>
      <w:ins w:id="330" w:author="Deb Troendle-Scott" w:date="2024-08-13T13:47:00Z" w16du:dateUtc="2024-08-13T05:47:00Z">
        <w:r w:rsidR="00E94F14">
          <w:t xml:space="preserve"> </w:t>
        </w:r>
      </w:ins>
      <w:r>
        <w:t>…</w:t>
      </w:r>
    </w:p>
    <w:p w14:paraId="59109A6C" w14:textId="140044F6" w:rsidR="00F462A7" w:rsidRDefault="00F462A7" w:rsidP="00F462A7">
      <w:pPr>
        <w:pStyle w:val="Compact"/>
        <w:numPr>
          <w:ilvl w:val="0"/>
          <w:numId w:val="2"/>
        </w:numPr>
      </w:pPr>
      <w:r>
        <w:t>Maybe</w:t>
      </w:r>
      <w:ins w:id="331" w:author="Deb Troendle-Scott" w:date="2024-08-13T13:47:00Z" w16du:dateUtc="2024-08-13T05:47:00Z">
        <w:r w:rsidR="00E94F14">
          <w:t xml:space="preserve"> </w:t>
        </w:r>
      </w:ins>
      <w:r>
        <w:t>…</w:t>
      </w:r>
    </w:p>
    <w:p w14:paraId="6C1E2C32" w14:textId="44AB3291" w:rsidR="00F462A7" w:rsidRDefault="00F462A7" w:rsidP="00F462A7">
      <w:pPr>
        <w:pStyle w:val="Compact"/>
        <w:numPr>
          <w:ilvl w:val="0"/>
          <w:numId w:val="2"/>
        </w:numPr>
      </w:pPr>
      <w:r>
        <w:t>Possibly</w:t>
      </w:r>
      <w:ins w:id="332" w:author="Deb Troendle-Scott" w:date="2024-08-13T13:47:00Z" w16du:dateUtc="2024-08-13T05:47:00Z">
        <w:r w:rsidR="00E94F14">
          <w:t xml:space="preserve"> </w:t>
        </w:r>
      </w:ins>
      <w:r>
        <w:t>…</w:t>
      </w:r>
    </w:p>
    <w:p w14:paraId="02A27169" w14:textId="49D55F92" w:rsidR="00F462A7" w:rsidRDefault="00F462A7" w:rsidP="00F462A7">
      <w:pPr>
        <w:pStyle w:val="Compact"/>
        <w:numPr>
          <w:ilvl w:val="0"/>
          <w:numId w:val="2"/>
        </w:numPr>
      </w:pPr>
      <w:r>
        <w:t>Sometimes</w:t>
      </w:r>
      <w:ins w:id="333" w:author="Deb Troendle-Scott" w:date="2024-08-13T13:47:00Z" w16du:dateUtc="2024-08-13T05:47:00Z">
        <w:r w:rsidR="00E94F14">
          <w:t xml:space="preserve"> </w:t>
        </w:r>
      </w:ins>
      <w:r>
        <w:t>…</w:t>
      </w:r>
    </w:p>
    <w:p w14:paraId="4DD970B4" w14:textId="560478BB" w:rsidR="00F462A7" w:rsidRDefault="00F462A7" w:rsidP="00F462A7">
      <w:pPr>
        <w:pStyle w:val="Compact"/>
        <w:numPr>
          <w:ilvl w:val="0"/>
          <w:numId w:val="2"/>
        </w:numPr>
      </w:pPr>
      <w:r>
        <w:t>I’m wondering if</w:t>
      </w:r>
      <w:ins w:id="334" w:author="Deb Troendle-Scott" w:date="2024-08-13T13:47:00Z" w16du:dateUtc="2024-08-13T05:47:00Z">
        <w:r w:rsidR="00E94F14">
          <w:t xml:space="preserve"> </w:t>
        </w:r>
      </w:ins>
      <w:r>
        <w:t>…</w:t>
      </w:r>
    </w:p>
    <w:p w14:paraId="1869018E" w14:textId="4B479F95" w:rsidR="00F462A7" w:rsidRDefault="00F462A7" w:rsidP="00F462A7">
      <w:pPr>
        <w:pStyle w:val="Compact"/>
        <w:numPr>
          <w:ilvl w:val="0"/>
          <w:numId w:val="2"/>
        </w:numPr>
      </w:pPr>
      <w:r>
        <w:t>Do you think</w:t>
      </w:r>
      <w:ins w:id="335" w:author="Deb Troendle-Scott" w:date="2024-08-13T13:47:00Z" w16du:dateUtc="2024-08-13T05:47:00Z">
        <w:r w:rsidR="00E94F14">
          <w:t xml:space="preserve"> </w:t>
        </w:r>
      </w:ins>
      <w:r>
        <w:t>…</w:t>
      </w:r>
    </w:p>
    <w:p w14:paraId="287A7E8B" w14:textId="39464D24" w:rsidR="00F462A7" w:rsidRDefault="00F462A7">
      <w:pPr>
        <w:pStyle w:val="FirstParagraph"/>
      </w:pPr>
      <w:r>
        <w:t xml:space="preserve">For more on substantive participation, read </w:t>
      </w:r>
      <w:r w:rsidR="009A0D9B" w:rsidRPr="006C297F">
        <w:rPr>
          <w:i/>
          <w:iCs/>
          <w:rPrChange w:id="336" w:author="Deb Troendle-Scott" w:date="2024-08-13T13:50:00Z" w16du:dateUtc="2024-08-13T05:50:00Z">
            <w:rPr/>
          </w:rPrChange>
        </w:rPr>
        <w:fldChar w:fldCharType="begin"/>
      </w:r>
      <w:r w:rsidR="009A0D9B" w:rsidRPr="006C297F">
        <w:rPr>
          <w:i/>
          <w:iCs/>
          <w:rPrChange w:id="337" w:author="Deb Troendle-Scott" w:date="2024-08-13T13:50:00Z" w16du:dateUtc="2024-08-13T05:50:00Z">
            <w:rPr/>
          </w:rPrChange>
        </w:rPr>
        <w:instrText>HYPERLINK "https://apuedge.com/writing-a-substantive-discussion-post-for-an-online-class-forum/" \h</w:instrText>
      </w:r>
      <w:r w:rsidR="009A0D9B" w:rsidRPr="006C297F">
        <w:rPr>
          <w:i/>
          <w:iCs/>
          <w:rPrChange w:id="338" w:author="Deb Troendle-Scott" w:date="2024-08-13T13:50:00Z" w16du:dateUtc="2024-08-13T05:50:00Z">
            <w:rPr>
              <w:i/>
              <w:iCs/>
            </w:rPr>
          </w:rPrChange>
        </w:rPr>
      </w:r>
      <w:r w:rsidR="009A0D9B" w:rsidRPr="006C297F">
        <w:rPr>
          <w:i/>
          <w:iCs/>
          <w:rPrChange w:id="339" w:author="Deb Troendle-Scott" w:date="2024-08-13T13:50:00Z" w16du:dateUtc="2024-08-13T05:50:00Z">
            <w:rPr>
              <w:rStyle w:val="Hyperlink"/>
            </w:rPr>
          </w:rPrChange>
        </w:rPr>
        <w:fldChar w:fldCharType="separate"/>
      </w:r>
      <w:r w:rsidRPr="006C297F">
        <w:rPr>
          <w:rStyle w:val="Hyperlink"/>
          <w:i/>
          <w:iCs/>
          <w:rPrChange w:id="340" w:author="Deb Troendle-Scott" w:date="2024-08-13T13:50:00Z" w16du:dateUtc="2024-08-13T05:50:00Z">
            <w:rPr>
              <w:rStyle w:val="Hyperlink"/>
            </w:rPr>
          </w:rPrChange>
        </w:rPr>
        <w:t xml:space="preserve">Writing </w:t>
      </w:r>
      <w:del w:id="341" w:author="Deb Troendle-Scott" w:date="2024-08-13T15:10:00Z" w16du:dateUtc="2024-08-13T07:10:00Z">
        <w:r w:rsidRPr="006C297F" w:rsidDel="00D5271D">
          <w:rPr>
            <w:rStyle w:val="Hyperlink"/>
            <w:i/>
            <w:iCs/>
            <w:rPrChange w:id="342" w:author="Deb Troendle-Scott" w:date="2024-08-13T13:50:00Z" w16du:dateUtc="2024-08-13T05:50:00Z">
              <w:rPr>
                <w:rStyle w:val="Hyperlink"/>
              </w:rPr>
            </w:rPrChange>
          </w:rPr>
          <w:delText xml:space="preserve">A </w:delText>
        </w:r>
      </w:del>
      <w:ins w:id="343" w:author="Deb Troendle-Scott" w:date="2024-08-13T15:10:00Z" w16du:dateUtc="2024-08-13T07:10:00Z">
        <w:r w:rsidR="00D5271D">
          <w:rPr>
            <w:rStyle w:val="Hyperlink"/>
            <w:i/>
            <w:iCs/>
          </w:rPr>
          <w:t>a</w:t>
        </w:r>
        <w:r w:rsidR="00D5271D" w:rsidRPr="006C297F">
          <w:rPr>
            <w:rStyle w:val="Hyperlink"/>
            <w:i/>
            <w:iCs/>
            <w:rPrChange w:id="344" w:author="Deb Troendle-Scott" w:date="2024-08-13T13:50:00Z" w16du:dateUtc="2024-08-13T05:50:00Z">
              <w:rPr>
                <w:rStyle w:val="Hyperlink"/>
              </w:rPr>
            </w:rPrChange>
          </w:rPr>
          <w:t xml:space="preserve"> </w:t>
        </w:r>
      </w:ins>
      <w:r w:rsidRPr="006C297F">
        <w:rPr>
          <w:rStyle w:val="Hyperlink"/>
          <w:i/>
          <w:iCs/>
          <w:rPrChange w:id="345" w:author="Deb Troendle-Scott" w:date="2024-08-13T13:50:00Z" w16du:dateUtc="2024-08-13T05:50:00Z">
            <w:rPr>
              <w:rStyle w:val="Hyperlink"/>
            </w:rPr>
          </w:rPrChange>
        </w:rPr>
        <w:t xml:space="preserve">Substantive Discussion Post for </w:t>
      </w:r>
      <w:del w:id="346" w:author="Deb Troendle-Scott" w:date="2024-08-13T15:10:00Z" w16du:dateUtc="2024-08-13T07:10:00Z">
        <w:r w:rsidRPr="006C297F" w:rsidDel="00D5271D">
          <w:rPr>
            <w:rStyle w:val="Hyperlink"/>
            <w:i/>
            <w:iCs/>
            <w:rPrChange w:id="347" w:author="Deb Troendle-Scott" w:date="2024-08-13T13:50:00Z" w16du:dateUtc="2024-08-13T05:50:00Z">
              <w:rPr>
                <w:rStyle w:val="Hyperlink"/>
              </w:rPr>
            </w:rPrChange>
          </w:rPr>
          <w:delText>A</w:delText>
        </w:r>
      </w:del>
      <w:ins w:id="348" w:author="Deb Troendle-Scott" w:date="2024-08-13T15:10:00Z" w16du:dateUtc="2024-08-13T07:10:00Z">
        <w:r w:rsidR="00D5271D">
          <w:rPr>
            <w:rStyle w:val="Hyperlink"/>
            <w:i/>
            <w:iCs/>
          </w:rPr>
          <w:t>a</w:t>
        </w:r>
      </w:ins>
      <w:r w:rsidRPr="006C297F">
        <w:rPr>
          <w:rStyle w:val="Hyperlink"/>
          <w:i/>
          <w:iCs/>
          <w:rPrChange w:id="349" w:author="Deb Troendle-Scott" w:date="2024-08-13T13:50:00Z" w16du:dateUtc="2024-08-13T05:50:00Z">
            <w:rPr>
              <w:rStyle w:val="Hyperlink"/>
            </w:rPr>
          </w:rPrChange>
        </w:rPr>
        <w:t>n Online Class Forum</w:t>
      </w:r>
      <w:r w:rsidR="009A0D9B" w:rsidRPr="006C297F">
        <w:rPr>
          <w:rStyle w:val="Hyperlink"/>
          <w:i/>
          <w:iCs/>
          <w:rPrChange w:id="350" w:author="Deb Troendle-Scott" w:date="2024-08-13T13:50:00Z" w16du:dateUtc="2024-08-13T05:50:00Z">
            <w:rPr>
              <w:rStyle w:val="Hyperlink"/>
            </w:rPr>
          </w:rPrChange>
        </w:rPr>
        <w:fldChar w:fldCharType="end"/>
      </w:r>
      <w:ins w:id="351" w:author="Deb Troendle-Scott" w:date="2024-08-13T13:50:00Z" w16du:dateUtc="2024-08-13T05:50:00Z">
        <w:r w:rsidR="006C297F">
          <w:rPr>
            <w:rStyle w:val="Hyperlink"/>
            <w:i/>
            <w:iCs/>
          </w:rPr>
          <w:t xml:space="preserve"> </w:t>
        </w:r>
      </w:ins>
      <w:r w:rsidR="006C297F">
        <w:rPr>
          <w:rStyle w:val="Hyperlink"/>
          <w:i/>
          <w:iCs/>
        </w:rPr>
        <w:fldChar w:fldCharType="begin"/>
      </w:r>
      <w:r w:rsidR="006C297F">
        <w:rPr>
          <w:rStyle w:val="Hyperlink"/>
          <w:i/>
          <w:iCs/>
        </w:rPr>
        <w:instrText xml:space="preserve"> ADDIN ZOTERO_ITEM CSL_CITATION {"citationID":"A4oDbzvb","properties":{"formattedCitation":"(2016)","plainCitation":"(2016)","noteIndex":0},"citationItems":[{"id":584,"uris":["http://zotero.org/users/14693029/items/H7JDAUKJ"],"itemData":{"id":584,"type":"webpage","abstract":"In an online classroom, the purpose of a forum is to simulate a real-world classroom discussion and further explore concepts youâ€™re studying in the class.","container-title":"Edge: American Public University","language":"en","title":"Writing a substantive discussion post for an online class forum","URL":"https://apuedge.com/writing-a-substantive-discussion-post-for-an-online-class-forum/","author":[{"family":"Patete","given":"Anthony"}],"accessed":{"date-parts":[["2024",8,13]]},"issued":{"date-parts":[["2016",12,15]]}},"label":"page","suppress-author":true}],"schema":"https://github.com/citation-style-language/schema/raw/master/csl-citation.json"} </w:instrText>
      </w:r>
      <w:r w:rsidR="006C297F">
        <w:rPr>
          <w:rStyle w:val="Hyperlink"/>
          <w:i/>
          <w:iCs/>
        </w:rPr>
        <w:fldChar w:fldCharType="separate"/>
      </w:r>
      <w:r w:rsidR="006C297F" w:rsidRPr="006C297F">
        <w:rPr>
          <w:rFonts w:ascii="Aptos" w:hAnsi="Aptos"/>
        </w:rPr>
        <w:t>(2016)</w:t>
      </w:r>
      <w:r w:rsidR="006C297F">
        <w:rPr>
          <w:rStyle w:val="Hyperlink"/>
          <w:i/>
          <w:iCs/>
        </w:rPr>
        <w:fldChar w:fldCharType="end"/>
      </w:r>
      <w:r>
        <w:t>.</w:t>
      </w:r>
    </w:p>
    <w:p w14:paraId="61B6E80F" w14:textId="77777777" w:rsidR="00F462A7" w:rsidRDefault="00F462A7">
      <w:pPr>
        <w:pStyle w:val="Heading3"/>
      </w:pPr>
      <w:bookmarkStart w:id="352" w:name="activity-start-a-conversation"/>
      <w:bookmarkEnd w:id="190"/>
      <w:bookmarkEnd w:id="248"/>
      <w:r>
        <w:t>1.1.3 Activity: Start a Conversation!</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0375FEF7" w14:textId="77777777" w:rsidTr="00C326C9">
        <w:trPr>
          <w:cantSplit/>
        </w:trPr>
        <w:tc>
          <w:tcPr>
            <w:tcW w:w="0" w:type="auto"/>
            <w:tcMar>
              <w:left w:w="144" w:type="dxa"/>
            </w:tcMar>
          </w:tcPr>
          <w:p w14:paraId="41C8F396" w14:textId="77777777" w:rsidR="00F462A7" w:rsidRDefault="00F462A7">
            <w:pPr>
              <w:pStyle w:val="FirstParagraph"/>
              <w:spacing w:before="16" w:after="64"/>
            </w:pPr>
          </w:p>
          <w:p w14:paraId="0AE8C297" w14:textId="071AF146" w:rsidR="00F462A7" w:rsidRDefault="006C297F">
            <w:pPr>
              <w:pStyle w:val="ListBullet"/>
              <w:pPrChange w:id="353" w:author="Deb Troendle-Scott" w:date="2024-08-20T17:41:00Z" w16du:dateUtc="2024-08-20T09:41:00Z">
                <w:pPr>
                  <w:pStyle w:val="BodyText"/>
                  <w:spacing w:before="16"/>
                </w:pPr>
              </w:pPrChange>
            </w:pPr>
            <w:ins w:id="354" w:author="Deb Troendle-Scott" w:date="2024-08-13T13:51:00Z" w16du:dateUtc="2024-08-13T05:51:00Z">
              <w:r w:rsidRPr="006C297F">
                <w:rPr>
                  <w:b/>
                  <w:bCs/>
                  <w:kern w:val="2"/>
                  <w:lang w:val="en-CA"/>
                  <w14:ligatures w14:val="standardContextual"/>
                  <w:rPrChange w:id="355" w:author="Deb Troendle-Scott" w:date="2024-08-13T13:52:00Z" w16du:dateUtc="2024-08-13T05:52:00Z">
                    <w:rPr/>
                  </w:rPrChange>
                </w:rPr>
                <w:t>Discuss</w:t>
              </w:r>
            </w:ins>
            <w:ins w:id="356" w:author="Deb Troendle-Scott" w:date="2024-08-13T13:52:00Z" w16du:dateUtc="2024-08-13T05:52:00Z">
              <w:r>
                <w:t xml:space="preserve">: </w:t>
              </w:r>
            </w:ins>
            <w:r w:rsidR="00F462A7">
              <w:t xml:space="preserve">Head over to </w:t>
            </w:r>
            <w:r w:rsidR="009A0D9B">
              <w:fldChar w:fldCharType="begin"/>
            </w:r>
            <w:r w:rsidR="009A0D9B">
              <w:instrText>HYPERLINK "https://twu.discourse.group" \h</w:instrText>
            </w:r>
            <w:r w:rsidR="009A0D9B">
              <w:fldChar w:fldCharType="separate"/>
            </w:r>
            <w:r w:rsidR="00F462A7">
              <w:rPr>
                <w:rStyle w:val="Hyperlink"/>
              </w:rPr>
              <w:t>the Learning Hub</w:t>
            </w:r>
            <w:r w:rsidR="009A0D9B">
              <w:rPr>
                <w:rStyle w:val="Hyperlink"/>
              </w:rPr>
              <w:fldChar w:fldCharType="end"/>
            </w:r>
            <w:r w:rsidR="00F462A7">
              <w:t xml:space="preserve"> on </w:t>
            </w:r>
            <w:r w:rsidR="00F462A7" w:rsidRPr="00BE626D">
              <w:rPr>
                <w:kern w:val="2"/>
                <w:lang w:val="en-CA"/>
                <w14:ligatures w14:val="standardContextual"/>
                <w:rPrChange w:id="357" w:author="Deb Troendle-Scott" w:date="2024-08-20T17:18:00Z" w16du:dateUtc="2024-08-20T09:18:00Z">
                  <w:rPr>
                    <w:i/>
                    <w:iCs/>
                  </w:rPr>
                </w:rPrChange>
              </w:rPr>
              <w:t>Discourse</w:t>
            </w:r>
            <w:r w:rsidR="00F462A7">
              <w:t xml:space="preserve"> and find the </w:t>
            </w:r>
            <w:r w:rsidR="00F462A7">
              <w:rPr>
                <w:i/>
                <w:iCs/>
              </w:rPr>
              <w:t>Leadership 101</w:t>
            </w:r>
            <w:r w:rsidR="00F462A7">
              <w:t xml:space="preserve"> category. Start a conversation about one of the following (or something else relevant):</w:t>
            </w:r>
          </w:p>
          <w:p w14:paraId="75134337" w14:textId="2CC2FF01" w:rsidR="00F462A7" w:rsidRDefault="006C297F">
            <w:pPr>
              <w:pStyle w:val="ListBullet2"/>
              <w:pPrChange w:id="358" w:author="Deb Troendle-Scott" w:date="2024-08-13T13:52:00Z" w16du:dateUtc="2024-08-13T05:52:00Z">
                <w:pPr>
                  <w:pStyle w:val="Compact"/>
                  <w:numPr>
                    <w:numId w:val="2"/>
                  </w:numPr>
                  <w:ind w:left="720" w:hanging="360"/>
                </w:pPr>
              </w:pPrChange>
            </w:pPr>
            <w:ins w:id="359" w:author="Deb Troendle-Scott" w:date="2024-08-13T13:50:00Z" w16du:dateUtc="2024-08-13T05:50:00Z">
              <w:r>
                <w:t>S</w:t>
              </w:r>
            </w:ins>
            <w:del w:id="360" w:author="Deb Troendle-Scott" w:date="2024-08-13T13:50:00Z" w16du:dateUtc="2024-08-13T05:50:00Z">
              <w:r w:rsidR="00F462A7" w:rsidDel="006C297F">
                <w:delText>s</w:delText>
              </w:r>
            </w:del>
            <w:r w:rsidR="00F462A7">
              <w:t>omething that has interested you about learning online</w:t>
            </w:r>
            <w:del w:id="361" w:author="Deb Troendle-Scott" w:date="2024-08-13T13:50:00Z" w16du:dateUtc="2024-08-13T05:50:00Z">
              <w:r w:rsidR="00F462A7" w:rsidDel="006C297F">
                <w:delText>.</w:delText>
              </w:r>
            </w:del>
          </w:p>
          <w:p w14:paraId="50B603E6" w14:textId="39A9C114" w:rsidR="00F462A7" w:rsidRDefault="006C297F">
            <w:pPr>
              <w:pStyle w:val="ListBullet2"/>
              <w:pPrChange w:id="362" w:author="Deb Troendle-Scott" w:date="2024-08-13T13:52:00Z" w16du:dateUtc="2024-08-13T05:52:00Z">
                <w:pPr>
                  <w:pStyle w:val="Compact"/>
                  <w:numPr>
                    <w:numId w:val="2"/>
                  </w:numPr>
                  <w:ind w:left="720" w:hanging="360"/>
                </w:pPr>
              </w:pPrChange>
            </w:pPr>
            <w:ins w:id="363" w:author="Deb Troendle-Scott" w:date="2024-08-13T13:50:00Z" w16du:dateUtc="2024-08-13T05:50:00Z">
              <w:r>
                <w:t>Y</w:t>
              </w:r>
            </w:ins>
            <w:del w:id="364" w:author="Deb Troendle-Scott" w:date="2024-08-13T13:50:00Z" w16du:dateUtc="2024-08-13T05:50:00Z">
              <w:r w:rsidR="00F462A7" w:rsidDel="006C297F">
                <w:delText>y</w:delText>
              </w:r>
            </w:del>
            <w:r w:rsidR="00F462A7">
              <w:t>our goals for your academic studies</w:t>
            </w:r>
            <w:del w:id="365" w:author="Deb Troendle-Scott" w:date="2024-08-13T13:50:00Z" w16du:dateUtc="2024-08-13T05:50:00Z">
              <w:r w:rsidR="00F462A7" w:rsidDel="006C297F">
                <w:delText>.</w:delText>
              </w:r>
            </w:del>
          </w:p>
          <w:p w14:paraId="0C80D55B" w14:textId="77777777" w:rsidR="00F462A7" w:rsidRDefault="00F462A7">
            <w:pPr>
              <w:pStyle w:val="ListBullet2"/>
              <w:pPrChange w:id="366" w:author="Deb Troendle-Scott" w:date="2024-08-13T13:52:00Z" w16du:dateUtc="2024-08-13T05:52:00Z">
                <w:pPr>
                  <w:pStyle w:val="Compact"/>
                  <w:numPr>
                    <w:numId w:val="2"/>
                  </w:numPr>
                  <w:ind w:left="720" w:hanging="360"/>
                </w:pPr>
              </w:pPrChange>
            </w:pPr>
            <w:r>
              <w:t xml:space="preserve">How will you stay motivated </w:t>
            </w:r>
            <w:proofErr w:type="gramStart"/>
            <w:r>
              <w:t>in</w:t>
            </w:r>
            <w:proofErr w:type="gramEnd"/>
            <w:r>
              <w:t xml:space="preserve"> this course?</w:t>
            </w:r>
          </w:p>
          <w:p w14:paraId="12871AAE" w14:textId="77777777" w:rsidR="00F462A7" w:rsidRDefault="00F462A7">
            <w:pPr>
              <w:pStyle w:val="ListBullet2"/>
              <w:pPrChange w:id="367" w:author="Deb Troendle-Scott" w:date="2024-08-13T13:52:00Z" w16du:dateUtc="2024-08-13T05:52:00Z">
                <w:pPr>
                  <w:pStyle w:val="Compact"/>
                  <w:numPr>
                    <w:numId w:val="2"/>
                  </w:numPr>
                  <w:ind w:left="720" w:hanging="360"/>
                </w:pPr>
              </w:pPrChange>
            </w:pPr>
            <w:r>
              <w:t>What digital literacy skills do you hope to gain, and how will those benefit you in your academic and professional career?</w:t>
            </w:r>
          </w:p>
          <w:p w14:paraId="3451E8CE" w14:textId="7EF70DB6" w:rsidR="00F462A7" w:rsidRDefault="006C297F">
            <w:pPr>
              <w:pStyle w:val="ListBullet2"/>
              <w:pPrChange w:id="368" w:author="Deb Troendle-Scott" w:date="2024-08-13T13:52:00Z" w16du:dateUtc="2024-08-13T05:52:00Z">
                <w:pPr>
                  <w:pStyle w:val="Compact"/>
                  <w:numPr>
                    <w:numId w:val="2"/>
                  </w:numPr>
                  <w:ind w:left="720" w:hanging="360"/>
                </w:pPr>
              </w:pPrChange>
            </w:pPr>
            <w:ins w:id="369" w:author="Deb Troendle-Scott" w:date="2024-08-13T13:51:00Z" w16du:dateUtc="2024-08-13T05:51:00Z">
              <w:r>
                <w:t>A</w:t>
              </w:r>
            </w:ins>
            <w:del w:id="370" w:author="Deb Troendle-Scott" w:date="2024-08-13T13:51:00Z" w16du:dateUtc="2024-08-13T05:51:00Z">
              <w:r w:rsidR="00F462A7" w:rsidDel="006C297F">
                <w:delText>a</w:delText>
              </w:r>
            </w:del>
            <w:r w:rsidR="00F462A7">
              <w:t xml:space="preserve"> </w:t>
            </w:r>
            <w:ins w:id="371" w:author="Deb Troendle-Scott" w:date="2024-08-13T13:51:00Z" w16du:dateUtc="2024-08-13T05:51:00Z">
              <w:r>
                <w:t>“</w:t>
              </w:r>
            </w:ins>
            <w:del w:id="372" w:author="Deb Troendle-Scott" w:date="2024-08-13T13:51:00Z" w16du:dateUtc="2024-08-13T05:51:00Z">
              <w:r w:rsidR="00F462A7" w:rsidDel="006C297F">
                <w:delText>‘</w:delText>
              </w:r>
            </w:del>
            <w:r w:rsidR="00F462A7">
              <w:t>Wow</w:t>
            </w:r>
            <w:ins w:id="373" w:author="Deb Troendle-Scott" w:date="2024-08-13T13:51:00Z" w16du:dateUtc="2024-08-13T05:51:00Z">
              <w:r>
                <w:t>”</w:t>
              </w:r>
            </w:ins>
            <w:del w:id="374" w:author="Deb Troendle-Scott" w:date="2024-08-13T13:51:00Z" w16du:dateUtc="2024-08-13T05:51:00Z">
              <w:r w:rsidR="00F462A7" w:rsidDel="006C297F">
                <w:delText>’</w:delText>
              </w:r>
            </w:del>
            <w:r w:rsidR="00F462A7">
              <w:t xml:space="preserve"> and a </w:t>
            </w:r>
            <w:ins w:id="375" w:author="Deb Troendle-Scott" w:date="2024-08-13T13:51:00Z" w16du:dateUtc="2024-08-13T05:51:00Z">
              <w:r>
                <w:t>“</w:t>
              </w:r>
            </w:ins>
            <w:del w:id="376" w:author="Deb Troendle-Scott" w:date="2024-08-13T13:51:00Z" w16du:dateUtc="2024-08-13T05:51:00Z">
              <w:r w:rsidR="00F462A7" w:rsidDel="006C297F">
                <w:delText>‘</w:delText>
              </w:r>
            </w:del>
            <w:r w:rsidR="00F462A7">
              <w:t>Wonder</w:t>
            </w:r>
            <w:del w:id="377" w:author="Deb Troendle-Scott" w:date="2024-08-13T13:51:00Z" w16du:dateUtc="2024-08-13T05:51:00Z">
              <w:r w:rsidR="00F462A7" w:rsidDel="006C297F">
                <w:delText>’</w:delText>
              </w:r>
            </w:del>
            <w:ins w:id="378" w:author="Deb Troendle-Scott" w:date="2024-08-13T13:51:00Z" w16du:dateUtc="2024-08-13T05:51:00Z">
              <w:r>
                <w:t>”</w:t>
              </w:r>
            </w:ins>
            <w:r w:rsidR="00F462A7">
              <w:t xml:space="preserve"> about online learning</w:t>
            </w:r>
            <w:del w:id="379" w:author="Deb Troendle-Scott" w:date="2024-08-13T13:50:00Z" w16du:dateUtc="2024-08-13T05:50:00Z">
              <w:r w:rsidR="00F462A7" w:rsidDel="006C297F">
                <w:delText>.</w:delText>
              </w:r>
            </w:del>
          </w:p>
        </w:tc>
      </w:tr>
    </w:tbl>
    <w:p w14:paraId="784673E5" w14:textId="77777777" w:rsidR="00F462A7" w:rsidRDefault="00F462A7">
      <w:pPr>
        <w:pStyle w:val="Heading2"/>
      </w:pPr>
      <w:bookmarkStart w:id="380" w:name="understanding-the-digital"/>
      <w:bookmarkEnd w:id="90"/>
      <w:bookmarkEnd w:id="352"/>
      <w:r>
        <w:t>1.2 Understanding the Digital</w:t>
      </w:r>
    </w:p>
    <w:p w14:paraId="7F81D313" w14:textId="6A980EB1" w:rsidR="00F462A7" w:rsidRDefault="00F462A7">
      <w:pPr>
        <w:pStyle w:val="FirstParagraph"/>
      </w:pPr>
      <w:r>
        <w:t xml:space="preserve">Our next topic is an introduction to the idea of </w:t>
      </w:r>
      <w:ins w:id="381" w:author="Deb Troendle-Scott" w:date="2024-08-13T13:53:00Z" w16du:dateUtc="2024-08-13T05:53:00Z">
        <w:r w:rsidR="00DA2680">
          <w:t>“</w:t>
        </w:r>
      </w:ins>
      <w:r w:rsidRPr="00DA2680">
        <w:rPr>
          <w:rPrChange w:id="382" w:author="Deb Troendle-Scott" w:date="2024-08-13T13:53:00Z" w16du:dateUtc="2024-08-13T05:53:00Z">
            <w:rPr>
              <w:i/>
              <w:iCs/>
            </w:rPr>
          </w:rPrChange>
        </w:rPr>
        <w:t>the digital</w:t>
      </w:r>
      <w:r>
        <w:t>.</w:t>
      </w:r>
      <w:ins w:id="383" w:author="Deb Troendle-Scott" w:date="2024-08-13T13:53:00Z" w16du:dateUtc="2024-08-13T05:53:00Z">
        <w:r w:rsidR="00DA2680">
          <w:t>”</w:t>
        </w:r>
      </w:ins>
      <w:r>
        <w:t xml:space="preserve"> You may recognize that digital tools are deeply embedded in modern society. It is not uncommon for people of all ages to interact with apps and tools that claim to connect people in conversations or networks, or to perform complex tasks for work, or to control various systems in our vehicles. Digital technology is really everywhere we look. Thinking about these tools is one way to conceptualize how we interact with digital tools</w:t>
      </w:r>
      <w:del w:id="384" w:author="Deb Troendle-Scott" w:date="2024-08-13T13:53:00Z" w16du:dateUtc="2024-08-13T05:53:00Z">
        <w:r w:rsidDel="00DA2680">
          <w:delText>,</w:delText>
        </w:r>
      </w:del>
      <w:r>
        <w:t xml:space="preserve"> but we can also recognize that our social practices and norms have been impacted by digital tools. An example of this, at least in North America, is that the names of companies have become verbs. If people want to learn something about a topic, they </w:t>
      </w:r>
      <w:r>
        <w:rPr>
          <w:i/>
          <w:iCs/>
        </w:rPr>
        <w:t>Google</w:t>
      </w:r>
      <w:r>
        <w:t xml:space="preserve"> it. Mobile phones are often essential tools for communication, social media, internet browsing, messaging, entertainment, photography, navigation, online shopping, mobile banking, productivity, two-factor authentication for some websites, and health and fitness management. In </w:t>
      </w:r>
      <w:del w:id="385" w:author="Deb Troendle-Scott" w:date="2024-08-13T13:54:00Z" w16du:dateUtc="2024-08-13T05:54:00Z">
        <w:r w:rsidDel="002F3184">
          <w:delText xml:space="preserve">other </w:delText>
        </w:r>
      </w:del>
      <w:ins w:id="386" w:author="Deb Troendle-Scott" w:date="2024-08-13T13:54:00Z" w16du:dateUtc="2024-08-13T05:54:00Z">
        <w:r w:rsidR="002F3184">
          <w:t xml:space="preserve">some </w:t>
        </w:r>
      </w:ins>
      <w:r>
        <w:t>cases, such as in social media, it is almost impossible to participate in public discourse without access to technology.</w:t>
      </w:r>
    </w:p>
    <w:p w14:paraId="0B2FB906" w14:textId="77777777" w:rsidR="00F462A7" w:rsidRDefault="00F462A7">
      <w:pPr>
        <w:pStyle w:val="BodyText"/>
      </w:pPr>
      <w:r>
        <w:t xml:space="preserve">Modern universities are also deeply impacted by </w:t>
      </w:r>
      <w:proofErr w:type="gramStart"/>
      <w:r w:rsidRPr="002F3184">
        <w:rPr>
          <w:rPrChange w:id="387" w:author="Deb Troendle-Scott" w:date="2024-08-13T13:54:00Z" w16du:dateUtc="2024-08-13T05:54:00Z">
            <w:rPr>
              <w:i/>
              <w:iCs/>
            </w:rPr>
          </w:rPrChange>
        </w:rPr>
        <w:t>the digital</w:t>
      </w:r>
      <w:proofErr w:type="gramEnd"/>
      <w:r>
        <w:t>. Every system involved in higher education has been digitized in some manner, including recruitment, accounting, and fundraising. As you begin your university career, here are some digital systems you will likely encounter:</w:t>
      </w:r>
    </w:p>
    <w:p w14:paraId="37B283D6" w14:textId="34E70F85" w:rsidR="00F462A7" w:rsidRDefault="00E30AB9" w:rsidP="00F462A7">
      <w:pPr>
        <w:pStyle w:val="Compact"/>
        <w:numPr>
          <w:ilvl w:val="0"/>
          <w:numId w:val="2"/>
        </w:numPr>
      </w:pPr>
      <w:ins w:id="388" w:author="Deb Troendle-Scott" w:date="2024-08-13T13:54:00Z" w16du:dateUtc="2024-08-13T05:54:00Z">
        <w:r>
          <w:t>C</w:t>
        </w:r>
      </w:ins>
      <w:del w:id="389" w:author="Deb Troendle-Scott" w:date="2024-08-13T13:54:00Z" w16du:dateUtc="2024-08-13T05:54:00Z">
        <w:r w:rsidR="00F462A7" w:rsidDel="00E30AB9">
          <w:delText>c</w:delText>
        </w:r>
      </w:del>
      <w:r w:rsidR="00F462A7">
        <w:t>ourses are designed and often delivered digitally</w:t>
      </w:r>
      <w:ins w:id="390" w:author="Deb Troendle-Scott" w:date="2024-08-20T17:40:00Z" w16du:dateUtc="2024-08-20T09:40:00Z">
        <w:r w:rsidR="003A47EE">
          <w:t>.</w:t>
        </w:r>
      </w:ins>
      <w:del w:id="391" w:author="Deb Troendle-Scott" w:date="2024-08-13T13:54:00Z" w16du:dateUtc="2024-08-13T05:54:00Z">
        <w:r w:rsidR="00F462A7" w:rsidDel="002F3184">
          <w:delText>,</w:delText>
        </w:r>
      </w:del>
    </w:p>
    <w:p w14:paraId="137CA61C" w14:textId="161FE904" w:rsidR="00F462A7" w:rsidRDefault="00F462A7" w:rsidP="00F462A7">
      <w:pPr>
        <w:pStyle w:val="Compact"/>
        <w:numPr>
          <w:ilvl w:val="0"/>
          <w:numId w:val="2"/>
        </w:numPr>
      </w:pPr>
      <w:del w:id="392" w:author="Deb Troendle-Scott" w:date="2024-08-13T13:54:00Z" w16du:dateUtc="2024-08-13T05:54:00Z">
        <w:r w:rsidDel="00E30AB9">
          <w:delText>c</w:delText>
        </w:r>
      </w:del>
      <w:ins w:id="393" w:author="Deb Troendle-Scott" w:date="2024-08-13T13:54:00Z" w16du:dateUtc="2024-08-13T05:54:00Z">
        <w:r w:rsidR="00E30AB9">
          <w:t>C</w:t>
        </w:r>
      </w:ins>
      <w:r>
        <w:t xml:space="preserve">ourse logistics (discussion forums, assignment submissions, quizzes, gradebooks) happen in large digital tools called learning management systems (LMS) or virtual learning environments (VLE) </w:t>
      </w:r>
      <w:del w:id="394" w:author="Deb Troendle-Scott" w:date="2024-08-13T13:55:00Z" w16du:dateUtc="2024-08-13T05:55:00Z">
        <w:r w:rsidDel="00E30AB9">
          <w:delText>(e.g.</w:delText>
        </w:r>
      </w:del>
      <w:ins w:id="395" w:author="Deb Troendle-Scott" w:date="2024-08-13T13:55:00Z" w16du:dateUtc="2024-08-13T05:55:00Z">
        <w:r w:rsidR="00E30AB9">
          <w:t>such as</w:t>
        </w:r>
      </w:ins>
      <w:r>
        <w:t> Moodle</w:t>
      </w:r>
      <w:ins w:id="396" w:author="Deb Troendle-Scott" w:date="2024-08-20T17:40:00Z" w16du:dateUtc="2024-08-20T09:40:00Z">
        <w:r w:rsidR="003A47EE">
          <w:t>.</w:t>
        </w:r>
      </w:ins>
      <w:del w:id="397" w:author="Deb Troendle-Scott" w:date="2024-08-13T13:55:00Z" w16du:dateUtc="2024-08-13T05:55:00Z">
        <w:r w:rsidDel="00E30AB9">
          <w:delText>)</w:delText>
        </w:r>
      </w:del>
      <w:del w:id="398" w:author="Deb Troendle-Scott" w:date="2024-08-13T13:54:00Z" w16du:dateUtc="2024-08-13T05:54:00Z">
        <w:r w:rsidDel="00E30AB9">
          <w:delText>,</w:delText>
        </w:r>
      </w:del>
    </w:p>
    <w:p w14:paraId="68C0F436" w14:textId="5CE5E56D" w:rsidR="00F462A7" w:rsidRDefault="00E30AB9" w:rsidP="00F462A7">
      <w:pPr>
        <w:pStyle w:val="Compact"/>
        <w:numPr>
          <w:ilvl w:val="0"/>
          <w:numId w:val="2"/>
        </w:numPr>
      </w:pPr>
      <w:ins w:id="399" w:author="Deb Troendle-Scott" w:date="2024-08-13T13:55:00Z" w16du:dateUtc="2024-08-13T05:55:00Z">
        <w:r>
          <w:t>A</w:t>
        </w:r>
      </w:ins>
      <w:del w:id="400" w:author="Deb Troendle-Scott" w:date="2024-08-13T13:55:00Z" w16du:dateUtc="2024-08-13T05:55:00Z">
        <w:r w:rsidR="00F462A7" w:rsidDel="00E30AB9">
          <w:delText>a</w:delText>
        </w:r>
      </w:del>
      <w:r w:rsidR="00F462A7">
        <w:t>ssignments must often be created digitally (</w:t>
      </w:r>
      <w:ins w:id="401" w:author="Deb Troendle-Scott" w:date="2024-08-13T13:55:00Z" w16du:dateUtc="2024-08-13T05:55:00Z">
        <w:r>
          <w:t xml:space="preserve">using </w:t>
        </w:r>
      </w:ins>
      <w:r w:rsidR="00F462A7">
        <w:t>word processors, presentation software, video editors, website builders)</w:t>
      </w:r>
      <w:ins w:id="402" w:author="Deb Troendle-Scott" w:date="2024-08-20T17:41:00Z" w16du:dateUtc="2024-08-20T09:41:00Z">
        <w:r w:rsidR="003A47EE">
          <w:t>.</w:t>
        </w:r>
      </w:ins>
      <w:del w:id="403" w:author="Deb Troendle-Scott" w:date="2024-08-13T13:54:00Z" w16du:dateUtc="2024-08-13T05:54:00Z">
        <w:r w:rsidR="00F462A7" w:rsidDel="00E30AB9">
          <w:delText>,</w:delText>
        </w:r>
      </w:del>
    </w:p>
    <w:p w14:paraId="156489B2" w14:textId="62812606" w:rsidR="00F462A7" w:rsidRDefault="00F462A7" w:rsidP="00F462A7">
      <w:pPr>
        <w:pStyle w:val="Compact"/>
        <w:numPr>
          <w:ilvl w:val="0"/>
          <w:numId w:val="2"/>
        </w:numPr>
      </w:pPr>
      <w:del w:id="404" w:author="Deb Troendle-Scott" w:date="2024-08-13T13:55:00Z" w16du:dateUtc="2024-08-13T05:55:00Z">
        <w:r w:rsidDel="00E30AB9">
          <w:delText>r</w:delText>
        </w:r>
      </w:del>
      <w:ins w:id="405" w:author="Deb Troendle-Scott" w:date="2024-08-13T13:55:00Z" w16du:dateUtc="2024-08-13T05:55:00Z">
        <w:r w:rsidR="00E30AB9">
          <w:t>R</w:t>
        </w:r>
      </w:ins>
      <w:r>
        <w:t>esearch data is gathered, stored, analyzed, and shared digitally</w:t>
      </w:r>
      <w:ins w:id="406" w:author="Deb Troendle-Scott" w:date="2024-08-20T17:41:00Z" w16du:dateUtc="2024-08-20T09:41:00Z">
        <w:r w:rsidR="003A47EE">
          <w:t>.</w:t>
        </w:r>
      </w:ins>
      <w:del w:id="407" w:author="Deb Troendle-Scott" w:date="2024-08-13T13:55:00Z" w16du:dateUtc="2024-08-13T05:55:00Z">
        <w:r w:rsidDel="00E30AB9">
          <w:delText>.</w:delText>
        </w:r>
      </w:del>
    </w:p>
    <w:p w14:paraId="1167BBE4" w14:textId="581B3FA4" w:rsidR="00F462A7" w:rsidRDefault="00F462A7">
      <w:pPr>
        <w:pStyle w:val="FirstParagraph"/>
      </w:pPr>
      <w:r>
        <w:t xml:space="preserve">There are many other processes and procedures that rely on </w:t>
      </w:r>
      <w:r w:rsidRPr="00E30AB9">
        <w:rPr>
          <w:rPrChange w:id="408" w:author="Deb Troendle-Scott" w:date="2024-08-13T13:55:00Z" w16du:dateUtc="2024-08-13T05:55:00Z">
            <w:rPr>
              <w:i/>
              <w:iCs/>
            </w:rPr>
          </w:rPrChange>
        </w:rPr>
        <w:t>the digital</w:t>
      </w:r>
      <w:r>
        <w:t xml:space="preserve"> in higher education, but the important thing for you to realize </w:t>
      </w:r>
      <w:del w:id="409" w:author="Deb Troendle-Scott" w:date="2024-08-13T13:56:00Z" w16du:dateUtc="2024-08-13T05:56:00Z">
        <w:r w:rsidDel="003A3DCE">
          <w:delText xml:space="preserve">as you begin your higher education journey </w:delText>
        </w:r>
      </w:del>
      <w:r>
        <w:t>is that there are many tools that you will be required to learn and use</w:t>
      </w:r>
      <w:del w:id="410" w:author="Deb Troendle-Scott" w:date="2024-08-13T13:56:00Z" w16du:dateUtc="2024-08-13T05:56:00Z">
        <w:r w:rsidDel="003A3DCE">
          <w:delText xml:space="preserve"> throughout your journey</w:delText>
        </w:r>
      </w:del>
      <w:r>
        <w:t xml:space="preserve">. Some are </w:t>
      </w:r>
      <w:del w:id="411" w:author="Deb Troendle-Scott" w:date="2024-08-13T13:56:00Z" w16du:dateUtc="2024-08-13T05:56:00Z">
        <w:r w:rsidDel="003A3DCE">
          <w:delText xml:space="preserve">more </w:delText>
        </w:r>
      </w:del>
      <w:r>
        <w:t xml:space="preserve">obvious, </w:t>
      </w:r>
      <w:del w:id="412" w:author="Deb Troendle-Scott" w:date="2024-08-13T13:56:00Z" w16du:dateUtc="2024-08-13T05:56:00Z">
        <w:r w:rsidDel="003A3DCE">
          <w:delText xml:space="preserve">like </w:delText>
        </w:r>
      </w:del>
      <w:ins w:id="413" w:author="Deb Troendle-Scott" w:date="2024-08-13T13:56:00Z" w16du:dateUtc="2024-08-13T05:56:00Z">
        <w:r w:rsidR="003A3DCE">
          <w:t xml:space="preserve">such as </w:t>
        </w:r>
      </w:ins>
      <w:r>
        <w:t xml:space="preserve">word processors, presentation software, email, the library website, and </w:t>
      </w:r>
      <w:ins w:id="414" w:author="Deb Troendle-Scott" w:date="2024-08-13T13:56:00Z" w16du:dateUtc="2024-08-13T05:56:00Z">
        <w:r w:rsidR="003A3DCE">
          <w:t xml:space="preserve">the </w:t>
        </w:r>
      </w:ins>
      <w:r>
        <w:t>LMS</w:t>
      </w:r>
      <w:del w:id="415" w:author="Deb Troendle-Scott" w:date="2024-08-13T13:56:00Z" w16du:dateUtc="2024-08-13T05:56:00Z">
        <w:r w:rsidDel="003A3DCE">
          <w:delText>s</w:delText>
        </w:r>
      </w:del>
      <w:r>
        <w:t xml:space="preserve">, but </w:t>
      </w:r>
      <w:del w:id="416" w:author="Deb Troendle-Scott" w:date="2024-08-13T13:56:00Z" w16du:dateUtc="2024-08-13T05:56:00Z">
        <w:r w:rsidDel="003A3DCE">
          <w:delText xml:space="preserve">some </w:delText>
        </w:r>
      </w:del>
      <w:ins w:id="417" w:author="Deb Troendle-Scott" w:date="2024-08-13T13:56:00Z" w16du:dateUtc="2024-08-13T05:56:00Z">
        <w:r w:rsidR="003A3DCE">
          <w:t xml:space="preserve">others </w:t>
        </w:r>
      </w:ins>
      <w:r>
        <w:t>are less obvious and won’t necessarily be taught specifically, other than in this course.</w:t>
      </w:r>
    </w:p>
    <w:p w14:paraId="20B6AA7A" w14:textId="2708B8C9" w:rsidR="00F462A7" w:rsidRDefault="00F462A7">
      <w:pPr>
        <w:pStyle w:val="BodyText"/>
      </w:pPr>
      <w:r>
        <w:t xml:space="preserve">Some of the digital tools we will introduce to you will help you build a </w:t>
      </w:r>
      <w:r w:rsidRPr="00DB2C3D">
        <w:rPr>
          <w:rPrChange w:id="418" w:author="Deb Troendle-Scott" w:date="2024-08-13T13:56:00Z" w16du:dateUtc="2024-08-13T05:56:00Z">
            <w:rPr>
              <w:i/>
              <w:iCs/>
            </w:rPr>
          </w:rPrChange>
        </w:rPr>
        <w:t>workflow</w:t>
      </w:r>
      <w:r>
        <w:t xml:space="preserve"> for you to manage the huge amount of information and resources that you will have to sort through to complete many of your assignments. You will learn to use AI to find </w:t>
      </w:r>
      <w:r w:rsidRPr="00DB2C3D">
        <w:rPr>
          <w:rPrChange w:id="419" w:author="Deb Troendle-Scott" w:date="2024-08-13T13:57:00Z" w16du:dateUtc="2024-08-13T05:57:00Z">
            <w:rPr>
              <w:i/>
              <w:iCs/>
            </w:rPr>
          </w:rPrChange>
        </w:rPr>
        <w:t>relevant</w:t>
      </w:r>
      <w:r>
        <w:t xml:space="preserve"> resources on whatever your topic might be. As you know from searching Google, a simple search of the web can turn up thousands or millions of hits, but there are tools that can help you highlight the</w:t>
      </w:r>
      <w:del w:id="420" w:author="Deb Troendle-Scott" w:date="2024-08-13T13:57:00Z" w16du:dateUtc="2024-08-13T05:57:00Z">
        <w:r w:rsidDel="00DB2C3D">
          <w:delText xml:space="preserve"> 20</w:delText>
        </w:r>
      </w:del>
      <w:r>
        <w:t xml:space="preserve"> most relevant resources in just a few clicks. Once you find resources, we will show you tools that will allow you to track all your references, create citations in your writing quickly and easily, and then create a perfectly formatted reference list. Do not waste your time creating your own bibliographies! This one tool will save you days and likely weeks of work during your degree (quite literally). We will show you another tool that will allow you to make connections between ideas and notes so that you build a network of connected ideas. Curating this network of ideas is possibly one of the most useful things you can do</w:t>
      </w:r>
      <w:del w:id="421" w:author="Deb Troendle-Scott" w:date="2024-08-13T13:57:00Z" w16du:dateUtc="2024-08-13T05:57:00Z">
        <w:r w:rsidDel="00DB2C3D">
          <w:delText xml:space="preserve"> in higher ed</w:delText>
        </w:r>
      </w:del>
      <w:r>
        <w:t>. You will end up with a searchable network of everything you’ve learned</w:t>
      </w:r>
      <w:del w:id="422" w:author="Deb Troendle-Scott" w:date="2024-08-13T13:57:00Z" w16du:dateUtc="2024-08-13T05:57:00Z">
        <w:r w:rsidDel="00341748">
          <w:delText>,</w:delText>
        </w:r>
      </w:del>
      <w:r>
        <w:t xml:space="preserve"> and be able to visualize it at the click of a button. We will help you think through the implications of how you present yourself on the web so that you can make wise decisions about what you share and how you share it. We will also help you make connections on the web that could become a key resource for your learning and working in your career.</w:t>
      </w:r>
    </w:p>
    <w:p w14:paraId="1402A698" w14:textId="77777777" w:rsidR="00F462A7" w:rsidRDefault="00F462A7">
      <w:pPr>
        <w:pStyle w:val="Heading2"/>
      </w:pPr>
      <w:bookmarkStart w:id="423" w:name="digital-literacies"/>
      <w:bookmarkEnd w:id="380"/>
      <w:r>
        <w:t>1.3 Digital Literacies</w:t>
      </w:r>
    </w:p>
    <w:p w14:paraId="7E41A7BD" w14:textId="466D56EC" w:rsidR="00F462A7" w:rsidRDefault="00F462A7">
      <w:pPr>
        <w:pStyle w:val="BlockText"/>
      </w:pPr>
      <w:r>
        <w:t xml:space="preserve">Digital literacy is a person’s knowledge, skills, and abilities for using digital tools ethically, effectively, and within a variety of contexts in order to access, interpret, and evaluate information, as well as to create, construct new knowledge, and communicate with others. </w:t>
      </w:r>
      <w:del w:id="424" w:author="Deb Troendle-Scott" w:date="2024-08-13T15:02:00Z" w16du:dateUtc="2024-08-13T07:02:00Z">
        <w:r w:rsidDel="00541DF1">
          <w:delText xml:space="preserve">From </w:delText>
        </w:r>
        <w:r w:rsidR="009A0D9B" w:rsidDel="00541DF1">
          <w:fldChar w:fldCharType="begin"/>
        </w:r>
        <w:r w:rsidR="009A0D9B" w:rsidDel="00541DF1">
          <w:delInstrText>HYPERLINK "https://www2.gov.bc.ca/assets/gov/education/post-secondary-education/institution-resources-administration/digital-learning-strategy/digital_learning_strategy.pdf" \h</w:delInstrText>
        </w:r>
        <w:r w:rsidR="009A0D9B" w:rsidDel="00541DF1">
          <w:fldChar w:fldCharType="separate"/>
        </w:r>
        <w:r w:rsidDel="00541DF1">
          <w:rPr>
            <w:rStyle w:val="Hyperlink"/>
          </w:rPr>
          <w:delText>B.C.’s Post-Secondary Digital Learning Strategy</w:delText>
        </w:r>
        <w:r w:rsidR="009A0D9B" w:rsidDel="00541DF1">
          <w:rPr>
            <w:rStyle w:val="Hyperlink"/>
          </w:rPr>
          <w:fldChar w:fldCharType="end"/>
        </w:r>
      </w:del>
      <w:r w:rsidR="00541DF1">
        <w:rPr>
          <w:rStyle w:val="Hyperlink"/>
        </w:rPr>
        <w:fldChar w:fldCharType="begin"/>
      </w:r>
      <w:r w:rsidR="00541DF1">
        <w:rPr>
          <w:rStyle w:val="Hyperlink"/>
        </w:rPr>
        <w:instrText xml:space="preserve"> ADDIN ZOTERO_ITEM CSL_CITATION {"citationID":"yXpn2X1g","properties":{"formattedCitation":"(Government of British Columbia, n.d., p. 23)","plainCitation":"(Government of British Columbia, n.d., p. 23)","noteIndex":0},"citationItems":[{"id":180,"uris":["http://zotero.org/users/14693029/items/NYH6YBAV"],"itemData":{"id":180,"type":"document","publisher":"Ministry of Education","title":"B.C.'s post-secondary digital learning strategy","URL":"https://www2.gov.bc.ca/assets/gov/education/post-secondary-education/institution-resources-administration/digital-learning-strategy/digital_learning_strategy.pdf","author":[{"family":"Government of British Columbia","given":""}]},"locator":"23","label":"page"}],"schema":"https://github.com/citation-style-language/schema/raw/master/csl-citation.json"} </w:instrText>
      </w:r>
      <w:r w:rsidR="00541DF1">
        <w:rPr>
          <w:rStyle w:val="Hyperlink"/>
        </w:rPr>
        <w:fldChar w:fldCharType="separate"/>
      </w:r>
      <w:r w:rsidR="00541DF1" w:rsidRPr="00541DF1">
        <w:rPr>
          <w:rFonts w:ascii="Aptos" w:hAnsi="Aptos"/>
        </w:rPr>
        <w:t>(Government of British Columbia, n.d., p. 23)</w:t>
      </w:r>
      <w:r w:rsidR="00541DF1">
        <w:rPr>
          <w:rStyle w:val="Hyperlink"/>
        </w:rPr>
        <w:fldChar w:fldCharType="end"/>
      </w:r>
    </w:p>
    <w:p w14:paraId="3B486EAE" w14:textId="77777777" w:rsidR="00F462A7" w:rsidRDefault="00F462A7">
      <w:pPr>
        <w:pStyle w:val="FirstParagraph"/>
      </w:pPr>
      <w:r>
        <w:t xml:space="preserve">Literacy, as we commonly understand it, is the ability to </w:t>
      </w:r>
      <w:r>
        <w:rPr>
          <w:i/>
          <w:iCs/>
        </w:rPr>
        <w:t>understand</w:t>
      </w:r>
      <w:r>
        <w:t xml:space="preserve"> the meaning of texts. It is more than just being able to </w:t>
      </w:r>
      <w:del w:id="425" w:author="Deb Troendle-Scott" w:date="2024-08-13T15:03:00Z" w16du:dateUtc="2024-08-13T07:03:00Z">
        <w:r w:rsidDel="002B517D">
          <w:delText>‘</w:delText>
        </w:r>
      </w:del>
      <w:r>
        <w:t>read</w:t>
      </w:r>
      <w:del w:id="426" w:author="Deb Troendle-Scott" w:date="2024-08-13T15:03:00Z" w16du:dateUtc="2024-08-13T07:03:00Z">
        <w:r w:rsidDel="002B517D">
          <w:delText>’</w:delText>
        </w:r>
      </w:del>
      <w:r>
        <w:t xml:space="preserve">. In the same way, digital literacy is the ability to make meaning using digital tools. It is more than simply being able to post to Instagram or TikTok, or whatever app you might use. As the definition above indicates, digital literacy involves using tools </w:t>
      </w:r>
      <w:r>
        <w:rPr>
          <w:i/>
          <w:iCs/>
        </w:rPr>
        <w:t>ethically</w:t>
      </w:r>
      <w:r>
        <w:t xml:space="preserve">, to </w:t>
      </w:r>
      <w:r>
        <w:rPr>
          <w:i/>
          <w:iCs/>
        </w:rPr>
        <w:t>access, interpret, evaluate, create, construct, and communicate</w:t>
      </w:r>
      <w:r>
        <w:t xml:space="preserve"> information and knowledge.</w:t>
      </w:r>
    </w:p>
    <w:p w14:paraId="6BD1B2D0" w14:textId="3EFCFF4E" w:rsidR="00F462A7" w:rsidRDefault="00F462A7">
      <w:pPr>
        <w:pStyle w:val="BlockText"/>
      </w:pPr>
      <w:r>
        <w:t xml:space="preserve">“In today’s world, being literate requires much, much more than the traditional literacy of yesterday.” </w:t>
      </w:r>
      <w:r w:rsidR="002B517D">
        <w:fldChar w:fldCharType="begin"/>
      </w:r>
      <w:r w:rsidR="002B517D">
        <w:instrText xml:space="preserve"> ADDIN ZOTERO_ITEM CSL_CITATION {"citationID":"IadFkxVC","properties":{"formattedCitation":"(Alber, 2013)","plainCitation":"(Alber, 2013)","noteIndex":0},"citationItems":[{"id":179,"uris":["http://zotero.org/users/14693029/items/2GYGVFAW"],"itemData":{"id":179,"type":"webpage","abstract":"Blogger Rebecca Alber explores the changing definition of literacy in this new century.","container-title":"Edutopia","language":"en","title":"Deeper learning: Defining twenty-first century literacy","title-short":"Deeper Learning","URL":"https://www.edutopia.org/blog/twenty-first-century-literacy-deeper-learning-rebecca-alber","author":[{"family":"Alber","given":"Rebecca"}],"issued":{"date-parts":[["2013",1,21]]}}}],"schema":"https://github.com/citation-style-language/schema/raw/master/csl-citation.json"} </w:instrText>
      </w:r>
      <w:r w:rsidR="002B517D">
        <w:fldChar w:fldCharType="separate"/>
      </w:r>
      <w:r w:rsidR="002B517D" w:rsidRPr="002B517D">
        <w:rPr>
          <w:rFonts w:ascii="Aptos" w:hAnsi="Aptos"/>
        </w:rPr>
        <w:t>(Alber, 2013)</w:t>
      </w:r>
      <w:r w:rsidR="002B517D">
        <w:fldChar w:fldCharType="end"/>
      </w:r>
      <w:del w:id="427" w:author="Deb Troendle-Scott" w:date="2024-08-13T15:03:00Z" w16du:dateUtc="2024-08-13T07:03:00Z">
        <w:r w:rsidDel="002B517D">
          <w:delText>—Rebecca Alber</w:delText>
        </w:r>
      </w:del>
    </w:p>
    <w:p w14:paraId="3312C073" w14:textId="27D5E539" w:rsidR="00F462A7" w:rsidRDefault="00F462A7">
      <w:pPr>
        <w:pStyle w:val="FirstParagraph"/>
      </w:pPr>
      <w:r>
        <w:t>What digital tools do you use to help you make meaning? What is your “go-to” app for note</w:t>
      </w:r>
      <w:ins w:id="428" w:author="Deb Troendle-Scott" w:date="2024-08-13T15:04:00Z" w16du:dateUtc="2024-08-13T07:04:00Z">
        <w:r w:rsidR="006468AF">
          <w:t xml:space="preserve"> </w:t>
        </w:r>
      </w:ins>
      <w:del w:id="429" w:author="Deb Troendle-Scott" w:date="2024-08-13T15:04:00Z" w16du:dateUtc="2024-08-13T07:04:00Z">
        <w:r w:rsidDel="006468AF">
          <w:delText>-</w:delText>
        </w:r>
      </w:del>
      <w:r>
        <w:t>taking, organizing files, tracking references, and connecting ideas? One valuable tool we are going to show you is called Obsidian, a free note</w:t>
      </w:r>
      <w:ins w:id="430" w:author="Deb Troendle-Scott" w:date="2024-08-13T15:05:00Z" w16du:dateUtc="2024-08-13T07:05:00Z">
        <w:r w:rsidR="006468AF">
          <w:t xml:space="preserve"> </w:t>
        </w:r>
      </w:ins>
      <w:del w:id="431" w:author="Deb Troendle-Scott" w:date="2024-08-13T15:05:00Z" w16du:dateUtc="2024-08-13T07:05:00Z">
        <w:r w:rsidDel="006468AF">
          <w:delText>-</w:delText>
        </w:r>
      </w:del>
      <w:r>
        <w:t>taking and mind</w:t>
      </w:r>
      <w:ins w:id="432" w:author="Deb Troendle-Scott" w:date="2024-08-13T15:05:00Z" w16du:dateUtc="2024-08-13T07:05:00Z">
        <w:r w:rsidR="006468AF">
          <w:t xml:space="preserve"> </w:t>
        </w:r>
      </w:ins>
      <w:del w:id="433" w:author="Deb Troendle-Scott" w:date="2024-08-13T15:05:00Z" w16du:dateUtc="2024-08-13T07:05:00Z">
        <w:r w:rsidDel="006468AF">
          <w:delText>-</w:delText>
        </w:r>
      </w:del>
      <w:r>
        <w:t xml:space="preserve">mapping app. Before you go through the instructions in the activity below, watch the </w:t>
      </w:r>
      <w:del w:id="434" w:author="Deb Troendle-Scott" w:date="2024-08-13T15:05:00Z" w16du:dateUtc="2024-08-13T07:05:00Z">
        <w:r w:rsidDel="006468AF">
          <w:delText xml:space="preserve">following </w:delText>
        </w:r>
      </w:del>
      <w:r>
        <w:t xml:space="preserve">video </w:t>
      </w:r>
      <w:r w:rsidR="009A0D9B" w:rsidRPr="00901F8E">
        <w:rPr>
          <w:i/>
          <w:iCs/>
          <w:rPrChange w:id="435" w:author="Deb Troendle-Scott" w:date="2024-08-13T15:07:00Z" w16du:dateUtc="2024-08-13T07:07:00Z">
            <w:rPr/>
          </w:rPrChange>
        </w:rPr>
        <w:fldChar w:fldCharType="begin"/>
      </w:r>
      <w:r w:rsidR="009A0D9B" w:rsidRPr="00901F8E">
        <w:rPr>
          <w:i/>
          <w:iCs/>
          <w:rPrChange w:id="436" w:author="Deb Troendle-Scott" w:date="2024-08-13T15:07:00Z" w16du:dateUtc="2024-08-13T07:07:00Z">
            <w:rPr/>
          </w:rPrChange>
        </w:rPr>
        <w:instrText>HYPERLINK "https://www.youtube.com/watch?v=d2FNqEDGc8g" \h</w:instrText>
      </w:r>
      <w:r w:rsidR="009A0D9B" w:rsidRPr="00901F8E">
        <w:rPr>
          <w:i/>
          <w:iCs/>
          <w:rPrChange w:id="437" w:author="Deb Troendle-Scott" w:date="2024-08-13T15:07:00Z" w16du:dateUtc="2024-08-13T07:07:00Z">
            <w:rPr>
              <w:i/>
              <w:iCs/>
            </w:rPr>
          </w:rPrChange>
        </w:rPr>
      </w:r>
      <w:r w:rsidR="009A0D9B" w:rsidRPr="00901F8E">
        <w:rPr>
          <w:i/>
          <w:iCs/>
          <w:rPrChange w:id="438" w:author="Deb Troendle-Scott" w:date="2024-08-13T15:07:00Z" w16du:dateUtc="2024-08-13T07:07:00Z">
            <w:rPr>
              <w:rStyle w:val="Hyperlink"/>
            </w:rPr>
          </w:rPrChange>
        </w:rPr>
        <w:fldChar w:fldCharType="separate"/>
      </w:r>
      <w:r w:rsidRPr="00901F8E">
        <w:rPr>
          <w:rStyle w:val="Hyperlink"/>
          <w:i/>
          <w:iCs/>
          <w:rPrChange w:id="439" w:author="Deb Troendle-Scott" w:date="2024-08-13T15:07:00Z" w16du:dateUtc="2024-08-13T07:07:00Z">
            <w:rPr>
              <w:rStyle w:val="Hyperlink"/>
            </w:rPr>
          </w:rPrChange>
        </w:rPr>
        <w:t>This is Obsidian</w:t>
      </w:r>
      <w:r w:rsidR="009A0D9B" w:rsidRPr="00901F8E">
        <w:rPr>
          <w:rStyle w:val="Hyperlink"/>
          <w:i/>
          <w:iCs/>
          <w:rPrChange w:id="440" w:author="Deb Troendle-Scott" w:date="2024-08-13T15:07:00Z" w16du:dateUtc="2024-08-13T07:07:00Z">
            <w:rPr>
              <w:rStyle w:val="Hyperlink"/>
            </w:rPr>
          </w:rPrChange>
        </w:rPr>
        <w:fldChar w:fldCharType="end"/>
      </w:r>
      <w:ins w:id="441" w:author="Deb Troendle-Scott" w:date="2024-08-13T15:08:00Z" w16du:dateUtc="2024-08-13T07:08:00Z">
        <w:r w:rsidR="00901F8E">
          <w:rPr>
            <w:rStyle w:val="Hyperlink"/>
          </w:rPr>
          <w:t xml:space="preserve">. </w:t>
        </w:r>
      </w:ins>
      <w:r w:rsidR="00901F8E">
        <w:rPr>
          <w:rStyle w:val="Hyperlink"/>
        </w:rPr>
        <w:fldChar w:fldCharType="begin"/>
      </w:r>
      <w:r w:rsidR="00C754D5">
        <w:rPr>
          <w:rStyle w:val="Hyperlink"/>
        </w:rPr>
        <w:instrText xml:space="preserve"> ADDIN ZOTERO_ITEM CSL_CITATION {"citationID":"aQDetyFA","properties":{"formattedCitation":"(2021)","plainCitation":"(2021)","noteIndex":0},"citationItems":[{"id":586,"uris":["http://zotero.org/users/14693029/items/GY9LJNN2"],"itemData":{"id":586,"type":"motion_picture","abstract":"Not sponsored, check out Obsidian here: https://obsidian.mdFollow A Better Computer on Twitter at https://twitter.com/a_better_compFollow Matt:Twitter: https...","language":"en","medium":"Video","note":"author: ABC: A Better Computer ||","publisher":"YouTube","title":"This is Obsidian","URL":"https://www.youtube.com/watch?v=d2FNqEDGc8g","accessed":{"date-parts":[["2024",8,13]]},"issued":{"date-parts":[["2021",5,18]]}},"label":"page","suppress-author":true}],"schema":"https://github.com/citation-style-language/schema/raw/master/csl-citation.json"} </w:instrText>
      </w:r>
      <w:r w:rsidR="00901F8E">
        <w:rPr>
          <w:rStyle w:val="Hyperlink"/>
        </w:rPr>
        <w:fldChar w:fldCharType="separate"/>
      </w:r>
      <w:r w:rsidR="00901F8E" w:rsidRPr="00901F8E">
        <w:rPr>
          <w:rFonts w:ascii="Aptos" w:hAnsi="Aptos"/>
        </w:rPr>
        <w:t>(2021)</w:t>
      </w:r>
      <w:r w:rsidR="00901F8E">
        <w:rPr>
          <w:rStyle w:val="Hyperlink"/>
        </w:rPr>
        <w:fldChar w:fldCharType="end"/>
      </w:r>
      <w:r>
        <w:t>.</w:t>
      </w:r>
    </w:p>
    <w:p w14:paraId="4DE13B5A" w14:textId="77777777" w:rsidR="00F462A7" w:rsidRDefault="004D4804">
      <w:pPr>
        <w:pStyle w:val="BodyText"/>
      </w:pPr>
      <w:hyperlink r:id="rId23">
        <w:r w:rsidR="00F462A7">
          <w:rPr>
            <w:rStyle w:val="Hyperlink"/>
          </w:rPr>
          <w:t>https://www.youtube-nocookie.com/embed/d2FNqEDGc8g</w:t>
        </w:r>
      </w:hyperlink>
    </w:p>
    <w:p w14:paraId="4CDAB5E3" w14:textId="77777777" w:rsidR="00F462A7" w:rsidRDefault="00F462A7">
      <w:pPr>
        <w:pStyle w:val="Heading3"/>
      </w:pPr>
      <w:bookmarkStart w:id="442" w:name="activity-getting-started-with-obsidian"/>
      <w:r>
        <w:t xml:space="preserve">1.3.1 Activity: Getting Started </w:t>
      </w:r>
      <w:proofErr w:type="gramStart"/>
      <w:r>
        <w:t>With</w:t>
      </w:r>
      <w:proofErr w:type="gramEnd"/>
      <w:r>
        <w:t xml:space="preserve"> Obsidian</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77422C62" w14:textId="77777777" w:rsidTr="00C326C9">
        <w:trPr>
          <w:cantSplit/>
        </w:trPr>
        <w:tc>
          <w:tcPr>
            <w:tcW w:w="0" w:type="auto"/>
            <w:tcMar>
              <w:left w:w="144" w:type="dxa"/>
            </w:tcMar>
          </w:tcPr>
          <w:p w14:paraId="72A3D3EC" w14:textId="77777777" w:rsidR="00F462A7" w:rsidRDefault="00F462A7">
            <w:pPr>
              <w:pStyle w:val="FirstParagraph"/>
              <w:spacing w:before="16" w:after="64"/>
            </w:pPr>
          </w:p>
          <w:p w14:paraId="68DD0C3E" w14:textId="77777777" w:rsidR="00F462A7" w:rsidRDefault="00F462A7">
            <w:pPr>
              <w:pStyle w:val="BodyText"/>
              <w:spacing w:before="16"/>
            </w:pPr>
            <w:r>
              <w:t>Follow the steps below to install Obsidian on your computer.</w:t>
            </w:r>
          </w:p>
          <w:p w14:paraId="3C817418" w14:textId="77777777" w:rsidR="00F462A7" w:rsidRDefault="00F462A7">
            <w:pPr>
              <w:pStyle w:val="ListBullet"/>
              <w:pPrChange w:id="443" w:author="Deb Troendle-Scott" w:date="2024-08-20T17:40:00Z" w16du:dateUtc="2024-08-20T09:40:00Z">
                <w:pPr>
                  <w:pStyle w:val="Compact"/>
                  <w:numPr>
                    <w:numId w:val="4"/>
                  </w:numPr>
                  <w:ind w:left="720" w:hanging="360"/>
                </w:pPr>
              </w:pPrChange>
            </w:pPr>
            <w:r>
              <w:t xml:space="preserve">Go to </w:t>
            </w:r>
            <w:r w:rsidR="00057967">
              <w:fldChar w:fldCharType="begin"/>
            </w:r>
            <w:r w:rsidR="00057967">
              <w:instrText>HYPERLINK "https://obsidian.md/download" \h</w:instrText>
            </w:r>
            <w:r w:rsidR="00057967">
              <w:fldChar w:fldCharType="separate"/>
            </w:r>
            <w:r>
              <w:rPr>
                <w:rStyle w:val="Hyperlink"/>
              </w:rPr>
              <w:t>obsidian.md</w:t>
            </w:r>
            <w:r w:rsidR="00057967">
              <w:rPr>
                <w:rStyle w:val="Hyperlink"/>
              </w:rPr>
              <w:fldChar w:fldCharType="end"/>
            </w:r>
            <w:r>
              <w:t xml:space="preserve"> and </w:t>
            </w:r>
            <w:r w:rsidR="00057967">
              <w:fldChar w:fldCharType="begin"/>
            </w:r>
            <w:r w:rsidR="00057967">
              <w:instrText>HYPERLINK "https://help.obsidian.md/Getting+started/Download+and+install+Obsidian" \h</w:instrText>
            </w:r>
            <w:r w:rsidR="00057967">
              <w:fldChar w:fldCharType="separate"/>
            </w:r>
            <w:r>
              <w:rPr>
                <w:rStyle w:val="Hyperlink"/>
              </w:rPr>
              <w:t>follow these instructions to install Obsidian on your computer.</w:t>
            </w:r>
            <w:r w:rsidR="00057967">
              <w:rPr>
                <w:rStyle w:val="Hyperlink"/>
              </w:rPr>
              <w:fldChar w:fldCharType="end"/>
            </w:r>
          </w:p>
          <w:p w14:paraId="048A1BB0" w14:textId="6736142C" w:rsidR="00F462A7" w:rsidRDefault="00F462A7">
            <w:pPr>
              <w:pStyle w:val="ListBullet2"/>
              <w:pPrChange w:id="444" w:author="Deb Troendle-Scott" w:date="2024-08-20T17:40:00Z" w16du:dateUtc="2024-08-20T09:40:00Z">
                <w:pPr>
                  <w:pStyle w:val="Compact"/>
                  <w:numPr>
                    <w:ilvl w:val="1"/>
                    <w:numId w:val="2"/>
                  </w:numPr>
                  <w:ind w:left="1440" w:hanging="360"/>
                </w:pPr>
              </w:pPrChange>
            </w:pPr>
            <w:r>
              <w:t>It is recommended that you use a computer</w:t>
            </w:r>
            <w:del w:id="445" w:author="Deb Troendle-Scott" w:date="2024-08-13T15:08:00Z" w16du:dateUtc="2024-08-13T07:08:00Z">
              <w:r w:rsidDel="00A72CD2">
                <w:delText>,</w:delText>
              </w:r>
            </w:del>
            <w:r>
              <w:t xml:space="preserve"> rather than a mobile phone to install Obsidian, but please let your </w:t>
            </w:r>
            <w:commentRangeStart w:id="446"/>
            <w:r>
              <w:t xml:space="preserve">instructor or facilitator </w:t>
            </w:r>
            <w:commentRangeEnd w:id="446"/>
            <w:r w:rsidR="00A72CD2">
              <w:rPr>
                <w:rStyle w:val="CommentReference"/>
                <w:kern w:val="2"/>
                <w:lang w:val="en-CA" w:eastAsia="en-US"/>
                <w14:ligatures w14:val="standardContextual"/>
              </w:rPr>
              <w:commentReference w:id="446"/>
            </w:r>
            <w:r>
              <w:t>know if you are on mobile.</w:t>
            </w:r>
          </w:p>
          <w:p w14:paraId="6E2C6E2D" w14:textId="77777777" w:rsidR="00F462A7" w:rsidRDefault="00F462A7">
            <w:pPr>
              <w:pStyle w:val="ListBullet2"/>
              <w:pPrChange w:id="447" w:author="Deb Troendle-Scott" w:date="2024-08-20T17:40:00Z" w16du:dateUtc="2024-08-20T09:40:00Z">
                <w:pPr>
                  <w:pStyle w:val="Compact"/>
                  <w:numPr>
                    <w:ilvl w:val="1"/>
                    <w:numId w:val="2"/>
                  </w:numPr>
                  <w:ind w:left="1440" w:hanging="360"/>
                </w:pPr>
              </w:pPrChange>
            </w:pPr>
            <w:r>
              <w:t xml:space="preserve">You do NOT need to purchase any upgrades such as </w:t>
            </w:r>
            <w:r>
              <w:rPr>
                <w:b/>
                <w:bCs/>
              </w:rPr>
              <w:t>Obsidian Sync</w:t>
            </w:r>
            <w:r>
              <w:t xml:space="preserve"> or </w:t>
            </w:r>
            <w:r>
              <w:rPr>
                <w:b/>
                <w:bCs/>
              </w:rPr>
              <w:t>Obsidian Publish</w:t>
            </w:r>
            <w:r>
              <w:t>.</w:t>
            </w:r>
          </w:p>
          <w:p w14:paraId="73176695" w14:textId="77777777" w:rsidR="00F462A7" w:rsidRDefault="00F462A7">
            <w:pPr>
              <w:pStyle w:val="ListBullet"/>
              <w:pPrChange w:id="448" w:author="Deb Troendle-Scott" w:date="2024-08-20T17:40:00Z" w16du:dateUtc="2024-08-20T09:40:00Z">
                <w:pPr>
                  <w:pStyle w:val="Compact"/>
                  <w:numPr>
                    <w:numId w:val="4"/>
                  </w:numPr>
                  <w:ind w:left="720" w:hanging="360"/>
                </w:pPr>
              </w:pPrChange>
            </w:pPr>
            <w:r>
              <w:t xml:space="preserve">Work through the </w:t>
            </w:r>
            <w:r>
              <w:rPr>
                <w:b/>
                <w:bCs/>
              </w:rPr>
              <w:t>Getting Started</w:t>
            </w:r>
            <w:r>
              <w:t xml:space="preserve"> section of the Obsidian help pages starting with </w:t>
            </w:r>
            <w:r w:rsidR="00057967">
              <w:fldChar w:fldCharType="begin"/>
            </w:r>
            <w:r w:rsidR="00057967">
              <w:instrText>HYPERLINK "https://help.obsidian.md/Getting+started/Create+a+vault" \h</w:instrText>
            </w:r>
            <w:r w:rsidR="00057967">
              <w:fldChar w:fldCharType="separate"/>
            </w:r>
            <w:r>
              <w:rPr>
                <w:rStyle w:val="Hyperlink"/>
                <w:b/>
                <w:bCs/>
              </w:rPr>
              <w:t>Create a vault</w:t>
            </w:r>
            <w:r w:rsidR="00057967">
              <w:rPr>
                <w:rStyle w:val="Hyperlink"/>
                <w:b/>
                <w:bCs/>
              </w:rPr>
              <w:fldChar w:fldCharType="end"/>
            </w:r>
            <w:r>
              <w:t>.</w:t>
            </w:r>
          </w:p>
          <w:p w14:paraId="49F3D5F2" w14:textId="77777777" w:rsidR="00F462A7" w:rsidRDefault="00F462A7">
            <w:pPr>
              <w:pStyle w:val="ListBullet2"/>
              <w:pPrChange w:id="449" w:author="Deb Troendle-Scott" w:date="2024-08-20T17:40:00Z" w16du:dateUtc="2024-08-20T09:40:00Z">
                <w:pPr>
                  <w:pStyle w:val="Compact"/>
                  <w:numPr>
                    <w:ilvl w:val="1"/>
                    <w:numId w:val="2"/>
                  </w:numPr>
                  <w:ind w:left="1440" w:hanging="360"/>
                </w:pPr>
              </w:pPrChange>
            </w:pPr>
            <w:r>
              <w:t xml:space="preserve">When you create the vault in this step, we recommend that you name it </w:t>
            </w:r>
            <w:r>
              <w:rPr>
                <w:b/>
                <w:bCs/>
              </w:rPr>
              <w:t>TWU</w:t>
            </w:r>
            <w:r>
              <w:t xml:space="preserve"> or something similar. Later, you can create as many vaults as you would like.</w:t>
            </w:r>
          </w:p>
          <w:p w14:paraId="0CF85189" w14:textId="77777777" w:rsidR="00F462A7" w:rsidRDefault="00F462A7">
            <w:pPr>
              <w:pStyle w:val="ListBullet"/>
              <w:pPrChange w:id="450" w:author="Deb Troendle-Scott" w:date="2024-08-20T17:40:00Z" w16du:dateUtc="2024-08-20T09:40:00Z">
                <w:pPr>
                  <w:pStyle w:val="Compact"/>
                  <w:numPr>
                    <w:numId w:val="4"/>
                  </w:numPr>
                  <w:ind w:left="720" w:hanging="360"/>
                </w:pPr>
              </w:pPrChange>
            </w:pPr>
            <w:r>
              <w:t xml:space="preserve">It is recommended that you </w:t>
            </w:r>
            <w:r w:rsidR="00057967">
              <w:fldChar w:fldCharType="begin"/>
            </w:r>
            <w:r w:rsidR="00057967">
              <w:instrText>HYPERLINK "https://help.obsidian.md/Getting+started/Sync+your+notes+across+devices" \h</w:instrText>
            </w:r>
            <w:r w:rsidR="00057967">
              <w:fldChar w:fldCharType="separate"/>
            </w:r>
            <w:r>
              <w:rPr>
                <w:rStyle w:val="Hyperlink"/>
              </w:rPr>
              <w:t>use one of the sync services listed here</w:t>
            </w:r>
            <w:r w:rsidR="00057967">
              <w:rPr>
                <w:rStyle w:val="Hyperlink"/>
              </w:rPr>
              <w:fldChar w:fldCharType="end"/>
            </w:r>
            <w:r>
              <w:t xml:space="preserve"> so that your files are backed up.</w:t>
            </w:r>
          </w:p>
          <w:p w14:paraId="2725F44D" w14:textId="6E86046F" w:rsidR="00F462A7" w:rsidRDefault="00F462A7">
            <w:pPr>
              <w:pStyle w:val="FirstParagraph"/>
              <w:spacing w:after="16"/>
            </w:pPr>
            <w:r>
              <w:t xml:space="preserve">If you are having any difficulty in installing Obsidian, feel free to reach out for support on </w:t>
            </w:r>
            <w:hyperlink r:id="rId24">
              <w:r>
                <w:rPr>
                  <w:rStyle w:val="Hyperlink"/>
                </w:rPr>
                <w:t>the Learning Hub</w:t>
              </w:r>
            </w:hyperlink>
            <w:r>
              <w:t>. There are also several tutorials and videos online</w:t>
            </w:r>
            <w:ins w:id="451" w:author="Deb Troendle-Scott" w:date="2024-08-13T15:10:00Z" w16du:dateUtc="2024-08-13T07:10:00Z">
              <w:r w:rsidR="00D5271D">
                <w:t xml:space="preserve">; </w:t>
              </w:r>
            </w:ins>
            <w:del w:id="452" w:author="Deb Troendle-Scott" w:date="2024-08-13T15:10:00Z" w16du:dateUtc="2024-08-13T07:10:00Z">
              <w:r w:rsidDel="00D5271D">
                <w:delText xml:space="preserve">, </w:delText>
              </w:r>
            </w:del>
            <w:del w:id="453" w:author="Deb Troendle-Scott" w:date="2024-08-13T15:09:00Z" w16du:dateUtc="2024-08-13T07:09:00Z">
              <w:r w:rsidDel="00D5271D">
                <w:delText xml:space="preserve">so </w:delText>
              </w:r>
            </w:del>
            <w:r>
              <w:t xml:space="preserve">you are encouraged to seek out these resources. One example is </w:t>
            </w:r>
            <w:r w:rsidR="009A0D9B" w:rsidRPr="00D5271D">
              <w:rPr>
                <w:i/>
                <w:iCs/>
                <w:sz w:val="24"/>
                <w:szCs w:val="24"/>
                <w:lang w:eastAsia="en-US"/>
                <w:rPrChange w:id="454" w:author="Deb Troendle-Scott" w:date="2024-08-13T15:11:00Z" w16du:dateUtc="2024-08-13T07:11:00Z">
                  <w:rPr>
                    <w:sz w:val="24"/>
                    <w:szCs w:val="24"/>
                    <w:lang w:eastAsia="en-US"/>
                  </w:rPr>
                </w:rPrChange>
              </w:rPr>
              <w:fldChar w:fldCharType="begin"/>
            </w:r>
            <w:ins w:id="455" w:author="Deb Troendle-Scott" w:date="2024-08-13T15:11:00Z" w16du:dateUtc="2024-08-13T07:11:00Z">
              <w:r w:rsidR="00D5271D" w:rsidRPr="00D5271D">
                <w:rPr>
                  <w:i/>
                  <w:iCs/>
                  <w:rPrChange w:id="456" w:author="Deb Troendle-Scott" w:date="2024-08-13T15:11:00Z" w16du:dateUtc="2024-08-13T07:11:00Z">
                    <w:rPr/>
                  </w:rPrChange>
                </w:rPr>
                <w:instrText xml:space="preserve">HYPERLINK "https://www.youtube.com/watch?v=QgbLb6QCK88" \h </w:instrText>
              </w:r>
            </w:ins>
            <w:del w:id="457" w:author="Deb Troendle-Scott" w:date="2024-08-13T15:11:00Z" w16du:dateUtc="2024-08-13T07:11:00Z">
              <w:r w:rsidR="009A0D9B" w:rsidRPr="00D5271D" w:rsidDel="00D5271D">
                <w:rPr>
                  <w:i/>
                  <w:iCs/>
                  <w:rPrChange w:id="458" w:author="Deb Troendle-Scott" w:date="2024-08-13T15:11:00Z" w16du:dateUtc="2024-08-13T07:11:00Z">
                    <w:rPr/>
                  </w:rPrChange>
                </w:rPr>
                <w:delInstrText>HYPERLINK "https://www.youtube.com/watch?v=QgbLb6QCK88" \h</w:delInstrText>
              </w:r>
            </w:del>
            <w:r w:rsidR="009A0D9B" w:rsidRPr="00D5271D">
              <w:rPr>
                <w:i/>
                <w:iCs/>
                <w:rPrChange w:id="459" w:author="Deb Troendle-Scott" w:date="2024-08-13T15:11:00Z" w16du:dateUtc="2024-08-13T07:11:00Z">
                  <w:rPr>
                    <w:i/>
                    <w:iCs/>
                  </w:rPr>
                </w:rPrChange>
              </w:rPr>
            </w:r>
            <w:r w:rsidR="009A0D9B" w:rsidRPr="00D5271D">
              <w:rPr>
                <w:i/>
                <w:iCs/>
                <w:lang w:eastAsia="en-US"/>
                <w:rPrChange w:id="460" w:author="Deb Troendle-Scott" w:date="2024-08-13T15:11:00Z" w16du:dateUtc="2024-08-13T07:11:00Z">
                  <w:rPr>
                    <w:rStyle w:val="Hyperlink"/>
                  </w:rPr>
                </w:rPrChange>
              </w:rPr>
              <w:fldChar w:fldCharType="separate"/>
            </w:r>
            <w:r w:rsidRPr="00D5271D">
              <w:rPr>
                <w:rStyle w:val="Hyperlink"/>
                <w:i/>
                <w:iCs/>
                <w:rPrChange w:id="461" w:author="Deb Troendle-Scott" w:date="2024-08-13T15:11:00Z" w16du:dateUtc="2024-08-13T07:11:00Z">
                  <w:rPr>
                    <w:rStyle w:val="Hyperlink"/>
                  </w:rPr>
                </w:rPrChange>
              </w:rPr>
              <w:t>Obsidian for Beginners: Start HERE — How to Use the Obsidian App for Notes</w:t>
            </w:r>
            <w:r w:rsidR="009A0D9B" w:rsidRPr="00D5271D">
              <w:rPr>
                <w:rStyle w:val="Hyperlink"/>
                <w:i/>
                <w:iCs/>
                <w:sz w:val="24"/>
                <w:szCs w:val="24"/>
                <w:lang w:eastAsia="en-US"/>
                <w:rPrChange w:id="462" w:author="Deb Troendle-Scott" w:date="2024-08-13T15:11:00Z" w16du:dateUtc="2024-08-13T07:11:00Z">
                  <w:rPr>
                    <w:rStyle w:val="Hyperlink"/>
                  </w:rPr>
                </w:rPrChange>
              </w:rPr>
              <w:fldChar w:fldCharType="end"/>
            </w:r>
            <w:r>
              <w:t xml:space="preserve"> </w:t>
            </w:r>
            <w:r w:rsidR="00DB25F6">
              <w:fldChar w:fldCharType="begin"/>
            </w:r>
            <w:r w:rsidR="00E36A01">
              <w:instrText xml:space="preserve"> ADDIN ZOTERO_ITEM CSL_CITATION {"citationID":"dWns7IwA","properties":{"formattedCitation":"(2020)","plainCitation":"(2020)","noteIndex":0},"citationItems":[{"id":588,"uris":["http://zotero.org/users/14693029/items/ESDLW6TT"],"itemData":{"id":588,"type":"motion_picture","medium":"Video","note":"author: Linking Your Thinking ||","publisher":"YouTube","title":"Obsidian for beginners: Start HERE — How to use the Obsidian app for notes","URL":"https://www.youtube.com/watch?v=QgbLb6QCK88","accessed":{"date-parts":[["2024",8,13]]},"issued":{"date-parts":[["2020",9,16]]}},"label":"page","suppress-author":true}],"schema":"https://github.com/citation-style-language/schema/raw/master/csl-citation.json"} </w:instrText>
            </w:r>
            <w:r w:rsidR="00DB25F6">
              <w:fldChar w:fldCharType="separate"/>
            </w:r>
            <w:r w:rsidR="00DB25F6" w:rsidRPr="00DB25F6">
              <w:rPr>
                <w:rFonts w:ascii="Aptos" w:hAnsi="Aptos"/>
              </w:rPr>
              <w:t>(2020)</w:t>
            </w:r>
            <w:r w:rsidR="00DB25F6">
              <w:fldChar w:fldCharType="end"/>
            </w:r>
            <w:ins w:id="463" w:author="Deb Troendle-Scott" w:date="2024-08-13T15:13:00Z" w16du:dateUtc="2024-08-13T07:13:00Z">
              <w:r w:rsidR="00DB25F6">
                <w:t xml:space="preserve">. </w:t>
              </w:r>
            </w:ins>
            <w:r>
              <w:t>The first minute shows how to set up Obsidian</w:t>
            </w:r>
            <w:ins w:id="464" w:author="Deb Troendle-Scott" w:date="2024-08-13T15:13:00Z" w16du:dateUtc="2024-08-13T07:13:00Z">
              <w:r w:rsidR="00DB25F6">
                <w:t xml:space="preserve"> </w:t>
              </w:r>
            </w:ins>
            <w:r>
              <w:t>…</w:t>
            </w:r>
            <w:ins w:id="465" w:author="Deb Troendle-Scott" w:date="2024-08-13T15:13:00Z" w16du:dateUtc="2024-08-13T07:13:00Z">
              <w:r w:rsidR="00DB25F6">
                <w:t xml:space="preserve"> </w:t>
              </w:r>
            </w:ins>
            <w:r>
              <w:t>and if you’d like a sneak peek at the amazing features this tool has to offer, watch on! We’ll get to these additional uses of Obsidian later in the course.</w:t>
            </w:r>
          </w:p>
        </w:tc>
      </w:tr>
    </w:tbl>
    <w:p w14:paraId="04F51199" w14:textId="4BBE6082" w:rsidR="00F462A7" w:rsidRDefault="00F462A7">
      <w:pPr>
        <w:pStyle w:val="BodyText"/>
      </w:pPr>
      <w:r>
        <w:t xml:space="preserve">Obsidian will become </w:t>
      </w:r>
      <w:proofErr w:type="gramStart"/>
      <w:r>
        <w:t>a backbone</w:t>
      </w:r>
      <w:proofErr w:type="gramEnd"/>
      <w:r>
        <w:t xml:space="preserve"> of this course as we will use it to learn how the web works and give you a workflow that will help you stay organized. One of the advantages of Obsidian is that everything you do in the app happens on your own computer, rather than </w:t>
      </w:r>
      <w:r w:rsidRPr="00DF67CD">
        <w:rPr>
          <w:rPrChange w:id="466" w:author="Deb Troendle-Scott" w:date="2024-08-13T15:14:00Z" w16du:dateUtc="2024-08-13T07:14:00Z">
            <w:rPr>
              <w:i/>
              <w:iCs/>
            </w:rPr>
          </w:rPrChange>
        </w:rPr>
        <w:t>the cloud</w:t>
      </w:r>
      <w:r>
        <w:t xml:space="preserve">, which is just another way of saying </w:t>
      </w:r>
      <w:r>
        <w:rPr>
          <w:i/>
          <w:iCs/>
        </w:rPr>
        <w:t>someone else’s computer</w:t>
      </w:r>
      <w:r>
        <w:t xml:space="preserve">. However, the drawback to that is that you need to ensure that you have a backup of your vaults in a secure location, either one of the sync services mentioned in </w:t>
      </w:r>
      <w:ins w:id="467" w:author="Deb Troendle-Scott" w:date="2024-08-13T15:14:00Z" w16du:dateUtc="2024-08-13T07:14:00Z">
        <w:r w:rsidR="00DF67CD">
          <w:t>S</w:t>
        </w:r>
      </w:ins>
      <w:del w:id="468" w:author="Deb Troendle-Scott" w:date="2024-08-13T15:14:00Z" w16du:dateUtc="2024-08-13T07:14:00Z">
        <w:r w:rsidDel="00DF67CD">
          <w:delText>s</w:delText>
        </w:r>
      </w:del>
      <w:r>
        <w:t xml:space="preserve">tep 3, above, or another backup system. </w:t>
      </w:r>
      <w:hyperlink r:id="rId25">
        <w:r>
          <w:rPr>
            <w:rStyle w:val="Hyperlink"/>
          </w:rPr>
          <w:t>Please check the Learning Hub</w:t>
        </w:r>
      </w:hyperlink>
      <w:r>
        <w:t xml:space="preserve"> or talk </w:t>
      </w:r>
      <w:del w:id="469" w:author="Deb Troendle-Scott" w:date="2024-08-13T15:14:00Z" w16du:dateUtc="2024-08-13T07:14:00Z">
        <w:r w:rsidDel="00DF67CD">
          <w:delText xml:space="preserve">your </w:delText>
        </w:r>
      </w:del>
      <w:ins w:id="470" w:author="Deb Troendle-Scott" w:date="2024-08-13T15:14:00Z" w16du:dateUtc="2024-08-13T07:14:00Z">
        <w:r w:rsidR="00DF67CD">
          <w:t xml:space="preserve">to </w:t>
        </w:r>
      </w:ins>
      <w:r>
        <w:t>your instructor or facilitator for help with this.</w:t>
      </w:r>
    </w:p>
    <w:p w14:paraId="5BC76454" w14:textId="77777777" w:rsidR="00F462A7" w:rsidRDefault="00F462A7">
      <w:pPr>
        <w:pStyle w:val="Heading3"/>
      </w:pPr>
      <w:bookmarkStart w:id="471" w:name="activity-download-the-starter-vault"/>
      <w:bookmarkEnd w:id="442"/>
      <w:r>
        <w:t>1.3.2 Activity: Download the Starter Vault</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2887AA20" w14:textId="77777777" w:rsidTr="00C326C9">
        <w:trPr>
          <w:cantSplit/>
        </w:trPr>
        <w:tc>
          <w:tcPr>
            <w:tcW w:w="0" w:type="auto"/>
            <w:tcMar>
              <w:left w:w="144" w:type="dxa"/>
            </w:tcMar>
          </w:tcPr>
          <w:p w14:paraId="0D0B940D" w14:textId="77777777" w:rsidR="00F462A7" w:rsidRDefault="00F462A7">
            <w:pPr>
              <w:pStyle w:val="FirstParagraph"/>
              <w:spacing w:before="16" w:after="64"/>
            </w:pPr>
          </w:p>
          <w:p w14:paraId="70DD6D8E" w14:textId="77777777" w:rsidR="00F462A7" w:rsidRDefault="00F462A7">
            <w:pPr>
              <w:pStyle w:val="BodyText"/>
              <w:spacing w:before="16"/>
            </w:pPr>
            <w:r>
              <w:t xml:space="preserve">To give you a head start, we have created a </w:t>
            </w:r>
            <w:r w:rsidRPr="00B83686">
              <w:rPr>
                <w:rPrChange w:id="472" w:author="Deb Troendle-Scott" w:date="2024-08-20T17:19:00Z" w16du:dateUtc="2024-08-20T09:19:00Z">
                  <w:rPr>
                    <w:b/>
                    <w:bCs/>
                  </w:rPr>
                </w:rPrChange>
              </w:rPr>
              <w:t>starter vault</w:t>
            </w:r>
            <w:r>
              <w:t xml:space="preserve"> for you to download and use. Follow the instructions below to access the starter vault.</w:t>
            </w:r>
          </w:p>
          <w:p w14:paraId="39295046" w14:textId="6BF13A20" w:rsidR="00F462A7" w:rsidRDefault="009A0D9B">
            <w:pPr>
              <w:pStyle w:val="ListBullet"/>
              <w:pPrChange w:id="473" w:author="Deb Troendle-Scott" w:date="2024-08-20T17:39:00Z" w16du:dateUtc="2024-08-20T09:39:00Z">
                <w:pPr>
                  <w:pStyle w:val="Compact"/>
                  <w:numPr>
                    <w:numId w:val="5"/>
                  </w:numPr>
                  <w:ind w:left="720" w:hanging="360"/>
                </w:pPr>
              </w:pPrChange>
            </w:pPr>
            <w:r w:rsidRPr="00B83686">
              <w:rPr>
                <w:kern w:val="2"/>
                <w:sz w:val="24"/>
                <w:szCs w:val="24"/>
                <w:lang w:val="en-CA" w:eastAsia="en-US"/>
                <w14:ligatures w14:val="standardContextual"/>
              </w:rPr>
              <w:fldChar w:fldCharType="begin"/>
            </w:r>
            <w:r>
              <w:instrText>HYPERLINK "https://github.com/twu-innovation/ldrs101-vault/archive/refs/heads/main.zip" \h</w:instrText>
            </w:r>
            <w:r w:rsidRPr="00B83686">
              <w:rPr>
                <w:kern w:val="2"/>
                <w:lang w:val="en-CA"/>
                <w14:ligatures w14:val="standardContextual"/>
              </w:rPr>
              <w:fldChar w:fldCharType="separate"/>
            </w:r>
            <w:r w:rsidR="00F462A7" w:rsidRPr="00B83686">
              <w:rPr>
                <w:kern w:val="2"/>
                <w:lang w:val="en-CA"/>
                <w14:ligatures w14:val="standardContextual"/>
                <w:rPrChange w:id="474" w:author="Deb Troendle-Scott" w:date="2024-08-20T17:19:00Z" w16du:dateUtc="2024-08-20T09:19:00Z">
                  <w:rPr>
                    <w:rStyle w:val="Hyperlink"/>
                  </w:rPr>
                </w:rPrChange>
              </w:rPr>
              <w:t>Click this link to download the vault</w:t>
            </w:r>
            <w:del w:id="475" w:author="Deb Troendle-Scott" w:date="2024-08-13T15:22:00Z" w16du:dateUtc="2024-08-13T07:22:00Z">
              <w:r w:rsidR="00F462A7" w:rsidRPr="00B83686" w:rsidDel="00A67428">
                <w:rPr>
                  <w:kern w:val="2"/>
                  <w:lang w:val="en-CA"/>
                  <w14:ligatures w14:val="standardContextual"/>
                  <w:rPrChange w:id="476" w:author="Deb Troendle-Scott" w:date="2024-08-20T17:19:00Z" w16du:dateUtc="2024-08-20T09:19:00Z">
                    <w:rPr>
                      <w:rStyle w:val="Hyperlink"/>
                    </w:rPr>
                  </w:rPrChange>
                </w:rPr>
                <w:delText>.</w:delText>
              </w:r>
            </w:del>
            <w:r w:rsidRPr="00B83686">
              <w:rPr>
                <w:kern w:val="2"/>
                <w:sz w:val="24"/>
                <w:szCs w:val="24"/>
                <w:lang w:val="en-CA" w:eastAsia="en-US"/>
                <w14:ligatures w14:val="standardContextual"/>
                <w:rPrChange w:id="477" w:author="Deb Troendle-Scott" w:date="2024-08-20T17:19:00Z" w16du:dateUtc="2024-08-20T09:19:00Z">
                  <w:rPr>
                    <w:rStyle w:val="Hyperlink"/>
                  </w:rPr>
                </w:rPrChange>
              </w:rPr>
              <w:fldChar w:fldCharType="end"/>
            </w:r>
          </w:p>
          <w:p w14:paraId="65BE3AF1" w14:textId="77777777" w:rsidR="00F462A7" w:rsidRDefault="00F462A7">
            <w:pPr>
              <w:pStyle w:val="ListBullet2"/>
              <w:pPrChange w:id="478" w:author="Deb Troendle-Scott" w:date="2024-08-20T17:39:00Z" w16du:dateUtc="2024-08-20T09:39:00Z">
                <w:pPr>
                  <w:pStyle w:val="Compact"/>
                  <w:numPr>
                    <w:ilvl w:val="1"/>
                    <w:numId w:val="2"/>
                  </w:numPr>
                  <w:ind w:left="1440" w:hanging="360"/>
                </w:pPr>
              </w:pPrChange>
            </w:pPr>
            <w:r>
              <w:t xml:space="preserve">This will download a file called </w:t>
            </w:r>
            <w:commentRangeStart w:id="479"/>
            <w:r w:rsidRPr="00B83686">
              <w:rPr>
                <w:kern w:val="2"/>
                <w:sz w:val="24"/>
                <w:lang w:val="en-CA"/>
                <w14:ligatures w14:val="standardContextual"/>
                <w:rPrChange w:id="480" w:author="Deb Troendle-Scott" w:date="2024-08-20T17:19:00Z" w16du:dateUtc="2024-08-20T09:19:00Z">
                  <w:rPr>
                    <w:rStyle w:val="VerbatimChar"/>
                  </w:rPr>
                </w:rPrChange>
              </w:rPr>
              <w:t>ldrs101-vault-main.zip</w:t>
            </w:r>
            <w:r>
              <w:t xml:space="preserve"> </w:t>
            </w:r>
            <w:commentRangeEnd w:id="479"/>
            <w:r w:rsidR="00B359C6">
              <w:rPr>
                <w:rStyle w:val="CommentReference"/>
                <w:kern w:val="2"/>
                <w:lang w:val="en-CA" w:eastAsia="en-US"/>
                <w14:ligatures w14:val="standardContextual"/>
              </w:rPr>
              <w:commentReference w:id="479"/>
            </w:r>
            <w:r>
              <w:t>to your computer</w:t>
            </w:r>
            <w:del w:id="481" w:author="Deb Troendle-Scott" w:date="2024-08-13T15:19:00Z" w16du:dateUtc="2024-08-13T07:19:00Z">
              <w:r w:rsidDel="006A1971">
                <w:delText>.</w:delText>
              </w:r>
            </w:del>
          </w:p>
          <w:p w14:paraId="46364A46" w14:textId="77777777" w:rsidR="00F462A7" w:rsidRDefault="00F462A7">
            <w:pPr>
              <w:pStyle w:val="ListBullet2"/>
              <w:pPrChange w:id="482" w:author="Deb Troendle-Scott" w:date="2024-08-20T17:39:00Z" w16du:dateUtc="2024-08-20T09:39:00Z">
                <w:pPr>
                  <w:pStyle w:val="Compact"/>
                  <w:numPr>
                    <w:ilvl w:val="1"/>
                    <w:numId w:val="2"/>
                  </w:numPr>
                  <w:ind w:left="1440" w:hanging="360"/>
                </w:pPr>
              </w:pPrChange>
            </w:pPr>
            <w:r>
              <w:t xml:space="preserve">The </w:t>
            </w:r>
            <w:r w:rsidRPr="00B83686">
              <w:rPr>
                <w:kern w:val="2"/>
                <w:sz w:val="24"/>
                <w:lang w:val="en-CA"/>
                <w14:ligatures w14:val="standardContextual"/>
                <w:rPrChange w:id="483" w:author="Deb Troendle-Scott" w:date="2024-08-20T17:19:00Z" w16du:dateUtc="2024-08-20T09:19:00Z">
                  <w:rPr>
                    <w:rStyle w:val="VerbatimChar"/>
                  </w:rPr>
                </w:rPrChange>
              </w:rPr>
              <w:t>.zip</w:t>
            </w:r>
            <w:r>
              <w:t xml:space="preserve"> extension means that this is a compressed </w:t>
            </w:r>
            <w:proofErr w:type="gramStart"/>
            <w:r>
              <w:t>file</w:t>
            </w:r>
            <w:proofErr w:type="gramEnd"/>
            <w:r>
              <w:t xml:space="preserve"> and it contains multiple other files inside</w:t>
            </w:r>
            <w:del w:id="484" w:author="Deb Troendle-Scott" w:date="2024-08-13T15:19:00Z" w16du:dateUtc="2024-08-13T07:19:00Z">
              <w:r w:rsidDel="006A1971">
                <w:delText>.</w:delText>
              </w:r>
            </w:del>
          </w:p>
          <w:p w14:paraId="47FC1528" w14:textId="77777777" w:rsidR="00F462A7" w:rsidRDefault="00F462A7">
            <w:pPr>
              <w:pStyle w:val="ListBullet"/>
              <w:pPrChange w:id="485" w:author="Deb Troendle-Scott" w:date="2024-08-20T17:39:00Z" w16du:dateUtc="2024-08-20T09:39:00Z">
                <w:pPr>
                  <w:pStyle w:val="Compact"/>
                  <w:numPr>
                    <w:numId w:val="5"/>
                  </w:numPr>
                  <w:ind w:left="720" w:hanging="360"/>
                </w:pPr>
              </w:pPrChange>
            </w:pPr>
            <w:r>
              <w:t xml:space="preserve">Move the compressed file to your </w:t>
            </w:r>
            <w:r w:rsidRPr="00B83686">
              <w:rPr>
                <w:kern w:val="2"/>
                <w:sz w:val="24"/>
                <w:lang w:val="en-CA"/>
                <w14:ligatures w14:val="standardContextual"/>
                <w:rPrChange w:id="486" w:author="Deb Troendle-Scott" w:date="2024-08-20T17:19:00Z" w16du:dateUtc="2024-08-20T09:19:00Z">
                  <w:rPr>
                    <w:rStyle w:val="VerbatimChar"/>
                  </w:rPr>
                </w:rPrChange>
              </w:rPr>
              <w:t>Documents</w:t>
            </w:r>
            <w:r>
              <w:t xml:space="preserve"> folder</w:t>
            </w:r>
            <w:del w:id="487" w:author="Deb Troendle-Scott" w:date="2024-08-13T15:22:00Z" w16du:dateUtc="2024-08-13T07:22:00Z">
              <w:r w:rsidDel="00A67428">
                <w:delText>.</w:delText>
              </w:r>
            </w:del>
          </w:p>
          <w:p w14:paraId="13289168" w14:textId="4596FC43" w:rsidR="00F462A7" w:rsidRDefault="00F462A7">
            <w:pPr>
              <w:pStyle w:val="ListBullet"/>
              <w:pPrChange w:id="488" w:author="Deb Troendle-Scott" w:date="2024-08-20T17:39:00Z" w16du:dateUtc="2024-08-20T09:39:00Z">
                <w:pPr>
                  <w:pStyle w:val="Compact"/>
                  <w:numPr>
                    <w:numId w:val="5"/>
                  </w:numPr>
                  <w:ind w:left="720" w:hanging="360"/>
                </w:pPr>
              </w:pPrChange>
            </w:pPr>
            <w:r>
              <w:t>Unzip or extract the contents of the file</w:t>
            </w:r>
            <w:del w:id="489" w:author="Deb Troendle-Scott" w:date="2024-08-13T15:21:00Z" w16du:dateUtc="2024-08-13T07:21:00Z">
              <w:r w:rsidDel="0084346A">
                <w:delText>.</w:delText>
              </w:r>
            </w:del>
            <w:ins w:id="490" w:author="Deb Troendle-Scott" w:date="2024-08-13T15:19:00Z" w16du:dateUtc="2024-08-13T07:19:00Z">
              <w:r w:rsidR="006A1971">
                <w:t>; y</w:t>
              </w:r>
            </w:ins>
            <w:del w:id="491" w:author="Deb Troendle-Scott" w:date="2024-08-13T15:19:00Z" w16du:dateUtc="2024-08-13T07:19:00Z">
              <w:r w:rsidDel="006A1971">
                <w:delText xml:space="preserve"> Y</w:delText>
              </w:r>
            </w:del>
            <w:r>
              <w:t>ou should see a list of files similar to the image below</w:t>
            </w:r>
            <w:del w:id="492" w:author="Deb Troendle-Scott" w:date="2024-08-13T15:19:00Z" w16du:dateUtc="2024-08-13T07:19:00Z">
              <w:r w:rsidDel="006A1971">
                <w:delText>.</w:delText>
              </w:r>
            </w:del>
          </w:p>
          <w:tbl>
            <w:tblPr>
              <w:tblStyle w:val="Table"/>
              <w:tblW w:w="5000" w:type="pct"/>
              <w:tblLayout w:type="fixed"/>
              <w:tblLook w:val="0000" w:firstRow="0" w:lastRow="0" w:firstColumn="0" w:lastColumn="0" w:noHBand="0" w:noVBand="0"/>
            </w:tblPr>
            <w:tblGrid>
              <w:gridCol w:w="9022"/>
            </w:tblGrid>
            <w:tr w:rsidR="00F462A7" w:rsidRPr="00B83686" w14:paraId="0C9E4764" w14:textId="77777777">
              <w:tc>
                <w:tcPr>
                  <w:tcW w:w="0" w:type="auto"/>
                </w:tcPr>
                <w:p w14:paraId="2CA1FBFE" w14:textId="77777777" w:rsidR="00113AA7" w:rsidRPr="00B83686" w:rsidRDefault="00F462A7">
                  <w:pPr>
                    <w:pStyle w:val="ImageCaption"/>
                    <w:spacing w:before="200"/>
                    <w:rPr>
                      <w:ins w:id="493" w:author="Deb Troendle-Scott" w:date="2024-08-13T15:15:00Z" w16du:dateUtc="2024-08-13T07:15:00Z"/>
                      <w:i w:val="0"/>
                      <w:sz w:val="20"/>
                      <w:szCs w:val="20"/>
                      <w:rPrChange w:id="494" w:author="Deb Troendle-Scott" w:date="2024-08-20T17:19:00Z" w16du:dateUtc="2024-08-20T09:19:00Z">
                        <w:rPr>
                          <w:ins w:id="495" w:author="Deb Troendle-Scott" w:date="2024-08-13T15:15:00Z" w16du:dateUtc="2024-08-13T07:15:00Z"/>
                        </w:rPr>
                      </w:rPrChange>
                    </w:rPr>
                  </w:pPr>
                  <w:bookmarkStart w:id="496" w:name="fig-vaultxcontents"/>
                  <w:r w:rsidRPr="00B83686">
                    <w:rPr>
                      <w:i w:val="0"/>
                      <w:sz w:val="20"/>
                      <w:szCs w:val="20"/>
                      <w:rPrChange w:id="497" w:author="Deb Troendle-Scott" w:date="2024-08-20T17:19:00Z" w16du:dateUtc="2024-08-20T09:19:00Z">
                        <w:rPr/>
                      </w:rPrChange>
                    </w:rPr>
                    <w:t>Figure 1.1</w:t>
                  </w:r>
                </w:p>
                <w:p w14:paraId="1DF109B7" w14:textId="31BC4BDB" w:rsidR="00F462A7" w:rsidRPr="00B83686" w:rsidRDefault="00F462A7">
                  <w:pPr>
                    <w:pStyle w:val="ImageCaption"/>
                    <w:spacing w:before="200"/>
                    <w:rPr>
                      <w:ins w:id="498" w:author="Deb Troendle-Scott" w:date="2024-08-13T15:15:00Z" w16du:dateUtc="2024-08-13T07:15:00Z"/>
                      <w:i w:val="0"/>
                      <w:sz w:val="20"/>
                      <w:szCs w:val="20"/>
                      <w:rPrChange w:id="499" w:author="Deb Troendle-Scott" w:date="2024-08-20T17:19:00Z" w16du:dateUtc="2024-08-20T09:19:00Z">
                        <w:rPr>
                          <w:ins w:id="500" w:author="Deb Troendle-Scott" w:date="2024-08-13T15:15:00Z" w16du:dateUtc="2024-08-13T07:15:00Z"/>
                        </w:rPr>
                      </w:rPrChange>
                    </w:rPr>
                  </w:pPr>
                  <w:del w:id="501" w:author="Deb Troendle-Scott" w:date="2024-08-13T15:15:00Z" w16du:dateUtc="2024-08-13T07:15:00Z">
                    <w:r w:rsidRPr="00884C86" w:rsidDel="00113AA7">
                      <w:rPr>
                        <w:iCs/>
                        <w:sz w:val="20"/>
                        <w:szCs w:val="20"/>
                        <w:rPrChange w:id="502" w:author="Deb Troendle-Scott" w:date="2024-08-20T17:21:00Z" w16du:dateUtc="2024-08-20T09:21:00Z">
                          <w:rPr/>
                        </w:rPrChange>
                      </w:rPr>
                      <w:delText>:</w:delText>
                    </w:r>
                  </w:del>
                  <w:del w:id="503" w:author="Deb Troendle-Scott" w:date="2024-08-13T15:22:00Z" w16du:dateUtc="2024-08-13T07:22:00Z">
                    <w:r w:rsidRPr="00884C86" w:rsidDel="00A67428">
                      <w:rPr>
                        <w:iCs/>
                        <w:sz w:val="20"/>
                        <w:szCs w:val="20"/>
                        <w:rPrChange w:id="504" w:author="Deb Troendle-Scott" w:date="2024-08-20T17:21:00Z" w16du:dateUtc="2024-08-20T09:21:00Z">
                          <w:rPr/>
                        </w:rPrChange>
                      </w:rPr>
                      <w:delText xml:space="preserve"> </w:delText>
                    </w:r>
                  </w:del>
                  <w:r w:rsidRPr="00884C86">
                    <w:rPr>
                      <w:iCs/>
                      <w:sz w:val="20"/>
                      <w:szCs w:val="20"/>
                      <w:rPrChange w:id="505" w:author="Deb Troendle-Scott" w:date="2024-08-20T17:21:00Z" w16du:dateUtc="2024-08-20T09:21:00Z">
                        <w:rPr/>
                      </w:rPrChange>
                    </w:rPr>
                    <w:t xml:space="preserve">Screenshot of </w:t>
                  </w:r>
                  <w:del w:id="506" w:author="Deb Troendle-Scott" w:date="2024-08-13T15:22:00Z" w16du:dateUtc="2024-08-13T07:22:00Z">
                    <w:r w:rsidRPr="00884C86" w:rsidDel="00A67428">
                      <w:rPr>
                        <w:iCs/>
                        <w:sz w:val="20"/>
                        <w:szCs w:val="20"/>
                        <w:rPrChange w:id="507" w:author="Deb Troendle-Scott" w:date="2024-08-20T17:21:00Z" w16du:dateUtc="2024-08-20T09:21:00Z">
                          <w:rPr/>
                        </w:rPrChange>
                      </w:rPr>
                      <w:delText xml:space="preserve">the </w:delText>
                    </w:r>
                  </w:del>
                  <w:del w:id="508" w:author="Deb Troendle-Scott" w:date="2024-08-13T15:19:00Z" w16du:dateUtc="2024-08-13T07:19:00Z">
                    <w:r w:rsidRPr="00884C86" w:rsidDel="006A1971">
                      <w:rPr>
                        <w:iCs/>
                        <w:sz w:val="20"/>
                        <w:szCs w:val="20"/>
                        <w:rPrChange w:id="509" w:author="Deb Troendle-Scott" w:date="2024-08-20T17:21:00Z" w16du:dateUtc="2024-08-20T09:21:00Z">
                          <w:rPr/>
                        </w:rPrChange>
                      </w:rPr>
                      <w:delText>c</w:delText>
                    </w:r>
                  </w:del>
                  <w:del w:id="510" w:author="Deb Troendle-Scott" w:date="2024-08-13T15:22:00Z" w16du:dateUtc="2024-08-13T07:22:00Z">
                    <w:r w:rsidRPr="00884C86" w:rsidDel="00A67428">
                      <w:rPr>
                        <w:iCs/>
                        <w:sz w:val="20"/>
                        <w:szCs w:val="20"/>
                        <w:rPrChange w:id="511" w:author="Deb Troendle-Scott" w:date="2024-08-20T17:21:00Z" w16du:dateUtc="2024-08-20T09:21:00Z">
                          <w:rPr/>
                        </w:rPrChange>
                      </w:rPr>
                      <w:delText xml:space="preserve">ontents of </w:delText>
                    </w:r>
                  </w:del>
                  <w:del w:id="512" w:author="Deb Troendle-Scott" w:date="2024-08-13T15:20:00Z" w16du:dateUtc="2024-08-13T07:20:00Z">
                    <w:r w:rsidRPr="00884C86" w:rsidDel="006A1971">
                      <w:rPr>
                        <w:iCs/>
                        <w:sz w:val="20"/>
                        <w:szCs w:val="20"/>
                        <w:rPrChange w:id="513" w:author="Deb Troendle-Scott" w:date="2024-08-20T17:21:00Z" w16du:dateUtc="2024-08-20T09:21:00Z">
                          <w:rPr/>
                        </w:rPrChange>
                      </w:rPr>
                      <w:delText>the e</w:delText>
                    </w:r>
                  </w:del>
                  <w:ins w:id="514" w:author="Deb Troendle-Scott" w:date="2024-08-13T15:20:00Z" w16du:dateUtc="2024-08-13T07:20:00Z">
                    <w:r w:rsidR="006A1971" w:rsidRPr="00884C86">
                      <w:rPr>
                        <w:iCs/>
                        <w:sz w:val="20"/>
                        <w:szCs w:val="20"/>
                        <w:rPrChange w:id="515" w:author="Deb Troendle-Scott" w:date="2024-08-20T17:21:00Z" w16du:dateUtc="2024-08-20T09:21:00Z">
                          <w:rPr/>
                        </w:rPrChange>
                      </w:rPr>
                      <w:t>E</w:t>
                    </w:r>
                  </w:ins>
                  <w:r w:rsidRPr="00884C86">
                    <w:rPr>
                      <w:iCs/>
                      <w:sz w:val="20"/>
                      <w:szCs w:val="20"/>
                      <w:rPrChange w:id="516" w:author="Deb Troendle-Scott" w:date="2024-08-20T17:21:00Z" w16du:dateUtc="2024-08-20T09:21:00Z">
                        <w:rPr/>
                      </w:rPrChange>
                    </w:rPr>
                    <w:t>xtracted</w:t>
                  </w:r>
                  <w:ins w:id="517" w:author="Deb Troendle-Scott" w:date="2024-08-13T15:20:00Z" w16du:dateUtc="2024-08-13T07:20:00Z">
                    <w:r w:rsidR="006A1971" w:rsidRPr="00884C86">
                      <w:rPr>
                        <w:iCs/>
                        <w:sz w:val="20"/>
                        <w:szCs w:val="20"/>
                        <w:rPrChange w:id="518" w:author="Deb Troendle-Scott" w:date="2024-08-20T17:21:00Z" w16du:dateUtc="2024-08-20T09:21:00Z">
                          <w:rPr/>
                        </w:rPrChange>
                      </w:rPr>
                      <w:t xml:space="preserve"> </w:t>
                    </w:r>
                  </w:ins>
                  <w:del w:id="519" w:author="Deb Troendle-Scott" w:date="2024-08-13T15:20:00Z" w16du:dateUtc="2024-08-13T07:20:00Z">
                    <w:r w:rsidRPr="00884C86" w:rsidDel="006A1971">
                      <w:rPr>
                        <w:iCs/>
                        <w:sz w:val="20"/>
                        <w:szCs w:val="20"/>
                        <w:rPrChange w:id="520" w:author="Deb Troendle-Scott" w:date="2024-08-20T17:21:00Z" w16du:dateUtc="2024-08-20T09:21:00Z">
                          <w:rPr/>
                        </w:rPrChange>
                      </w:rPr>
                      <w:delText xml:space="preserve"> f</w:delText>
                    </w:r>
                  </w:del>
                  <w:ins w:id="521" w:author="Deb Troendle-Scott" w:date="2024-08-13T15:20:00Z" w16du:dateUtc="2024-08-13T07:20:00Z">
                    <w:r w:rsidR="006A1971" w:rsidRPr="00884C86">
                      <w:rPr>
                        <w:iCs/>
                        <w:sz w:val="20"/>
                        <w:szCs w:val="20"/>
                        <w:rPrChange w:id="522" w:author="Deb Troendle-Scott" w:date="2024-08-20T17:21:00Z" w16du:dateUtc="2024-08-20T09:21:00Z">
                          <w:rPr/>
                        </w:rPrChange>
                      </w:rPr>
                      <w:t>F</w:t>
                    </w:r>
                  </w:ins>
                  <w:r w:rsidRPr="00884C86">
                    <w:rPr>
                      <w:iCs/>
                      <w:sz w:val="20"/>
                      <w:szCs w:val="20"/>
                      <w:rPrChange w:id="523" w:author="Deb Troendle-Scott" w:date="2024-08-20T17:21:00Z" w16du:dateUtc="2024-08-20T09:21:00Z">
                        <w:rPr/>
                      </w:rPrChange>
                    </w:rPr>
                    <w:t>iles</w:t>
                  </w:r>
                  <w:ins w:id="524" w:author="Deb Troendle-Scott" w:date="2024-08-13T15:22:00Z" w16du:dateUtc="2024-08-13T07:22:00Z">
                    <w:r w:rsidR="00A67428" w:rsidRPr="00884C86">
                      <w:rPr>
                        <w:iCs/>
                        <w:sz w:val="20"/>
                        <w:szCs w:val="20"/>
                        <w:rPrChange w:id="525" w:author="Deb Troendle-Scott" w:date="2024-08-20T17:21:00Z" w16du:dateUtc="2024-08-20T09:21:00Z">
                          <w:rPr/>
                        </w:rPrChange>
                      </w:rPr>
                      <w:t xml:space="preserve"> List</w:t>
                    </w:r>
                  </w:ins>
                  <w:ins w:id="526" w:author="Deb Troendle-Scott" w:date="2024-08-13T15:20:00Z" w16du:dateUtc="2024-08-13T07:20:00Z">
                    <w:r w:rsidR="006A1971" w:rsidRPr="00884C86">
                      <w:rPr>
                        <w:iCs/>
                        <w:sz w:val="20"/>
                        <w:szCs w:val="20"/>
                        <w:rPrChange w:id="527" w:author="Deb Troendle-Scott" w:date="2024-08-20T17:21:00Z" w16du:dateUtc="2024-08-20T09:21:00Z">
                          <w:rPr/>
                        </w:rPrChange>
                      </w:rPr>
                      <w:t xml:space="preserve"> on </w:t>
                    </w:r>
                  </w:ins>
                  <w:ins w:id="528" w:author="Deb Troendle-Scott" w:date="2024-08-13T15:22:00Z" w16du:dateUtc="2024-08-13T07:22:00Z">
                    <w:r w:rsidR="00A67428" w:rsidRPr="00884C86">
                      <w:rPr>
                        <w:iCs/>
                        <w:sz w:val="20"/>
                        <w:szCs w:val="20"/>
                        <w:rPrChange w:id="529" w:author="Deb Troendle-Scott" w:date="2024-08-20T17:21:00Z" w16du:dateUtc="2024-08-20T09:21:00Z">
                          <w:rPr/>
                        </w:rPrChange>
                      </w:rPr>
                      <w:t>Obsidian</w:t>
                    </w:r>
                  </w:ins>
                  <w:del w:id="530" w:author="Deb Troendle-Scott" w:date="2024-08-20T17:21:00Z" w16du:dateUtc="2024-08-20T09:21:00Z">
                    <w:r w:rsidRPr="00B83686" w:rsidDel="00884C86">
                      <w:rPr>
                        <w:i w:val="0"/>
                        <w:sz w:val="20"/>
                        <w:szCs w:val="20"/>
                        <w:rPrChange w:id="531" w:author="Deb Troendle-Scott" w:date="2024-08-20T17:19:00Z" w16du:dateUtc="2024-08-20T09:19:00Z">
                          <w:rPr/>
                        </w:rPrChange>
                      </w:rPr>
                      <w:delText>.</w:delText>
                    </w:r>
                  </w:del>
                </w:p>
                <w:p w14:paraId="4AA364EB" w14:textId="6AE3BA2E" w:rsidR="00113AA7" w:rsidRPr="00B83686" w:rsidRDefault="000A6ECA">
                  <w:pPr>
                    <w:pStyle w:val="ImageCaption"/>
                    <w:spacing w:before="200"/>
                    <w:rPr>
                      <w:i w:val="0"/>
                      <w:sz w:val="20"/>
                      <w:szCs w:val="20"/>
                      <w:rPrChange w:id="532" w:author="Deb Troendle-Scott" w:date="2024-08-20T17:19:00Z" w16du:dateUtc="2024-08-20T09:19:00Z">
                        <w:rPr/>
                      </w:rPrChange>
                    </w:rPr>
                  </w:pPr>
                  <w:ins w:id="533" w:author="Deb Troendle-Scott" w:date="2024-08-13T15:16:00Z" w16du:dateUtc="2024-08-13T07:16:00Z">
                    <w:r w:rsidRPr="00B83686">
                      <w:rPr>
                        <w:i w:val="0"/>
                        <w:sz w:val="20"/>
                        <w:szCs w:val="20"/>
                        <w:rPrChange w:id="534" w:author="Deb Troendle-Scott" w:date="2024-08-20T17:19:00Z" w16du:dateUtc="2024-08-20T09:19:00Z">
                          <w:rPr>
                            <w:i w:val="0"/>
                            <w:iCs/>
                          </w:rPr>
                        </w:rPrChange>
                      </w:rPr>
                      <w:t xml:space="preserve">[Alt text: Screenshot, Obsidian </w:t>
                    </w:r>
                  </w:ins>
                  <w:ins w:id="535" w:author="Deb Troendle-Scott" w:date="2024-08-13T15:20:00Z" w16du:dateUtc="2024-08-13T07:20:00Z">
                    <w:r w:rsidR="006A1971" w:rsidRPr="00B83686">
                      <w:rPr>
                        <w:i w:val="0"/>
                        <w:sz w:val="20"/>
                        <w:szCs w:val="20"/>
                        <w:rPrChange w:id="536" w:author="Deb Troendle-Scott" w:date="2024-08-20T17:19:00Z" w16du:dateUtc="2024-08-20T09:19:00Z">
                          <w:rPr>
                            <w:i w:val="0"/>
                            <w:iCs/>
                          </w:rPr>
                        </w:rPrChange>
                      </w:rPr>
                      <w:t>extracted files</w:t>
                    </w:r>
                  </w:ins>
                  <w:ins w:id="537" w:author="Deb Troendle-Scott" w:date="2024-08-13T15:22:00Z" w16du:dateUtc="2024-08-13T07:22:00Z">
                    <w:r w:rsidR="00920BEE" w:rsidRPr="00B83686">
                      <w:rPr>
                        <w:i w:val="0"/>
                        <w:sz w:val="20"/>
                        <w:szCs w:val="20"/>
                        <w:rPrChange w:id="538" w:author="Deb Troendle-Scott" w:date="2024-08-20T17:19:00Z" w16du:dateUtc="2024-08-20T09:19:00Z">
                          <w:rPr>
                            <w:i w:val="0"/>
                            <w:iCs/>
                          </w:rPr>
                        </w:rPrChange>
                      </w:rPr>
                      <w:t xml:space="preserve"> list</w:t>
                    </w:r>
                  </w:ins>
                  <w:ins w:id="539" w:author="Deb Troendle-Scott" w:date="2024-08-13T15:23:00Z" w16du:dateUtc="2024-08-13T07:23:00Z">
                    <w:r w:rsidR="00920BEE" w:rsidRPr="00B83686">
                      <w:rPr>
                        <w:i w:val="0"/>
                        <w:sz w:val="20"/>
                        <w:szCs w:val="20"/>
                        <w:rPrChange w:id="540" w:author="Deb Troendle-Scott" w:date="2024-08-20T17:19:00Z" w16du:dateUtc="2024-08-20T09:19:00Z">
                          <w:rPr>
                            <w:i w:val="0"/>
                            <w:iCs/>
                          </w:rPr>
                        </w:rPrChange>
                      </w:rPr>
                      <w:t>ed</w:t>
                    </w:r>
                  </w:ins>
                  <w:ins w:id="541" w:author="Deb Troendle-Scott" w:date="2024-08-13T15:20:00Z" w16du:dateUtc="2024-08-13T07:20:00Z">
                    <w:r w:rsidR="006A1971" w:rsidRPr="00B83686">
                      <w:rPr>
                        <w:i w:val="0"/>
                        <w:sz w:val="20"/>
                        <w:szCs w:val="20"/>
                        <w:rPrChange w:id="542" w:author="Deb Troendle-Scott" w:date="2024-08-20T17:19:00Z" w16du:dateUtc="2024-08-20T09:19:00Z">
                          <w:rPr>
                            <w:i w:val="0"/>
                            <w:iCs/>
                          </w:rPr>
                        </w:rPrChange>
                      </w:rPr>
                      <w:t>]</w:t>
                    </w:r>
                  </w:ins>
                </w:p>
                <w:p w14:paraId="17DA141C" w14:textId="77777777" w:rsidR="00F462A7" w:rsidRDefault="00F462A7">
                  <w:pPr>
                    <w:pStyle w:val="Compact"/>
                    <w:rPr>
                      <w:ins w:id="543" w:author="Deb Troendle-Scott" w:date="2024-08-13T15:21:00Z" w16du:dateUtc="2024-08-13T07:21:00Z"/>
                    </w:rPr>
                  </w:pPr>
                  <w:r>
                    <w:rPr>
                      <w:noProof/>
                    </w:rPr>
                    <w:drawing>
                      <wp:inline distT="0" distB="0" distL="0" distR="0" wp14:anchorId="28513E45" wp14:editId="4FCEA05A">
                        <wp:extent cx="2921000" cy="2082800"/>
                        <wp:effectExtent l="0" t="0" r="0" b="0"/>
                        <wp:docPr id="69" name="Picture"/>
                        <wp:cNvGraphicFramePr/>
                        <a:graphic xmlns:a="http://schemas.openxmlformats.org/drawingml/2006/main">
                          <a:graphicData uri="http://schemas.openxmlformats.org/drawingml/2006/picture">
                            <pic:pic xmlns:pic="http://schemas.openxmlformats.org/drawingml/2006/picture">
                              <pic:nvPicPr>
                                <pic:cNvPr id="70" name="Picture" descr="assets/u1/vault-contents.png"/>
                                <pic:cNvPicPr>
                                  <a:picLocks noChangeAspect="1" noChangeArrowheads="1"/>
                                </pic:cNvPicPr>
                              </pic:nvPicPr>
                              <pic:blipFill>
                                <a:blip r:embed="rId26"/>
                                <a:stretch>
                                  <a:fillRect/>
                                </a:stretch>
                              </pic:blipFill>
                              <pic:spPr bwMode="auto">
                                <a:xfrm>
                                  <a:off x="0" y="0"/>
                                  <a:ext cx="2921000" cy="2082800"/>
                                </a:xfrm>
                                <a:prstGeom prst="rect">
                                  <a:avLst/>
                                </a:prstGeom>
                                <a:noFill/>
                                <a:ln w="9525">
                                  <a:noFill/>
                                  <a:headEnd/>
                                  <a:tailEnd/>
                                </a:ln>
                              </pic:spPr>
                            </pic:pic>
                          </a:graphicData>
                        </a:graphic>
                      </wp:inline>
                    </w:drawing>
                  </w:r>
                </w:p>
                <w:p w14:paraId="0E27B00A" w14:textId="77777777" w:rsidR="0084346A" w:rsidRDefault="0084346A">
                  <w:pPr>
                    <w:pStyle w:val="Compact"/>
                  </w:pPr>
                </w:p>
              </w:tc>
              <w:bookmarkEnd w:id="496"/>
            </w:tr>
          </w:tbl>
          <w:p w14:paraId="64AE7258" w14:textId="77777777" w:rsidR="00F462A7" w:rsidRPr="0084346A" w:rsidRDefault="00F462A7">
            <w:pPr>
              <w:pStyle w:val="ListBullet"/>
              <w:pPrChange w:id="544" w:author="Deb Troendle-Scott" w:date="2024-08-20T17:40:00Z" w16du:dateUtc="2024-08-20T09:40:00Z">
                <w:pPr>
                  <w:pStyle w:val="Compact"/>
                  <w:numPr>
                    <w:numId w:val="6"/>
                  </w:numPr>
                  <w:ind w:left="720" w:hanging="360"/>
                </w:pPr>
              </w:pPrChange>
            </w:pPr>
            <w:r w:rsidRPr="0084346A">
              <w:t xml:space="preserve">Rename the folder to </w:t>
            </w:r>
            <w:r w:rsidRPr="00B83686">
              <w:rPr>
                <w:kern w:val="2"/>
                <w:sz w:val="24"/>
                <w:lang w:val="en-CA"/>
                <w14:ligatures w14:val="standardContextual"/>
                <w:rPrChange w:id="545" w:author="Deb Troendle-Scott" w:date="2024-08-20T17:19:00Z" w16du:dateUtc="2024-08-20T09:19:00Z">
                  <w:rPr>
                    <w:rStyle w:val="VerbatimChar"/>
                  </w:rPr>
                </w:rPrChange>
              </w:rPr>
              <w:t>ldrs101-[firstname-lastname]</w:t>
            </w:r>
            <w:r w:rsidRPr="0084346A">
              <w:t xml:space="preserve"> (use all lowercase letters and a dash instead of spaces)</w:t>
            </w:r>
            <w:del w:id="546" w:author="Deb Troendle-Scott" w:date="2024-08-13T15:23:00Z" w16du:dateUtc="2024-08-13T07:23:00Z">
              <w:r w:rsidRPr="0084346A" w:rsidDel="00920BEE">
                <w:delText>.</w:delText>
              </w:r>
            </w:del>
          </w:p>
          <w:p w14:paraId="1DE7C62A" w14:textId="7F329481" w:rsidR="00F462A7" w:rsidRPr="0084346A" w:rsidRDefault="00F462A7">
            <w:pPr>
              <w:pStyle w:val="ListBullet"/>
              <w:pPrChange w:id="547" w:author="Deb Troendle-Scott" w:date="2024-08-20T17:40:00Z" w16du:dateUtc="2024-08-20T09:40:00Z">
                <w:pPr>
                  <w:pStyle w:val="Compact"/>
                  <w:numPr>
                    <w:numId w:val="6"/>
                  </w:numPr>
                  <w:ind w:left="720" w:hanging="360"/>
                </w:pPr>
              </w:pPrChange>
            </w:pPr>
            <w:r w:rsidRPr="0084346A">
              <w:t xml:space="preserve">Open </w:t>
            </w:r>
            <w:del w:id="548" w:author="Deb Troendle-Scott" w:date="2024-08-13T15:23:00Z" w16du:dateUtc="2024-08-13T07:23:00Z">
              <w:r w:rsidRPr="0084346A" w:rsidDel="00920BEE">
                <w:delText xml:space="preserve">the </w:delText>
              </w:r>
            </w:del>
            <w:r w:rsidRPr="0084346A">
              <w:rPr>
                <w:kern w:val="2"/>
                <w:lang w:val="en-CA"/>
                <w14:ligatures w14:val="standardContextual"/>
                <w:rPrChange w:id="549" w:author="Deb Troendle-Scott" w:date="2024-08-13T15:21:00Z" w16du:dateUtc="2024-08-13T07:21:00Z">
                  <w:rPr>
                    <w:b/>
                    <w:bCs/>
                  </w:rPr>
                </w:rPrChange>
              </w:rPr>
              <w:t>Obsidian</w:t>
            </w:r>
            <w:r w:rsidRPr="0084346A">
              <w:t xml:space="preserve"> </w:t>
            </w:r>
            <w:del w:id="550" w:author="Deb Troendle-Scott" w:date="2024-08-13T15:23:00Z" w16du:dateUtc="2024-08-13T07:23:00Z">
              <w:r w:rsidRPr="0084346A" w:rsidDel="00920BEE">
                <w:delText xml:space="preserve">app </w:delText>
              </w:r>
            </w:del>
            <w:r w:rsidRPr="0084346A">
              <w:t xml:space="preserve">and click the </w:t>
            </w:r>
            <w:ins w:id="551" w:author="Deb Troendle-Scott" w:date="2024-08-13T15:23:00Z" w16du:dateUtc="2024-08-13T07:23:00Z">
              <w:r w:rsidR="00920BEE">
                <w:t>“</w:t>
              </w:r>
            </w:ins>
            <w:r w:rsidRPr="00B83686">
              <w:rPr>
                <w:kern w:val="2"/>
                <w:sz w:val="24"/>
                <w:lang w:val="en-CA"/>
                <w14:ligatures w14:val="standardContextual"/>
                <w:rPrChange w:id="552" w:author="Deb Troendle-Scott" w:date="2024-08-20T17:19:00Z" w16du:dateUtc="2024-08-20T09:19:00Z">
                  <w:rPr>
                    <w:rStyle w:val="VerbatimChar"/>
                  </w:rPr>
                </w:rPrChange>
              </w:rPr>
              <w:t>Open another vault</w:t>
            </w:r>
            <w:ins w:id="553" w:author="Deb Troendle-Scott" w:date="2024-08-13T15:23:00Z" w16du:dateUtc="2024-08-13T07:23:00Z">
              <w:r w:rsidR="00920BEE">
                <w:t>”</w:t>
              </w:r>
            </w:ins>
            <w:r w:rsidRPr="0084346A">
              <w:t xml:space="preserve"> icon in the bottom left corner</w:t>
            </w:r>
            <w:del w:id="554" w:author="Deb Troendle-Scott" w:date="2024-08-13T15:23:00Z" w16du:dateUtc="2024-08-13T07:23:00Z">
              <w:r w:rsidRPr="0084346A" w:rsidDel="00920BEE">
                <w:delText>.</w:delText>
              </w:r>
            </w:del>
          </w:p>
          <w:tbl>
            <w:tblPr>
              <w:tblStyle w:val="Table"/>
              <w:tblW w:w="5000" w:type="pct"/>
              <w:tblLayout w:type="fixed"/>
              <w:tblLook w:val="0000" w:firstRow="0" w:lastRow="0" w:firstColumn="0" w:lastColumn="0" w:noHBand="0" w:noVBand="0"/>
            </w:tblPr>
            <w:tblGrid>
              <w:gridCol w:w="9022"/>
            </w:tblGrid>
            <w:tr w:rsidR="00F462A7" w:rsidRPr="00B83686" w14:paraId="65B8DAF5" w14:textId="77777777">
              <w:tc>
                <w:tcPr>
                  <w:tcW w:w="0" w:type="auto"/>
                </w:tcPr>
                <w:p w14:paraId="270A2317" w14:textId="77777777" w:rsidR="00F96B29" w:rsidRPr="00B83686" w:rsidRDefault="00F462A7">
                  <w:pPr>
                    <w:pStyle w:val="ImageCaption"/>
                    <w:spacing w:before="200"/>
                    <w:rPr>
                      <w:ins w:id="555" w:author="Deb Troendle-Scott" w:date="2024-08-13T15:17:00Z" w16du:dateUtc="2024-08-13T07:17:00Z"/>
                      <w:i w:val="0"/>
                      <w:sz w:val="20"/>
                      <w:szCs w:val="20"/>
                      <w:rPrChange w:id="556" w:author="Deb Troendle-Scott" w:date="2024-08-20T17:19:00Z" w16du:dateUtc="2024-08-20T09:19:00Z">
                        <w:rPr>
                          <w:ins w:id="557" w:author="Deb Troendle-Scott" w:date="2024-08-13T15:17:00Z" w16du:dateUtc="2024-08-13T07:17:00Z"/>
                        </w:rPr>
                      </w:rPrChange>
                    </w:rPr>
                  </w:pPr>
                  <w:bookmarkStart w:id="558" w:name="fig-obsidian2"/>
                  <w:r w:rsidRPr="00B83686">
                    <w:rPr>
                      <w:i w:val="0"/>
                      <w:sz w:val="20"/>
                      <w:szCs w:val="20"/>
                      <w:rPrChange w:id="559" w:author="Deb Troendle-Scott" w:date="2024-08-20T17:19:00Z" w16du:dateUtc="2024-08-20T09:19:00Z">
                        <w:rPr/>
                      </w:rPrChange>
                    </w:rPr>
                    <w:t>Figure 1.2</w:t>
                  </w:r>
                  <w:del w:id="560" w:author="Deb Troendle-Scott" w:date="2024-08-13T15:18:00Z" w16du:dateUtc="2024-08-13T07:18:00Z">
                    <w:r w:rsidRPr="00B83686" w:rsidDel="00F96B29">
                      <w:rPr>
                        <w:i w:val="0"/>
                        <w:sz w:val="20"/>
                        <w:szCs w:val="20"/>
                        <w:rPrChange w:id="561" w:author="Deb Troendle-Scott" w:date="2024-08-20T17:19:00Z" w16du:dateUtc="2024-08-20T09:19:00Z">
                          <w:rPr/>
                        </w:rPrChange>
                      </w:rPr>
                      <w:delText xml:space="preserve">: </w:delText>
                    </w:r>
                  </w:del>
                </w:p>
                <w:p w14:paraId="443318F6" w14:textId="77E75E5E" w:rsidR="00F462A7" w:rsidRPr="00884C86" w:rsidRDefault="00F96B29">
                  <w:pPr>
                    <w:pStyle w:val="ImageCaption"/>
                    <w:spacing w:before="200"/>
                    <w:rPr>
                      <w:ins w:id="562" w:author="Deb Troendle-Scott" w:date="2024-08-13T15:18:00Z" w16du:dateUtc="2024-08-13T07:18:00Z"/>
                      <w:iCs/>
                      <w:sz w:val="20"/>
                      <w:szCs w:val="20"/>
                      <w:rPrChange w:id="563" w:author="Deb Troendle-Scott" w:date="2024-08-20T17:21:00Z" w16du:dateUtc="2024-08-20T09:21:00Z">
                        <w:rPr>
                          <w:ins w:id="564" w:author="Deb Troendle-Scott" w:date="2024-08-13T15:18:00Z" w16du:dateUtc="2024-08-13T07:18:00Z"/>
                        </w:rPr>
                      </w:rPrChange>
                    </w:rPr>
                  </w:pPr>
                  <w:ins w:id="565" w:author="Deb Troendle-Scott" w:date="2024-08-13T15:17:00Z" w16du:dateUtc="2024-08-13T07:17:00Z">
                    <w:r w:rsidRPr="00884C86">
                      <w:rPr>
                        <w:iCs/>
                        <w:sz w:val="20"/>
                        <w:szCs w:val="20"/>
                        <w:rPrChange w:id="566" w:author="Deb Troendle-Scott" w:date="2024-08-20T17:21:00Z" w16du:dateUtc="2024-08-20T09:21:00Z">
                          <w:rPr/>
                        </w:rPrChange>
                      </w:rPr>
                      <w:t>S</w:t>
                    </w:r>
                  </w:ins>
                  <w:del w:id="567" w:author="Deb Troendle-Scott" w:date="2024-08-13T15:17:00Z" w16du:dateUtc="2024-08-13T07:17:00Z">
                    <w:r w:rsidR="00F462A7" w:rsidRPr="00884C86" w:rsidDel="00F96B29">
                      <w:rPr>
                        <w:iCs/>
                        <w:sz w:val="20"/>
                        <w:szCs w:val="20"/>
                        <w:rPrChange w:id="568" w:author="Deb Troendle-Scott" w:date="2024-08-20T17:21:00Z" w16du:dateUtc="2024-08-20T09:21:00Z">
                          <w:rPr/>
                        </w:rPrChange>
                      </w:rPr>
                      <w:delText>s</w:delText>
                    </w:r>
                  </w:del>
                  <w:r w:rsidR="00F462A7" w:rsidRPr="00884C86">
                    <w:rPr>
                      <w:iCs/>
                      <w:sz w:val="20"/>
                      <w:szCs w:val="20"/>
                      <w:rPrChange w:id="569" w:author="Deb Troendle-Scott" w:date="2024-08-20T17:21:00Z" w16du:dateUtc="2024-08-20T09:21:00Z">
                        <w:rPr/>
                      </w:rPrChange>
                    </w:rPr>
                    <w:t xml:space="preserve">creenshot of the </w:t>
                  </w:r>
                  <w:ins w:id="570" w:author="Deb Troendle-Scott" w:date="2024-08-13T15:18:00Z" w16du:dateUtc="2024-08-13T07:18:00Z">
                    <w:r w:rsidRPr="00884C86">
                      <w:rPr>
                        <w:iCs/>
                        <w:sz w:val="20"/>
                        <w:szCs w:val="20"/>
                        <w:rPrChange w:id="571" w:author="Deb Troendle-Scott" w:date="2024-08-20T17:21:00Z" w16du:dateUtc="2024-08-20T09:21:00Z">
                          <w:rPr/>
                        </w:rPrChange>
                      </w:rPr>
                      <w:t>O</w:t>
                    </w:r>
                  </w:ins>
                  <w:del w:id="572" w:author="Deb Troendle-Scott" w:date="2024-08-13T15:18:00Z" w16du:dateUtc="2024-08-13T07:18:00Z">
                    <w:r w:rsidR="00F462A7" w:rsidRPr="00884C86" w:rsidDel="00F96B29">
                      <w:rPr>
                        <w:iCs/>
                        <w:sz w:val="20"/>
                        <w:szCs w:val="20"/>
                        <w:rPrChange w:id="573" w:author="Deb Troendle-Scott" w:date="2024-08-20T17:21:00Z" w16du:dateUtc="2024-08-20T09:21:00Z">
                          <w:rPr/>
                        </w:rPrChange>
                      </w:rPr>
                      <w:delText>‘o</w:delText>
                    </w:r>
                  </w:del>
                  <w:r w:rsidR="00F462A7" w:rsidRPr="00884C86">
                    <w:rPr>
                      <w:iCs/>
                      <w:sz w:val="20"/>
                      <w:szCs w:val="20"/>
                      <w:rPrChange w:id="574" w:author="Deb Troendle-Scott" w:date="2024-08-20T17:21:00Z" w16du:dateUtc="2024-08-20T09:21:00Z">
                        <w:rPr/>
                      </w:rPrChange>
                    </w:rPr>
                    <w:t xml:space="preserve">pen </w:t>
                  </w:r>
                  <w:ins w:id="575" w:author="Deb Troendle-Scott" w:date="2024-08-13T15:18:00Z" w16du:dateUtc="2024-08-13T07:18:00Z">
                    <w:r w:rsidRPr="00884C86">
                      <w:rPr>
                        <w:iCs/>
                        <w:sz w:val="20"/>
                        <w:szCs w:val="20"/>
                        <w:rPrChange w:id="576" w:author="Deb Troendle-Scott" w:date="2024-08-20T17:21:00Z" w16du:dateUtc="2024-08-20T09:21:00Z">
                          <w:rPr/>
                        </w:rPrChange>
                      </w:rPr>
                      <w:t>A</w:t>
                    </w:r>
                  </w:ins>
                  <w:del w:id="577" w:author="Deb Troendle-Scott" w:date="2024-08-13T15:18:00Z" w16du:dateUtc="2024-08-13T07:18:00Z">
                    <w:r w:rsidR="00F462A7" w:rsidRPr="00884C86" w:rsidDel="00F96B29">
                      <w:rPr>
                        <w:iCs/>
                        <w:sz w:val="20"/>
                        <w:szCs w:val="20"/>
                        <w:rPrChange w:id="578" w:author="Deb Troendle-Scott" w:date="2024-08-20T17:21:00Z" w16du:dateUtc="2024-08-20T09:21:00Z">
                          <w:rPr/>
                        </w:rPrChange>
                      </w:rPr>
                      <w:delText>a</w:delText>
                    </w:r>
                  </w:del>
                  <w:r w:rsidR="00F462A7" w:rsidRPr="00884C86">
                    <w:rPr>
                      <w:iCs/>
                      <w:sz w:val="20"/>
                      <w:szCs w:val="20"/>
                      <w:rPrChange w:id="579" w:author="Deb Troendle-Scott" w:date="2024-08-20T17:21:00Z" w16du:dateUtc="2024-08-20T09:21:00Z">
                        <w:rPr/>
                      </w:rPrChange>
                    </w:rPr>
                    <w:t xml:space="preserve">nother </w:t>
                  </w:r>
                  <w:ins w:id="580" w:author="Deb Troendle-Scott" w:date="2024-08-13T15:18:00Z" w16du:dateUtc="2024-08-13T07:18:00Z">
                    <w:r w:rsidRPr="00884C86">
                      <w:rPr>
                        <w:iCs/>
                        <w:sz w:val="20"/>
                        <w:szCs w:val="20"/>
                        <w:rPrChange w:id="581" w:author="Deb Troendle-Scott" w:date="2024-08-20T17:21:00Z" w16du:dateUtc="2024-08-20T09:21:00Z">
                          <w:rPr/>
                        </w:rPrChange>
                      </w:rPr>
                      <w:t>V</w:t>
                    </w:r>
                  </w:ins>
                  <w:del w:id="582" w:author="Deb Troendle-Scott" w:date="2024-08-13T15:18:00Z" w16du:dateUtc="2024-08-13T07:18:00Z">
                    <w:r w:rsidR="00F462A7" w:rsidRPr="00884C86" w:rsidDel="00F96B29">
                      <w:rPr>
                        <w:iCs/>
                        <w:sz w:val="20"/>
                        <w:szCs w:val="20"/>
                        <w:rPrChange w:id="583" w:author="Deb Troendle-Scott" w:date="2024-08-20T17:21:00Z" w16du:dateUtc="2024-08-20T09:21:00Z">
                          <w:rPr/>
                        </w:rPrChange>
                      </w:rPr>
                      <w:delText>v</w:delText>
                    </w:r>
                  </w:del>
                  <w:r w:rsidR="00F462A7" w:rsidRPr="00884C86">
                    <w:rPr>
                      <w:iCs/>
                      <w:sz w:val="20"/>
                      <w:szCs w:val="20"/>
                      <w:rPrChange w:id="584" w:author="Deb Troendle-Scott" w:date="2024-08-20T17:21:00Z" w16du:dateUtc="2024-08-20T09:21:00Z">
                        <w:rPr/>
                      </w:rPrChange>
                    </w:rPr>
                    <w:t>ault</w:t>
                  </w:r>
                  <w:ins w:id="585" w:author="Deb Troendle-Scott" w:date="2024-08-13T15:18:00Z" w16du:dateUtc="2024-08-13T07:18:00Z">
                    <w:r w:rsidRPr="00884C86">
                      <w:rPr>
                        <w:iCs/>
                        <w:sz w:val="20"/>
                        <w:szCs w:val="20"/>
                        <w:rPrChange w:id="586" w:author="Deb Troendle-Scott" w:date="2024-08-20T17:21:00Z" w16du:dateUtc="2024-08-20T09:21:00Z">
                          <w:rPr/>
                        </w:rPrChange>
                      </w:rPr>
                      <w:t xml:space="preserve"> B</w:t>
                    </w:r>
                  </w:ins>
                  <w:del w:id="587" w:author="Deb Troendle-Scott" w:date="2024-08-13T15:18:00Z" w16du:dateUtc="2024-08-13T07:18:00Z">
                    <w:r w:rsidR="00F462A7" w:rsidRPr="00884C86" w:rsidDel="00F96B29">
                      <w:rPr>
                        <w:iCs/>
                        <w:sz w:val="20"/>
                        <w:szCs w:val="20"/>
                        <w:rPrChange w:id="588" w:author="Deb Troendle-Scott" w:date="2024-08-20T17:21:00Z" w16du:dateUtc="2024-08-20T09:21:00Z">
                          <w:rPr/>
                        </w:rPrChange>
                      </w:rPr>
                      <w:delText>’ b</w:delText>
                    </w:r>
                  </w:del>
                  <w:r w:rsidR="00F462A7" w:rsidRPr="00884C86">
                    <w:rPr>
                      <w:iCs/>
                      <w:sz w:val="20"/>
                      <w:szCs w:val="20"/>
                      <w:rPrChange w:id="589" w:author="Deb Troendle-Scott" w:date="2024-08-20T17:21:00Z" w16du:dateUtc="2024-08-20T09:21:00Z">
                        <w:rPr/>
                      </w:rPrChange>
                    </w:rPr>
                    <w:t>utton</w:t>
                  </w:r>
                  <w:ins w:id="590" w:author="Deb Troendle-Scott" w:date="2024-08-13T15:18:00Z" w16du:dateUtc="2024-08-13T07:18:00Z">
                    <w:r w:rsidRPr="00884C86">
                      <w:rPr>
                        <w:iCs/>
                        <w:sz w:val="20"/>
                        <w:szCs w:val="20"/>
                        <w:rPrChange w:id="591" w:author="Deb Troendle-Scott" w:date="2024-08-20T17:21:00Z" w16du:dateUtc="2024-08-20T09:21:00Z">
                          <w:rPr/>
                        </w:rPrChange>
                      </w:rPr>
                      <w:t xml:space="preserve"> in Obsidian</w:t>
                    </w:r>
                  </w:ins>
                </w:p>
                <w:p w14:paraId="17D717BA" w14:textId="709F7DFD" w:rsidR="00F96B29" w:rsidRPr="00B83686" w:rsidRDefault="00F96B29">
                  <w:pPr>
                    <w:pStyle w:val="ImageCaption"/>
                    <w:spacing w:before="200"/>
                    <w:rPr>
                      <w:i w:val="0"/>
                      <w:sz w:val="20"/>
                      <w:szCs w:val="20"/>
                      <w:rPrChange w:id="592" w:author="Deb Troendle-Scott" w:date="2024-08-20T17:19:00Z" w16du:dateUtc="2024-08-20T09:19:00Z">
                        <w:rPr/>
                      </w:rPrChange>
                    </w:rPr>
                  </w:pPr>
                  <w:ins w:id="593" w:author="Deb Troendle-Scott" w:date="2024-08-13T15:18:00Z" w16du:dateUtc="2024-08-13T07:18:00Z">
                    <w:r w:rsidRPr="00B83686">
                      <w:rPr>
                        <w:i w:val="0"/>
                        <w:sz w:val="20"/>
                        <w:szCs w:val="20"/>
                        <w:rPrChange w:id="594" w:author="Deb Troendle-Scott" w:date="2024-08-20T17:19:00Z" w16du:dateUtc="2024-08-20T09:19:00Z">
                          <w:rPr>
                            <w:i w:val="0"/>
                            <w:iCs/>
                          </w:rPr>
                        </w:rPrChange>
                      </w:rPr>
                      <w:t xml:space="preserve">[Alt text: </w:t>
                    </w:r>
                  </w:ins>
                  <w:ins w:id="595" w:author="Deb Troendle-Scott" w:date="2024-08-13T15:23:00Z" w16du:dateUtc="2024-08-13T07:23:00Z">
                    <w:r w:rsidR="00920BEE" w:rsidRPr="00B83686">
                      <w:rPr>
                        <w:i w:val="0"/>
                        <w:sz w:val="20"/>
                        <w:szCs w:val="20"/>
                        <w:rPrChange w:id="596" w:author="Deb Troendle-Scott" w:date="2024-08-20T17:19:00Z" w16du:dateUtc="2024-08-20T09:19:00Z">
                          <w:rPr>
                            <w:i w:val="0"/>
                            <w:iCs/>
                          </w:rPr>
                        </w:rPrChange>
                      </w:rPr>
                      <w:t>Screenshot, Obsidian, with</w:t>
                    </w:r>
                  </w:ins>
                  <w:ins w:id="597" w:author="Deb Troendle-Scott" w:date="2024-08-13T15:24:00Z" w16du:dateUtc="2024-08-13T07:24:00Z">
                    <w:r w:rsidR="00920BEE" w:rsidRPr="00B83686">
                      <w:rPr>
                        <w:i w:val="0"/>
                        <w:sz w:val="20"/>
                        <w:szCs w:val="20"/>
                        <w:rPrChange w:id="598" w:author="Deb Troendle-Scott" w:date="2024-08-20T17:19:00Z" w16du:dateUtc="2024-08-20T09:19:00Z">
                          <w:rPr>
                            <w:i w:val="0"/>
                            <w:iCs/>
                          </w:rPr>
                        </w:rPrChange>
                      </w:rPr>
                      <w:t xml:space="preserve"> three</w:t>
                    </w:r>
                  </w:ins>
                  <w:ins w:id="599" w:author="Deb Troendle-Scott" w:date="2024-08-13T15:23:00Z" w16du:dateUtc="2024-08-13T07:23:00Z">
                    <w:r w:rsidR="00920BEE" w:rsidRPr="00B83686">
                      <w:rPr>
                        <w:i w:val="0"/>
                        <w:sz w:val="20"/>
                        <w:szCs w:val="20"/>
                        <w:rPrChange w:id="600" w:author="Deb Troendle-Scott" w:date="2024-08-20T17:19:00Z" w16du:dateUtc="2024-08-20T09:19:00Z">
                          <w:rPr>
                            <w:i w:val="0"/>
                            <w:iCs/>
                          </w:rPr>
                        </w:rPrChange>
                      </w:rPr>
                      <w:t xml:space="preserve"> icons on far </w:t>
                    </w:r>
                  </w:ins>
                  <w:ins w:id="601" w:author="Deb Troendle-Scott" w:date="2024-08-13T15:24:00Z" w16du:dateUtc="2024-08-13T07:24:00Z">
                    <w:r w:rsidR="00920BEE" w:rsidRPr="00B83686">
                      <w:rPr>
                        <w:i w:val="0"/>
                        <w:sz w:val="20"/>
                        <w:szCs w:val="20"/>
                        <w:rPrChange w:id="602" w:author="Deb Troendle-Scott" w:date="2024-08-20T17:19:00Z" w16du:dateUtc="2024-08-20T09:19:00Z">
                          <w:rPr>
                            <w:i w:val="0"/>
                            <w:iCs/>
                          </w:rPr>
                        </w:rPrChange>
                      </w:rPr>
                      <w:t>left]</w:t>
                    </w:r>
                  </w:ins>
                </w:p>
                <w:p w14:paraId="0E4DC1AF" w14:textId="77777777" w:rsidR="00F462A7" w:rsidRDefault="00F462A7">
                  <w:pPr>
                    <w:pStyle w:val="Compact"/>
                    <w:rPr>
                      <w:ins w:id="603" w:author="Deb Troendle-Scott" w:date="2024-08-13T15:17:00Z" w16du:dateUtc="2024-08-13T07:17:00Z"/>
                    </w:rPr>
                  </w:pPr>
                  <w:r>
                    <w:rPr>
                      <w:noProof/>
                    </w:rPr>
                    <w:drawing>
                      <wp:inline distT="0" distB="0" distL="0" distR="0" wp14:anchorId="44EA7AE1" wp14:editId="7278EFF0">
                        <wp:extent cx="5334000" cy="972538"/>
                        <wp:effectExtent l="0" t="0" r="0" b="0"/>
                        <wp:docPr id="73" name="Picture"/>
                        <wp:cNvGraphicFramePr/>
                        <a:graphic xmlns:a="http://schemas.openxmlformats.org/drawingml/2006/main">
                          <a:graphicData uri="http://schemas.openxmlformats.org/drawingml/2006/picture">
                            <pic:pic xmlns:pic="http://schemas.openxmlformats.org/drawingml/2006/picture">
                              <pic:nvPicPr>
                                <pic:cNvPr id="74" name="Picture" descr="assets/u1/obsidian2.png"/>
                                <pic:cNvPicPr>
                                  <a:picLocks noChangeAspect="1" noChangeArrowheads="1"/>
                                </pic:cNvPicPr>
                              </pic:nvPicPr>
                              <pic:blipFill>
                                <a:blip r:embed="rId27"/>
                                <a:stretch>
                                  <a:fillRect/>
                                </a:stretch>
                              </pic:blipFill>
                              <pic:spPr bwMode="auto">
                                <a:xfrm>
                                  <a:off x="0" y="0"/>
                                  <a:ext cx="5334000" cy="972538"/>
                                </a:xfrm>
                                <a:prstGeom prst="rect">
                                  <a:avLst/>
                                </a:prstGeom>
                                <a:noFill/>
                                <a:ln w="9525">
                                  <a:noFill/>
                                  <a:headEnd/>
                                  <a:tailEnd/>
                                </a:ln>
                              </pic:spPr>
                            </pic:pic>
                          </a:graphicData>
                        </a:graphic>
                      </wp:inline>
                    </w:drawing>
                  </w:r>
                </w:p>
                <w:p w14:paraId="60061E4C" w14:textId="77777777" w:rsidR="00F96B29" w:rsidRDefault="00F96B29">
                  <w:pPr>
                    <w:pStyle w:val="Compact"/>
                  </w:pPr>
                </w:p>
              </w:tc>
              <w:bookmarkEnd w:id="558"/>
            </w:tr>
          </w:tbl>
          <w:p w14:paraId="6B4C24C3" w14:textId="77777777" w:rsidR="00451F50" w:rsidRDefault="00F462A7">
            <w:pPr>
              <w:pStyle w:val="ListBullet"/>
              <w:rPr>
                <w:ins w:id="604" w:author="Deb Troendle-Scott" w:date="2024-08-13T15:24:00Z" w16du:dateUtc="2024-08-13T07:24:00Z"/>
              </w:rPr>
              <w:pPrChange w:id="605" w:author="Deb Troendle-Scott" w:date="2024-08-20T17:40:00Z" w16du:dateUtc="2024-08-20T09:40:00Z">
                <w:pPr>
                  <w:pStyle w:val="Compact"/>
                  <w:numPr>
                    <w:numId w:val="5"/>
                  </w:numPr>
                  <w:ind w:left="720" w:hanging="360"/>
                </w:pPr>
              </w:pPrChange>
            </w:pPr>
            <w:r w:rsidRPr="000A6ECA">
              <w:t xml:space="preserve">Choose the </w:t>
            </w:r>
            <w:r w:rsidRPr="00B83686">
              <w:rPr>
                <w:kern w:val="2"/>
                <w:sz w:val="24"/>
                <w:lang w:val="en-CA"/>
                <w14:ligatures w14:val="standardContextual"/>
                <w:rPrChange w:id="606" w:author="Deb Troendle-Scott" w:date="2024-08-20T17:19:00Z" w16du:dateUtc="2024-08-20T09:19:00Z">
                  <w:rPr>
                    <w:rStyle w:val="VerbatimChar"/>
                  </w:rPr>
                </w:rPrChange>
              </w:rPr>
              <w:t>ldrs101-[firstame-lastname]</w:t>
            </w:r>
            <w:r w:rsidRPr="000A6ECA">
              <w:t xml:space="preserve"> folder, and then Obsidian will ask you to trust this vault</w:t>
            </w:r>
          </w:p>
          <w:p w14:paraId="690E6E5F" w14:textId="6925D43D" w:rsidR="00F462A7" w:rsidRPr="000A6ECA" w:rsidRDefault="00F462A7">
            <w:pPr>
              <w:pStyle w:val="ListBullet"/>
              <w:pPrChange w:id="607" w:author="Deb Troendle-Scott" w:date="2024-08-20T17:40:00Z" w16du:dateUtc="2024-08-20T09:40:00Z">
                <w:pPr>
                  <w:pStyle w:val="Compact"/>
                  <w:numPr>
                    <w:numId w:val="7"/>
                  </w:numPr>
                  <w:ind w:left="720" w:hanging="360"/>
                </w:pPr>
              </w:pPrChange>
            </w:pPr>
            <w:del w:id="608" w:author="Deb Troendle-Scott" w:date="2024-08-13T15:24:00Z" w16du:dateUtc="2024-08-13T07:24:00Z">
              <w:r w:rsidRPr="000A6ECA" w:rsidDel="00451F50">
                <w:delText xml:space="preserve">. </w:delText>
              </w:r>
            </w:del>
            <w:r w:rsidRPr="000A6ECA">
              <w:t xml:space="preserve">Click </w:t>
            </w:r>
            <w:ins w:id="609" w:author="Deb Troendle-Scott" w:date="2024-08-13T15:24:00Z" w16du:dateUtc="2024-08-13T07:24:00Z">
              <w:r w:rsidR="00451F50">
                <w:t>“</w:t>
              </w:r>
            </w:ins>
            <w:del w:id="610" w:author="Deb Troendle-Scott" w:date="2024-08-13T15:24:00Z" w16du:dateUtc="2024-08-13T07:24:00Z">
              <w:r w:rsidRPr="000A6ECA" w:rsidDel="00451F50">
                <w:delText>‘</w:delText>
              </w:r>
            </w:del>
            <w:r w:rsidRPr="000A6ECA">
              <w:t>Trust author and enable plugins</w:t>
            </w:r>
            <w:ins w:id="611" w:author="Deb Troendle-Scott" w:date="2024-08-13T15:24:00Z" w16du:dateUtc="2024-08-13T07:24:00Z">
              <w:r w:rsidR="00451F50">
                <w:t>”</w:t>
              </w:r>
            </w:ins>
            <w:del w:id="612" w:author="Deb Troendle-Scott" w:date="2024-08-13T15:24:00Z" w16du:dateUtc="2024-08-13T07:24:00Z">
              <w:r w:rsidRPr="000A6ECA" w:rsidDel="00451F50">
                <w:delText>’.</w:delText>
              </w:r>
            </w:del>
          </w:p>
          <w:p w14:paraId="130F5E8F" w14:textId="4A51C4C4" w:rsidR="00F462A7" w:rsidRDefault="00F462A7">
            <w:pPr>
              <w:pStyle w:val="ListBullet"/>
              <w:pPrChange w:id="613" w:author="Deb Troendle-Scott" w:date="2024-08-20T17:40:00Z" w16du:dateUtc="2024-08-20T09:40:00Z">
                <w:pPr>
                  <w:pStyle w:val="Compact"/>
                  <w:numPr>
                    <w:numId w:val="7"/>
                  </w:numPr>
                  <w:ind w:left="720" w:hanging="360"/>
                </w:pPr>
              </w:pPrChange>
            </w:pPr>
            <w:r w:rsidRPr="000A6ECA">
              <w:t>Once</w:t>
            </w:r>
            <w:r>
              <w:t xml:space="preserve"> you are in the vault, feel free to take a look around</w:t>
            </w:r>
            <w:del w:id="614" w:author="Deb Troendle-Scott" w:date="2024-08-13T15:24:00Z" w16du:dateUtc="2024-08-13T07:24:00Z">
              <w:r w:rsidDel="00451F50">
                <w:delText>. Y</w:delText>
              </w:r>
            </w:del>
            <w:ins w:id="615" w:author="Deb Troendle-Scott" w:date="2024-08-13T15:24:00Z" w16du:dateUtc="2024-08-13T07:24:00Z">
              <w:r w:rsidR="00451F50">
                <w:t>—y</w:t>
              </w:r>
            </w:ins>
            <w:r>
              <w:t xml:space="preserve">ou will notice a </w:t>
            </w:r>
            <w:del w:id="616" w:author="Deb Troendle-Scott" w:date="2024-08-13T15:25:00Z" w16du:dateUtc="2024-08-13T07:25:00Z">
              <w:r w:rsidRPr="009F1C29" w:rsidDel="00451F50">
                <w:delText>H</w:delText>
              </w:r>
              <w:r w:rsidRPr="00B83686" w:rsidDel="00451F50">
                <w:rPr>
                  <w:kern w:val="2"/>
                  <w:sz w:val="24"/>
                  <w:lang w:val="en-CA"/>
                  <w14:ligatures w14:val="standardContextual"/>
                  <w:rPrChange w:id="617" w:author="Deb Troendle-Scott" w:date="2024-08-20T17:19:00Z" w16du:dateUtc="2024-08-20T09:19:00Z">
                    <w:rPr>
                      <w:rStyle w:val="VerbatimChar"/>
                    </w:rPr>
                  </w:rPrChange>
                </w:rPr>
                <w:delText>OME</w:delText>
              </w:r>
              <w:r w:rsidDel="00451F50">
                <w:delText xml:space="preserve"> </w:delText>
              </w:r>
            </w:del>
            <w:ins w:id="618" w:author="Deb Troendle-Scott" w:date="2024-08-13T15:25:00Z" w16du:dateUtc="2024-08-13T07:25:00Z">
              <w:r w:rsidR="00451F50" w:rsidRPr="009F1C29">
                <w:t>H</w:t>
              </w:r>
              <w:r w:rsidR="00451F50">
                <w:t xml:space="preserve">ome </w:t>
              </w:r>
            </w:ins>
            <w:r>
              <w:t xml:space="preserve">page, a </w:t>
            </w:r>
            <w:r w:rsidRPr="009F1C29">
              <w:t>T</w:t>
            </w:r>
            <w:r w:rsidRPr="00B83686">
              <w:rPr>
                <w:kern w:val="2"/>
                <w:sz w:val="24"/>
                <w:lang w:val="en-CA"/>
                <w14:ligatures w14:val="standardContextual"/>
                <w:rPrChange w:id="619" w:author="Deb Troendle-Scott" w:date="2024-08-20T17:19:00Z" w16du:dateUtc="2024-08-20T09:19:00Z">
                  <w:rPr>
                    <w:rStyle w:val="VerbatimChar"/>
                  </w:rPr>
                </w:rPrChange>
              </w:rPr>
              <w:t>ools</w:t>
            </w:r>
            <w:r>
              <w:t xml:space="preserve"> folder with some files in it, and a </w:t>
            </w:r>
            <w:r w:rsidRPr="00B83686">
              <w:rPr>
                <w:kern w:val="2"/>
                <w:sz w:val="24"/>
                <w:lang w:val="en-CA"/>
                <w14:ligatures w14:val="standardContextual"/>
                <w:rPrChange w:id="620" w:author="Deb Troendle-Scott" w:date="2024-08-20T17:19:00Z" w16du:dateUtc="2024-08-20T09:19:00Z">
                  <w:rPr>
                    <w:rStyle w:val="VerbatimChar"/>
                  </w:rPr>
                </w:rPrChange>
              </w:rPr>
              <w:t>VR Diagram Canvas</w:t>
            </w:r>
            <w:del w:id="621" w:author="Deb Troendle-Scott" w:date="2024-08-13T15:25:00Z" w16du:dateUtc="2024-08-13T07:25:00Z">
              <w:r w:rsidDel="00451F50">
                <w:delText>.</w:delText>
              </w:r>
            </w:del>
          </w:p>
        </w:tc>
      </w:tr>
    </w:tbl>
    <w:p w14:paraId="674816CC" w14:textId="27187489" w:rsidR="00F462A7" w:rsidRDefault="00F462A7">
      <w:pPr>
        <w:pStyle w:val="FirstParagraph"/>
      </w:pPr>
      <w:r>
        <w:t>Now that you have a place to record your course notes, let’s jump back into the discussion about digital literacy. Traditionally, literacy was about speaking, listening, reading and writing. Literacy has taken on a much broader and complex meaning. Today there’s also digital literacy, media literacy, new literacy</w:t>
      </w:r>
      <w:ins w:id="622" w:author="Deb Troendle-Scott" w:date="2024-08-13T15:25:00Z" w16du:dateUtc="2024-08-13T07:25:00Z">
        <w:r w:rsidR="00BF2F5C">
          <w:t>, and so on</w:t>
        </w:r>
      </w:ins>
      <w:del w:id="623" w:author="Deb Troendle-Scott" w:date="2024-08-13T15:25:00Z" w16du:dateUtc="2024-08-13T07:25:00Z">
        <w:r w:rsidDel="00BF2F5C">
          <w:delText xml:space="preserve"> etc</w:delText>
        </w:r>
      </w:del>
      <w:r>
        <w:t>. In the activity below you are invited to reflect on how your literacies have changed</w:t>
      </w:r>
      <w:ins w:id="624" w:author="Deb Troendle-Scott" w:date="2024-08-13T15:25:00Z" w16du:dateUtc="2024-08-13T07:25:00Z">
        <w:r w:rsidR="00BF2F5C">
          <w:t xml:space="preserve"> </w:t>
        </w:r>
      </w:ins>
      <w:del w:id="625" w:author="Deb Troendle-Scott" w:date="2024-08-13T15:25:00Z" w16du:dateUtc="2024-08-13T07:25:00Z">
        <w:r w:rsidDel="00BF2F5C">
          <w:delText xml:space="preserve">, </w:delText>
        </w:r>
      </w:del>
      <w:r>
        <w:t>when compared to your parents</w:t>
      </w:r>
      <w:ins w:id="626" w:author="Deb Troendle-Scott" w:date="2024-08-13T15:25:00Z" w16du:dateUtc="2024-08-13T07:25:00Z">
        <w:r w:rsidR="00BF2F5C">
          <w:t>,</w:t>
        </w:r>
      </w:ins>
      <w:r>
        <w:t xml:space="preserve"> and to speculate on new literacies the next generation of learners may need for the future.</w:t>
      </w:r>
    </w:p>
    <w:p w14:paraId="1CC0EAB1" w14:textId="77777777" w:rsidR="00F462A7" w:rsidRDefault="00F462A7">
      <w:pPr>
        <w:pStyle w:val="Heading3"/>
      </w:pPr>
      <w:bookmarkStart w:id="627" w:name="X40f52a1fa2f62c1f0919e1bf95130a14e5fdc14"/>
      <w:bookmarkEnd w:id="471"/>
      <w:r>
        <w:t>1.3.3 Activity: Reflection on the 21st Century Learner</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3D72318B" w14:textId="77777777" w:rsidTr="00C326C9">
        <w:trPr>
          <w:cantSplit/>
        </w:trPr>
        <w:tc>
          <w:tcPr>
            <w:tcW w:w="0" w:type="auto"/>
            <w:tcMar>
              <w:left w:w="144" w:type="dxa"/>
            </w:tcMar>
          </w:tcPr>
          <w:p w14:paraId="44EAFD9C" w14:textId="77777777" w:rsidR="00F462A7" w:rsidRDefault="00F462A7">
            <w:pPr>
              <w:pStyle w:val="FirstParagraph"/>
              <w:spacing w:before="16" w:after="64"/>
            </w:pPr>
          </w:p>
          <w:p w14:paraId="0F7BAAF9" w14:textId="58A0CDA3" w:rsidR="00F462A7" w:rsidRDefault="00BF2F5C">
            <w:pPr>
              <w:pStyle w:val="ListBullet"/>
              <w:pPrChange w:id="628" w:author="Deb Troendle-Scott" w:date="2024-08-13T15:31:00Z" w16du:dateUtc="2024-08-13T07:31:00Z">
                <w:pPr>
                  <w:pStyle w:val="BodyText"/>
                  <w:spacing w:before="16"/>
                </w:pPr>
              </w:pPrChange>
            </w:pPr>
            <w:ins w:id="629" w:author="Deb Troendle-Scott" w:date="2024-08-13T15:26:00Z" w16du:dateUtc="2024-08-13T07:26:00Z">
              <w:r w:rsidRPr="00BF2F5C">
                <w:rPr>
                  <w:b/>
                  <w:bCs/>
                  <w:kern w:val="2"/>
                  <w:lang w:val="en-CA"/>
                  <w14:ligatures w14:val="standardContextual"/>
                  <w:rPrChange w:id="630" w:author="Deb Troendle-Scott" w:date="2024-08-13T15:26:00Z" w16du:dateUtc="2024-08-13T07:26:00Z">
                    <w:rPr/>
                  </w:rPrChange>
                </w:rPr>
                <w:t>Watch</w:t>
              </w:r>
              <w:r>
                <w:t xml:space="preserve">: </w:t>
              </w:r>
            </w:ins>
            <w:r w:rsidR="00F462A7">
              <w:t>The following video</w:t>
            </w:r>
            <w:del w:id="631" w:author="Deb Troendle-Scott" w:date="2024-08-13T15:26:00Z" w16du:dateUtc="2024-08-13T07:26:00Z">
              <w:r w:rsidR="00F462A7" w:rsidDel="006851B3">
                <w:delText>, published</w:delText>
              </w:r>
            </w:del>
            <w:r w:rsidR="00F462A7">
              <w:t xml:space="preserve"> by the MacArthur Foundation</w:t>
            </w:r>
            <w:del w:id="632" w:author="Deb Troendle-Scott" w:date="2024-08-13T15:26:00Z" w16du:dateUtc="2024-08-13T07:26:00Z">
              <w:r w:rsidR="00F462A7" w:rsidDel="006851B3">
                <w:delText>,</w:delText>
              </w:r>
            </w:del>
            <w:r w:rsidR="00F462A7">
              <w:t xml:space="preserve"> questions how digital media are changing the way young people learn, play, socialize, and participate in civic life. </w:t>
            </w:r>
            <w:ins w:id="633" w:author="Deb Troendle-Scott" w:date="2024-08-13T15:28:00Z" w16du:dateUtc="2024-08-13T07:28:00Z">
              <w:r w:rsidR="00C960EE">
                <w:t xml:space="preserve">In it, </w:t>
              </w:r>
            </w:ins>
            <w:r w:rsidR="00F462A7">
              <w:t>John Seely Brown</w:t>
            </w:r>
            <w:ins w:id="634" w:author="Deb Troendle-Scott" w:date="2024-08-13T15:29:00Z" w16du:dateUtc="2024-08-13T07:29:00Z">
              <w:r w:rsidR="00C960EE">
                <w:t>,</w:t>
              </w:r>
            </w:ins>
            <w:r w:rsidR="00F462A7">
              <w:t xml:space="preserve"> a researcher with particular interests in radical innovation and digital culture</w:t>
            </w:r>
            <w:ins w:id="635" w:author="Deb Troendle-Scott" w:date="2024-08-13T15:29:00Z" w16du:dateUtc="2024-08-13T07:29:00Z">
              <w:r w:rsidR="00C960EE">
                <w:t>,</w:t>
              </w:r>
            </w:ins>
            <w:r w:rsidR="00F462A7">
              <w:t xml:space="preserve"> suggests that today’s </w:t>
            </w:r>
            <w:proofErr w:type="gramStart"/>
            <w:r w:rsidR="00F462A7">
              <w:t>gaming oriented</w:t>
            </w:r>
            <w:proofErr w:type="gramEnd"/>
            <w:r w:rsidR="00F462A7">
              <w:t xml:space="preserve"> children want to be measured and feel that if they are not learning, it is not fun. How does this relate to how you feel about learning?</w:t>
            </w:r>
          </w:p>
          <w:p w14:paraId="15EF245C" w14:textId="053DDE89" w:rsidR="00DC09E3" w:rsidRDefault="00DC09E3">
            <w:pPr>
              <w:pStyle w:val="ListBullet2"/>
              <w:pPrChange w:id="636" w:author="Deb Troendle-Scott" w:date="2024-08-20T22:42:00Z" w16du:dateUtc="2024-08-20T14:42:00Z">
                <w:pPr>
                  <w:pStyle w:val="FirstParagraph"/>
                </w:pPr>
              </w:pPrChange>
            </w:pPr>
            <w:r>
              <w:fldChar w:fldCharType="begin"/>
            </w:r>
            <w:ins w:id="637" w:author="Deb Troendle-Scott" w:date="2024-08-13T15:29:00Z" w16du:dateUtc="2024-08-13T07:29:00Z">
              <w:r>
                <w:instrText xml:space="preserve">HYPERLINK "https://www.youtube.com/watch?v=c0xa98cy-Rw" \h </w:instrText>
              </w:r>
            </w:ins>
            <w:del w:id="638" w:author="Deb Troendle-Scott" w:date="2024-08-13T15:29:00Z" w16du:dateUtc="2024-08-13T07:29:00Z">
              <w:r w:rsidDel="00C960EE">
                <w:delInstrText>HYPERLINK "https://www.youtube.com/watch?v=c0xa98cy-Rw" \h</w:delInstrText>
              </w:r>
            </w:del>
            <w:r>
              <w:fldChar w:fldCharType="separate"/>
            </w:r>
            <w:del w:id="639" w:author="Deb Troendle-Scott" w:date="2024-08-13T15:29:00Z" w16du:dateUtc="2024-08-13T07:29:00Z">
              <w:r w:rsidDel="00C960EE">
                <w:rPr>
                  <w:rStyle w:val="Hyperlink"/>
                </w:rPr>
                <w:delText xml:space="preserve">Watch: </w:delText>
              </w:r>
              <w:r w:rsidDel="00C960EE">
                <w:rPr>
                  <w:rStyle w:val="Hyperlink"/>
                  <w:i/>
                  <w:iCs/>
                </w:rPr>
                <w:delText>Rethinking Learning: The 21st Century Learner | MacArthur Foundation</w:delText>
              </w:r>
            </w:del>
            <w:ins w:id="640" w:author="Deb Troendle-Scott" w:date="2024-08-13T15:29:00Z" w16du:dateUtc="2024-08-13T07:29:00Z">
              <w:r>
                <w:rPr>
                  <w:rStyle w:val="Hyperlink"/>
                  <w:i/>
                  <w:iCs/>
                </w:rPr>
                <w:t>Rethinking Learning: The 21st Century Learner</w:t>
              </w:r>
            </w:ins>
            <w:r>
              <w:rPr>
                <w:rStyle w:val="Hyperlink"/>
                <w:i/>
                <w:iCs/>
              </w:rPr>
              <w:fldChar w:fldCharType="end"/>
            </w:r>
            <w:r>
              <w:t xml:space="preserve"> </w:t>
            </w:r>
            <w:r>
              <w:fldChar w:fldCharType="begin"/>
            </w:r>
            <w:r>
              <w:instrText xml:space="preserve"> ADDIN ZOTERO_ITEM CSL_CITATION {"citationID":"1bQ4Etqk","properties":{"formattedCitation":"(2010)","plainCitation":"(2010)","noteIndex":0},"citationItems":[{"id":178,"uris":["http://zotero.org/users/14693029/items/936DXL6S"],"itemData":{"id":178,"type":"motion_picture","abstract":"From cell phone and video games to Facebook and YouTube, digital media are changing the way young people play and socialize in the 21st century.  Learn more at http://www.macfound.org/programs/lear....\n\nThe MacArthur Foundation's grantmaking aims to determine how digital media are changing the way young people learn, play, socialize, and participate in civic life. Answers are critical to education and other social institutions that must meet the needs of this and future generations.","medium":"Video","note":"author: MacArthur Foundation ||","publisher":"YouTube","title":"Rethinking learning: The 21st century learner","title-short":"Rethinking Learning","URL":"https://www.youtube.com/watch?v=c0xa98cy-Rw","accessed":{"date-parts":[["2024",7,29]]},"issued":{"date-parts":[["2010",12,2]]}},"label":"page","suppress-author":true}],"schema":"https://github.com/citation-style-language/schema/raw/master/csl-citation.json"} </w:instrText>
            </w:r>
            <w:r>
              <w:fldChar w:fldCharType="separate"/>
            </w:r>
            <w:r w:rsidRPr="00C104C1">
              <w:rPr>
                <w:rFonts w:ascii="Aptos" w:hAnsi="Aptos"/>
              </w:rPr>
              <w:t>(2010)</w:t>
            </w:r>
            <w:r>
              <w:fldChar w:fldCharType="end"/>
            </w:r>
          </w:p>
          <w:p w14:paraId="3BFBC374" w14:textId="58B9B082" w:rsidR="00F462A7" w:rsidRDefault="00F462A7">
            <w:pPr>
              <w:pStyle w:val="BodyText"/>
            </w:pPr>
            <w:r>
              <w:t>W</w:t>
            </w:r>
            <w:r w:rsidR="00AF5FA6">
              <w:t>hile you w</w:t>
            </w:r>
            <w:r>
              <w:t>atch the video think about:</w:t>
            </w:r>
          </w:p>
          <w:p w14:paraId="65263AF8" w14:textId="77777777" w:rsidR="00F462A7" w:rsidRDefault="00F462A7">
            <w:pPr>
              <w:pStyle w:val="ListBullet2"/>
              <w:pPrChange w:id="641" w:author="Deb Troendle-Scott" w:date="2024-08-13T15:30:00Z" w16du:dateUtc="2024-08-13T07:30:00Z">
                <w:pPr>
                  <w:pStyle w:val="Compact"/>
                  <w:numPr>
                    <w:numId w:val="2"/>
                  </w:numPr>
                  <w:ind w:left="720" w:hanging="360"/>
                </w:pPr>
              </w:pPrChange>
            </w:pPr>
            <w:r>
              <w:t>What “literacy” skills have you acquired when compared to your parents?</w:t>
            </w:r>
          </w:p>
          <w:p w14:paraId="1212FA3A" w14:textId="77777777" w:rsidR="00F462A7" w:rsidRDefault="00F462A7">
            <w:pPr>
              <w:pStyle w:val="ListBullet2"/>
              <w:pPrChange w:id="642" w:author="Deb Troendle-Scott" w:date="2024-08-13T15:30:00Z" w16du:dateUtc="2024-08-13T07:30:00Z">
                <w:pPr>
                  <w:pStyle w:val="Compact"/>
                  <w:numPr>
                    <w:numId w:val="2"/>
                  </w:numPr>
                  <w:ind w:left="720" w:hanging="360"/>
                </w:pPr>
              </w:pPrChange>
            </w:pPr>
            <w:r>
              <w:t>What “literacy” skills will be important for future learners in higher education?</w:t>
            </w:r>
          </w:p>
          <w:p w14:paraId="110C3996" w14:textId="77777777" w:rsidR="00F462A7" w:rsidRDefault="004D4804">
            <w:pPr>
              <w:pStyle w:val="BodyText"/>
            </w:pPr>
            <w:hyperlink r:id="rId28">
              <w:r w:rsidR="00F462A7">
                <w:rPr>
                  <w:rStyle w:val="Hyperlink"/>
                </w:rPr>
                <w:t>https://www.youtube-nocookie.com/embed/c0xa98cy-Rw</w:t>
              </w:r>
            </w:hyperlink>
          </w:p>
          <w:p w14:paraId="7F385F36" w14:textId="77777777" w:rsidR="00F462A7" w:rsidRDefault="00F462A7">
            <w:pPr>
              <w:pStyle w:val="ListBullet"/>
              <w:pPrChange w:id="643" w:author="Deb Troendle-Scott" w:date="2024-08-17T13:36:00Z" w16du:dateUtc="2024-08-17T05:36:00Z">
                <w:pPr>
                  <w:pStyle w:val="BodyText"/>
                </w:pPr>
              </w:pPrChange>
            </w:pPr>
            <w:r w:rsidRPr="00DC09E3">
              <w:rPr>
                <w:b/>
                <w:bCs/>
                <w:kern w:val="2"/>
                <w:lang w:val="en-CA"/>
                <w14:ligatures w14:val="standardContextual"/>
                <w:rPrChange w:id="644" w:author="Deb Troendle-Scott" w:date="2024-08-17T13:36:00Z" w16du:dateUtc="2024-08-17T05:36:00Z">
                  <w:rPr/>
                </w:rPrChange>
              </w:rPr>
              <w:t>Reflect</w:t>
            </w:r>
            <w:r>
              <w:t xml:space="preserve"> on the following writing prompts:</w:t>
            </w:r>
          </w:p>
          <w:p w14:paraId="7906DD23" w14:textId="77777777" w:rsidR="00F462A7" w:rsidRDefault="00F462A7">
            <w:pPr>
              <w:pStyle w:val="ListBullet2"/>
              <w:pPrChange w:id="645" w:author="Deb Troendle-Scott" w:date="2024-08-13T15:37:00Z" w16du:dateUtc="2024-08-13T07:37:00Z">
                <w:pPr>
                  <w:pStyle w:val="Compact"/>
                  <w:numPr>
                    <w:numId w:val="2"/>
                  </w:numPr>
                  <w:ind w:left="720" w:hanging="360"/>
                </w:pPr>
              </w:pPrChange>
            </w:pPr>
            <w:r>
              <w:t>My parents did not need to …</w:t>
            </w:r>
          </w:p>
          <w:p w14:paraId="3038CFA1" w14:textId="77777777" w:rsidR="00F462A7" w:rsidRDefault="00F462A7">
            <w:pPr>
              <w:pStyle w:val="ListBullet2"/>
              <w:pPrChange w:id="646" w:author="Deb Troendle-Scott" w:date="2024-08-13T15:37:00Z" w16du:dateUtc="2024-08-13T07:37:00Z">
                <w:pPr>
                  <w:pStyle w:val="Compact"/>
                  <w:numPr>
                    <w:numId w:val="2"/>
                  </w:numPr>
                  <w:ind w:left="720" w:hanging="360"/>
                </w:pPr>
              </w:pPrChange>
            </w:pPr>
            <w:r>
              <w:t>A new literacy I acquired is the ability to …</w:t>
            </w:r>
          </w:p>
          <w:p w14:paraId="0049A21B" w14:textId="77777777" w:rsidR="00F462A7" w:rsidRDefault="00F462A7">
            <w:pPr>
              <w:pStyle w:val="ListBullet2"/>
              <w:pPrChange w:id="647" w:author="Deb Troendle-Scott" w:date="2024-08-13T15:37:00Z" w16du:dateUtc="2024-08-13T07:37:00Z">
                <w:pPr>
                  <w:pStyle w:val="Compact"/>
                  <w:numPr>
                    <w:numId w:val="2"/>
                  </w:numPr>
                  <w:ind w:left="720" w:hanging="360"/>
                </w:pPr>
              </w:pPrChange>
            </w:pPr>
            <w:r>
              <w:t>Higher education students of the future will need to …</w:t>
            </w:r>
          </w:p>
          <w:p w14:paraId="5041E335" w14:textId="77777777" w:rsidR="00F462A7" w:rsidRDefault="00F462A7">
            <w:pPr>
              <w:pStyle w:val="ListBullet2"/>
              <w:pPrChange w:id="648" w:author="Deb Troendle-Scott" w:date="2024-08-13T15:37:00Z" w16du:dateUtc="2024-08-13T07:37:00Z">
                <w:pPr>
                  <w:pStyle w:val="Compact"/>
                  <w:numPr>
                    <w:numId w:val="2"/>
                  </w:numPr>
                  <w:ind w:left="720" w:hanging="360"/>
                </w:pPr>
              </w:pPrChange>
            </w:pPr>
            <w:r>
              <w:t>… is an important 21st century skill for future employment</w:t>
            </w:r>
          </w:p>
          <w:p w14:paraId="0AD9CD9B" w14:textId="0D768C61" w:rsidR="00F462A7" w:rsidRDefault="00590B29">
            <w:pPr>
              <w:pStyle w:val="ListBullet"/>
              <w:pPrChange w:id="649" w:author="Deb Troendle-Scott" w:date="2024-08-13T15:37:00Z" w16du:dateUtc="2024-08-13T07:37:00Z">
                <w:pPr>
                  <w:pStyle w:val="FirstParagraph"/>
                </w:pPr>
              </w:pPrChange>
            </w:pPr>
            <w:ins w:id="650" w:author="Deb Troendle-Scott" w:date="2024-08-13T15:36:00Z" w16du:dateUtc="2024-08-13T07:36:00Z">
              <w:r w:rsidRPr="00590B29">
                <w:rPr>
                  <w:b/>
                  <w:bCs/>
                  <w:kern w:val="2"/>
                  <w:lang w:val="en-CA"/>
                  <w14:ligatures w14:val="standardContextual"/>
                  <w:rPrChange w:id="651" w:author="Deb Troendle-Scott" w:date="2024-08-13T15:37:00Z" w16du:dateUtc="2024-08-13T07:37:00Z">
                    <w:rPr/>
                  </w:rPrChange>
                </w:rPr>
                <w:t>W</w:t>
              </w:r>
            </w:ins>
            <w:ins w:id="652" w:author="Deb Troendle-Scott" w:date="2024-08-13T15:37:00Z" w16du:dateUtc="2024-08-13T07:37:00Z">
              <w:r w:rsidRPr="00590B29">
                <w:rPr>
                  <w:b/>
                  <w:bCs/>
                  <w:kern w:val="2"/>
                  <w:lang w:val="en-CA"/>
                  <w14:ligatures w14:val="standardContextual"/>
                  <w:rPrChange w:id="653" w:author="Deb Troendle-Scott" w:date="2024-08-13T15:37:00Z" w16du:dateUtc="2024-08-13T07:37:00Z">
                    <w:rPr/>
                  </w:rPrChange>
                </w:rPr>
                <w:t>rite</w:t>
              </w:r>
              <w:r>
                <w:t xml:space="preserve">: </w:t>
              </w:r>
            </w:ins>
            <w:r w:rsidR="00F462A7">
              <w:t xml:space="preserve">To complete this activity, click </w:t>
            </w:r>
            <w:ins w:id="654" w:author="Deb Troendle-Scott" w:date="2024-08-13T15:32:00Z" w16du:dateUtc="2024-08-13T07:32:00Z">
              <w:r w:rsidR="00C75506">
                <w:t>“</w:t>
              </w:r>
            </w:ins>
            <w:del w:id="655" w:author="Deb Troendle-Scott" w:date="2024-08-13T15:32:00Z" w16du:dateUtc="2024-08-13T07:32:00Z">
              <w:r w:rsidR="00F462A7" w:rsidDel="00C75506">
                <w:delText>‘</w:delText>
              </w:r>
            </w:del>
            <w:r w:rsidR="00F462A7">
              <w:t>Open Today’s Daily Note</w:t>
            </w:r>
            <w:ins w:id="656" w:author="Deb Troendle-Scott" w:date="2024-08-13T15:32:00Z" w16du:dateUtc="2024-08-13T07:32:00Z">
              <w:r w:rsidR="00C75506">
                <w:t>”</w:t>
              </w:r>
            </w:ins>
            <w:del w:id="657" w:author="Deb Troendle-Scott" w:date="2024-08-13T15:32:00Z" w16du:dateUtc="2024-08-13T07:32:00Z">
              <w:r w:rsidR="00F462A7" w:rsidDel="00C75506">
                <w:delText>’</w:delText>
              </w:r>
            </w:del>
            <w:r w:rsidR="00F462A7">
              <w:t xml:space="preserve"> in your Obsidian vault and write your reflections.</w:t>
            </w:r>
          </w:p>
          <w:tbl>
            <w:tblPr>
              <w:tblStyle w:val="Table"/>
              <w:tblW w:w="5000" w:type="pct"/>
              <w:tblLayout w:type="fixed"/>
              <w:tblLook w:val="0000" w:firstRow="0" w:lastRow="0" w:firstColumn="0" w:lastColumn="0" w:noHBand="0" w:noVBand="0"/>
            </w:tblPr>
            <w:tblGrid>
              <w:gridCol w:w="9022"/>
            </w:tblGrid>
            <w:tr w:rsidR="00F462A7" w14:paraId="5A625772" w14:textId="77777777">
              <w:tc>
                <w:tcPr>
                  <w:tcW w:w="0" w:type="auto"/>
                </w:tcPr>
                <w:p w14:paraId="2B763D03" w14:textId="77777777" w:rsidR="00442D1C" w:rsidRDefault="00F462A7">
                  <w:pPr>
                    <w:pStyle w:val="ImageCaption"/>
                    <w:spacing w:before="200"/>
                    <w:rPr>
                      <w:ins w:id="658" w:author="Deb Troendle-Scott" w:date="2024-08-13T15:34:00Z" w16du:dateUtc="2024-08-13T07:34:00Z"/>
                      <w:i w:val="0"/>
                      <w:iCs/>
                    </w:rPr>
                  </w:pPr>
                  <w:bookmarkStart w:id="659" w:name="fig-tdn"/>
                  <w:r w:rsidRPr="00C75506">
                    <w:rPr>
                      <w:i w:val="0"/>
                      <w:iCs/>
                      <w:rPrChange w:id="660" w:author="Deb Troendle-Scott" w:date="2024-08-13T15:32:00Z" w16du:dateUtc="2024-08-13T07:32:00Z">
                        <w:rPr/>
                      </w:rPrChange>
                    </w:rPr>
                    <w:t>Figure 1.3</w:t>
                  </w:r>
                </w:p>
                <w:p w14:paraId="4D7EB183" w14:textId="5115FEE0" w:rsidR="00F462A7" w:rsidRDefault="00F462A7">
                  <w:pPr>
                    <w:pStyle w:val="ImageCaption"/>
                    <w:spacing w:before="200"/>
                    <w:rPr>
                      <w:ins w:id="661" w:author="Deb Troendle-Scott" w:date="2024-08-13T15:34:00Z" w16du:dateUtc="2024-08-13T07:34:00Z"/>
                      <w:i w:val="0"/>
                      <w:iCs/>
                    </w:rPr>
                  </w:pPr>
                  <w:del w:id="662" w:author="Deb Troendle-Scott" w:date="2024-08-13T15:32:00Z" w16du:dateUtc="2024-08-13T07:32:00Z">
                    <w:r w:rsidDel="00C75506">
                      <w:delText>:</w:delText>
                    </w:r>
                  </w:del>
                  <w:del w:id="663" w:author="Deb Troendle-Scott" w:date="2024-08-13T15:34:00Z" w16du:dateUtc="2024-08-13T07:34:00Z">
                    <w:r w:rsidDel="00442D1C">
                      <w:delText xml:space="preserve"> </w:delText>
                    </w:r>
                  </w:del>
                  <w:r>
                    <w:t>Screensho</w:t>
                  </w:r>
                  <w:ins w:id="664" w:author="Deb Troendle-Scott" w:date="2024-08-13T15:33:00Z" w16du:dateUtc="2024-08-13T07:33:00Z">
                    <w:r w:rsidR="00C75506">
                      <w:t>t,</w:t>
                    </w:r>
                  </w:ins>
                  <w:del w:id="665" w:author="Deb Troendle-Scott" w:date="2024-08-13T15:33:00Z" w16du:dateUtc="2024-08-13T07:33:00Z">
                    <w:r w:rsidDel="00C75506">
                      <w:delText>t</w:delText>
                    </w:r>
                  </w:del>
                  <w:ins w:id="666" w:author="Deb Troendle-Scott" w:date="2024-08-13T15:32:00Z" w16du:dateUtc="2024-08-13T07:32:00Z">
                    <w:r w:rsidR="00C75506">
                      <w:t xml:space="preserve"> O</w:t>
                    </w:r>
                  </w:ins>
                  <w:ins w:id="667" w:author="Deb Troendle-Scott" w:date="2024-08-13T15:33:00Z" w16du:dateUtc="2024-08-13T07:33:00Z">
                    <w:r w:rsidR="00C75506">
                      <w:t>bsidian, W</w:t>
                    </w:r>
                  </w:ins>
                  <w:del w:id="668" w:author="Deb Troendle-Scott" w:date="2024-08-13T15:32:00Z" w16du:dateUtc="2024-08-13T07:32:00Z">
                    <w:r w:rsidDel="00C75506">
                      <w:delText xml:space="preserve"> of </w:delText>
                    </w:r>
                  </w:del>
                  <w:del w:id="669" w:author="Deb Troendle-Scott" w:date="2024-08-13T15:33:00Z" w16du:dateUtc="2024-08-13T07:33:00Z">
                    <w:r w:rsidDel="00C75506">
                      <w:delText>w</w:delText>
                    </w:r>
                  </w:del>
                  <w:r>
                    <w:t xml:space="preserve">here to </w:t>
                  </w:r>
                  <w:ins w:id="670" w:author="Deb Troendle-Scott" w:date="2024-08-13T15:33:00Z" w16du:dateUtc="2024-08-13T07:33:00Z">
                    <w:r w:rsidR="00C75506">
                      <w:t>F</w:t>
                    </w:r>
                  </w:ins>
                  <w:del w:id="671" w:author="Deb Troendle-Scott" w:date="2024-08-13T15:33:00Z" w16du:dateUtc="2024-08-13T07:33:00Z">
                    <w:r w:rsidDel="00C75506">
                      <w:delText>f</w:delText>
                    </w:r>
                  </w:del>
                  <w:r>
                    <w:t>in</w:t>
                  </w:r>
                  <w:ins w:id="672" w:author="Deb Troendle-Scott" w:date="2024-08-13T15:34:00Z" w16du:dateUtc="2024-08-13T07:34:00Z">
                    <w:r w:rsidR="00442D1C">
                      <w:t>d</w:t>
                    </w:r>
                  </w:ins>
                  <w:del w:id="673" w:author="Deb Troendle-Scott" w:date="2024-08-13T15:33:00Z" w16du:dateUtc="2024-08-13T07:33:00Z">
                    <w:r w:rsidDel="00442D1C">
                      <w:delText>d</w:delText>
                    </w:r>
                    <w:r w:rsidDel="00C75506">
                      <w:delText xml:space="preserve"> </w:delText>
                    </w:r>
                    <w:r w:rsidDel="00442D1C">
                      <w:delText>‘Open</w:delText>
                    </w:r>
                  </w:del>
                  <w:r>
                    <w:t xml:space="preserve"> Today’s Daily Note</w:t>
                  </w:r>
                  <w:ins w:id="674" w:author="Deb Troendle-Scott" w:date="2024-08-13T15:34:00Z" w16du:dateUtc="2024-08-13T07:34:00Z">
                    <w:r w:rsidR="00442D1C">
                      <w:t xml:space="preserve"> (</w:t>
                    </w:r>
                  </w:ins>
                  <w:ins w:id="675" w:author="Deb Troendle-Scott" w:date="2024-08-13T15:36:00Z" w16du:dateUtc="2024-08-13T07:36:00Z">
                    <w:r w:rsidR="00590B29">
                      <w:t xml:space="preserve">Icon </w:t>
                    </w:r>
                  </w:ins>
                  <w:ins w:id="676" w:author="Deb Troendle-Scott" w:date="2024-08-13T15:34:00Z" w16du:dateUtc="2024-08-13T07:34:00Z">
                    <w:r w:rsidR="00442D1C">
                      <w:t>Circled)</w:t>
                    </w:r>
                  </w:ins>
                  <w:del w:id="677" w:author="Deb Troendle-Scott" w:date="2024-08-13T15:34:00Z" w16du:dateUtc="2024-08-13T07:34:00Z">
                    <w:r w:rsidDel="00442D1C">
                      <w:delText>’</w:delText>
                    </w:r>
                  </w:del>
                </w:p>
                <w:p w14:paraId="11D1FDE8" w14:textId="61DCE256" w:rsidR="00442D1C" w:rsidRPr="00442D1C" w:rsidRDefault="00442D1C">
                  <w:pPr>
                    <w:pStyle w:val="ImageCaption"/>
                    <w:spacing w:before="200"/>
                    <w:rPr>
                      <w:i w:val="0"/>
                      <w:iCs/>
                      <w:rPrChange w:id="678" w:author="Deb Troendle-Scott" w:date="2024-08-13T15:34:00Z" w16du:dateUtc="2024-08-13T07:34:00Z">
                        <w:rPr/>
                      </w:rPrChange>
                    </w:rPr>
                  </w:pPr>
                  <w:ins w:id="679" w:author="Deb Troendle-Scott" w:date="2024-08-13T15:34:00Z" w16du:dateUtc="2024-08-13T07:34:00Z">
                    <w:r>
                      <w:rPr>
                        <w:i w:val="0"/>
                        <w:iCs/>
                      </w:rPr>
                      <w:t>[Alt text</w:t>
                    </w:r>
                    <w:r w:rsidR="00E45612">
                      <w:rPr>
                        <w:i w:val="0"/>
                        <w:iCs/>
                      </w:rPr>
                      <w:t xml:space="preserve">: </w:t>
                    </w:r>
                    <w:r w:rsidR="00E45612" w:rsidRPr="00E45612">
                      <w:rPr>
                        <w:i w:val="0"/>
                        <w:iCs/>
                        <w:rPrChange w:id="680" w:author="Deb Troendle-Scott" w:date="2024-08-13T15:35:00Z" w16du:dateUtc="2024-08-13T07:35:00Z">
                          <w:rPr/>
                        </w:rPrChange>
                      </w:rPr>
                      <w:t xml:space="preserve">Screenshot, Obsidian, today’s daily note </w:t>
                    </w:r>
                  </w:ins>
                  <w:ins w:id="681" w:author="Deb Troendle-Scott" w:date="2024-08-13T15:35:00Z" w16du:dateUtc="2024-08-13T07:35:00Z">
                    <w:r w:rsidR="00E45612" w:rsidRPr="00E45612">
                      <w:rPr>
                        <w:i w:val="0"/>
                        <w:iCs/>
                        <w:rPrChange w:id="682" w:author="Deb Troendle-Scott" w:date="2024-08-13T15:35:00Z" w16du:dateUtc="2024-08-13T07:35:00Z">
                          <w:rPr/>
                        </w:rPrChange>
                      </w:rPr>
                      <w:t xml:space="preserve">icon </w:t>
                    </w:r>
                  </w:ins>
                  <w:ins w:id="683" w:author="Deb Troendle-Scott" w:date="2024-08-13T15:34:00Z" w16du:dateUtc="2024-08-13T07:34:00Z">
                    <w:r w:rsidR="00E45612" w:rsidRPr="00E45612">
                      <w:rPr>
                        <w:i w:val="0"/>
                        <w:iCs/>
                        <w:rPrChange w:id="684" w:author="Deb Troendle-Scott" w:date="2024-08-13T15:35:00Z" w16du:dateUtc="2024-08-13T07:35:00Z">
                          <w:rPr/>
                        </w:rPrChange>
                      </w:rPr>
                      <w:t>circled</w:t>
                    </w:r>
                  </w:ins>
                  <w:ins w:id="685" w:author="Deb Troendle-Scott" w:date="2024-08-13T15:35:00Z" w16du:dateUtc="2024-08-13T07:35:00Z">
                    <w:r w:rsidR="00E45612">
                      <w:rPr>
                        <w:i w:val="0"/>
                        <w:iCs/>
                      </w:rPr>
                      <w:t>]</w:t>
                    </w:r>
                  </w:ins>
                </w:p>
                <w:p w14:paraId="445805F0" w14:textId="77777777" w:rsidR="00F462A7" w:rsidRDefault="00F462A7">
                  <w:pPr>
                    <w:pStyle w:val="Compact"/>
                    <w:rPr>
                      <w:ins w:id="686" w:author="Deb Troendle-Scott" w:date="2024-08-13T15:36:00Z" w16du:dateUtc="2024-08-13T07:36:00Z"/>
                    </w:rPr>
                  </w:pPr>
                  <w:r>
                    <w:rPr>
                      <w:noProof/>
                    </w:rPr>
                    <w:drawing>
                      <wp:inline distT="0" distB="0" distL="0" distR="0" wp14:anchorId="2499C11A" wp14:editId="3991C01D">
                        <wp:extent cx="4241800" cy="4254500"/>
                        <wp:effectExtent l="0" t="0" r="0" b="0"/>
                        <wp:docPr id="80" name="Picture"/>
                        <wp:cNvGraphicFramePr/>
                        <a:graphic xmlns:a="http://schemas.openxmlformats.org/drawingml/2006/main">
                          <a:graphicData uri="http://schemas.openxmlformats.org/drawingml/2006/picture">
                            <pic:pic xmlns:pic="http://schemas.openxmlformats.org/drawingml/2006/picture">
                              <pic:nvPicPr>
                                <pic:cNvPr id="81" name="Picture" descr="assets/u1/tdn.png"/>
                                <pic:cNvPicPr>
                                  <a:picLocks noChangeAspect="1" noChangeArrowheads="1"/>
                                </pic:cNvPicPr>
                              </pic:nvPicPr>
                              <pic:blipFill>
                                <a:blip r:embed="rId29"/>
                                <a:stretch>
                                  <a:fillRect/>
                                </a:stretch>
                              </pic:blipFill>
                              <pic:spPr bwMode="auto">
                                <a:xfrm>
                                  <a:off x="0" y="0"/>
                                  <a:ext cx="4241800" cy="4254500"/>
                                </a:xfrm>
                                <a:prstGeom prst="rect">
                                  <a:avLst/>
                                </a:prstGeom>
                                <a:noFill/>
                                <a:ln w="9525">
                                  <a:noFill/>
                                  <a:headEnd/>
                                  <a:tailEnd/>
                                </a:ln>
                              </pic:spPr>
                            </pic:pic>
                          </a:graphicData>
                        </a:graphic>
                      </wp:inline>
                    </w:drawing>
                  </w:r>
                </w:p>
                <w:p w14:paraId="4B94D5A5" w14:textId="77777777" w:rsidR="00590B29" w:rsidRDefault="00590B29">
                  <w:pPr>
                    <w:pStyle w:val="Compact"/>
                  </w:pPr>
                </w:p>
              </w:tc>
              <w:bookmarkEnd w:id="659"/>
            </w:tr>
          </w:tbl>
          <w:p w14:paraId="0667ADE9" w14:textId="1CA0B3EC" w:rsidR="00F462A7" w:rsidRDefault="00F462A7" w:rsidP="00DC09E3">
            <w:pPr>
              <w:pStyle w:val="ListBullet"/>
            </w:pPr>
            <w:r>
              <w:t xml:space="preserve">Style your text using Markdown codes. </w:t>
            </w:r>
            <w:r w:rsidR="004E6415">
              <w:fldChar w:fldCharType="begin"/>
            </w:r>
            <w:r w:rsidR="004E6415">
              <w:instrText>HYPERLINK "https://help.obsidian.md/Editing+and+formatting/Basic+formatting+syntax" \h</w:instrText>
            </w:r>
            <w:r w:rsidR="004E6415">
              <w:fldChar w:fldCharType="separate"/>
            </w:r>
            <w:r>
              <w:rPr>
                <w:rStyle w:val="Hyperlink"/>
              </w:rPr>
              <w:t>Click here for the basic Markdown syntax</w:t>
            </w:r>
            <w:ins w:id="687" w:author="Deb Troendle-Scott" w:date="2024-08-25T11:13:00Z" w16du:dateUtc="2024-08-25T03:13:00Z">
              <w:r w:rsidR="009972AB">
                <w:rPr>
                  <w:rStyle w:val="Hyperlink"/>
                </w:rPr>
                <w:t xml:space="preserve"> </w:t>
              </w:r>
            </w:ins>
            <w:r w:rsidR="009972AB">
              <w:rPr>
                <w:rStyle w:val="Hyperlink"/>
              </w:rPr>
              <w:fldChar w:fldCharType="begin"/>
            </w:r>
            <w:r w:rsidR="00EA2E6D">
              <w:rPr>
                <w:rStyle w:val="Hyperlink"/>
              </w:rPr>
              <w:instrText xml:space="preserve"> ADDIN ZOTERO_ITEM CSL_CITATION {"citationID":"rtgxNWGR","properties":{"formattedCitation":"(n.d.)","plainCitation":"(n.d.)","noteIndex":0},"citationItems":[{"id":"G2EVqfDM/zo0C2GGw","uris":["http://zotero.org/users/14693029/items/FY4NBH4K"],"itemData":{"id":237,"type":"webpage","container-title":"Obsidian Help","title":"Basic formatting syntax","URL":"https://help.obsidian.md/Editing+and+formatting/Basic+formatting+syntax","author":[{"family":"Obsidian Help","given":""}]},"label":"page","suppress-author":true}],"schema":"https://github.com/citation-style-language/schema/raw/master/csl-citation.json"} </w:instrText>
            </w:r>
            <w:r w:rsidR="009972AB">
              <w:rPr>
                <w:rStyle w:val="Hyperlink"/>
              </w:rPr>
              <w:fldChar w:fldCharType="separate"/>
            </w:r>
            <w:r w:rsidR="009972AB" w:rsidRPr="009972AB">
              <w:rPr>
                <w:rFonts w:ascii="Aptos" w:hAnsi="Aptos"/>
              </w:rPr>
              <w:t>(n.d.)</w:t>
            </w:r>
            <w:r w:rsidR="009972AB">
              <w:rPr>
                <w:rStyle w:val="Hyperlink"/>
              </w:rPr>
              <w:fldChar w:fldCharType="end"/>
            </w:r>
            <w:r>
              <w:rPr>
                <w:rStyle w:val="Hyperlink"/>
              </w:rPr>
              <w:t>.</w:t>
            </w:r>
            <w:r w:rsidR="004E6415">
              <w:rPr>
                <w:rStyle w:val="Hyperlink"/>
              </w:rPr>
              <w:fldChar w:fldCharType="end"/>
            </w:r>
          </w:p>
          <w:p w14:paraId="61759C5D" w14:textId="77777777" w:rsidR="00F462A7" w:rsidRDefault="00F462A7" w:rsidP="00DC09E3">
            <w:pPr>
              <w:pStyle w:val="ListBullet"/>
            </w:pPr>
            <w:r>
              <w:t>Feel free to add images and other media!</w:t>
            </w:r>
          </w:p>
          <w:p w14:paraId="4282501E" w14:textId="77777777" w:rsidR="001F7D06" w:rsidRDefault="001F7D06" w:rsidP="00590B29">
            <w:pPr>
              <w:rPr>
                <w:ins w:id="688" w:author="Deb Troendle-Scott" w:date="2024-08-13T15:37:00Z" w16du:dateUtc="2024-08-13T07:37:00Z"/>
              </w:rPr>
            </w:pPr>
          </w:p>
          <w:p w14:paraId="50E27FDF" w14:textId="2DDE4177" w:rsidR="00F462A7" w:rsidRDefault="00F462A7">
            <w:pPr>
              <w:pPrChange w:id="689" w:author="Deb Troendle-Scott" w:date="2024-08-13T15:36:00Z" w16du:dateUtc="2024-08-13T07:36:00Z">
                <w:pPr>
                  <w:pStyle w:val="Compact"/>
                  <w:numPr>
                    <w:numId w:val="2"/>
                  </w:numPr>
                  <w:ind w:left="720" w:hanging="360"/>
                </w:pPr>
              </w:pPrChange>
            </w:pPr>
            <w:r>
              <w:t>Please make sure you add tags to your note. Suggested tags might be #digital-literacy #ldrs101 #macarthur-foundation #john-seely-brown.</w:t>
            </w:r>
          </w:p>
          <w:p w14:paraId="0F760843" w14:textId="77777777" w:rsidR="00F462A7" w:rsidRDefault="00F462A7">
            <w:pPr>
              <w:pStyle w:val="FirstParagraph"/>
              <w:spacing w:after="16"/>
            </w:pPr>
            <w:r>
              <w:t>Notice that tags start with a hashtag and contain no spaces. Separate words with a hyphen.</w:t>
            </w:r>
          </w:p>
        </w:tc>
      </w:tr>
    </w:tbl>
    <w:p w14:paraId="62816114" w14:textId="77777777" w:rsidR="00F462A7" w:rsidRDefault="00F462A7">
      <w:pPr>
        <w:pStyle w:val="BodyText"/>
      </w:pPr>
      <w:r>
        <w:t>Let’s dive a little deeper into this topic of digital literacy. What is it? How would you define digital literacy?</w:t>
      </w:r>
    </w:p>
    <w:p w14:paraId="3DCD357D" w14:textId="77777777" w:rsidR="00F462A7" w:rsidRDefault="00F462A7">
      <w:pPr>
        <w:pStyle w:val="BodyText"/>
      </w:pPr>
      <w:r>
        <w:t>In the next activity, you will start to unpack this term and prepare your own initial definition of digital literacy.</w:t>
      </w:r>
    </w:p>
    <w:p w14:paraId="54E08BDF" w14:textId="0CE23C3C" w:rsidR="00F462A7" w:rsidRDefault="00F462A7">
      <w:pPr>
        <w:pStyle w:val="Heading3"/>
      </w:pPr>
      <w:bookmarkStart w:id="690" w:name="activity-definining-digital-literacy"/>
      <w:bookmarkEnd w:id="627"/>
      <w:r>
        <w:t xml:space="preserve">1.3.4 Activity: </w:t>
      </w:r>
      <w:del w:id="691" w:author="Deb Troendle-Scott" w:date="2024-07-31T10:01:00Z" w16du:dateUtc="2024-07-31T02:01:00Z">
        <w:r w:rsidDel="00614CEC">
          <w:delText>Definining</w:delText>
        </w:r>
      </w:del>
      <w:ins w:id="692" w:author="Deb Troendle-Scott" w:date="2024-07-31T10:01:00Z" w16du:dateUtc="2024-07-31T02:01:00Z">
        <w:r w:rsidR="00614CEC">
          <w:t>Defining</w:t>
        </w:r>
      </w:ins>
      <w:r>
        <w:t xml:space="preserve"> Digital Literacy</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0C1E9772" w14:textId="77777777" w:rsidTr="00C326C9">
        <w:trPr>
          <w:cantSplit/>
        </w:trPr>
        <w:tc>
          <w:tcPr>
            <w:tcW w:w="0" w:type="auto"/>
            <w:tcMar>
              <w:left w:w="144" w:type="dxa"/>
            </w:tcMar>
          </w:tcPr>
          <w:p w14:paraId="3DEEC669" w14:textId="77777777" w:rsidR="00F462A7" w:rsidRDefault="00F462A7">
            <w:pPr>
              <w:pStyle w:val="FirstParagraph"/>
              <w:spacing w:before="16" w:after="64"/>
            </w:pPr>
          </w:p>
          <w:p w14:paraId="2EE7B375" w14:textId="77777777" w:rsidR="00F462A7" w:rsidRDefault="00F462A7">
            <w:pPr>
              <w:pStyle w:val="BodyText"/>
              <w:spacing w:before="16"/>
              <w:rPr>
                <w:ins w:id="693" w:author="Deb Troendle-Scott" w:date="2024-08-20T17:38:00Z" w16du:dateUtc="2024-08-20T09:38:00Z"/>
              </w:rPr>
            </w:pPr>
            <w:r>
              <w:t xml:space="preserve">Let’s take a look at the definitions of digital literacy and digital skills on the web and identify the difference. Follow the steps below and feel free to jot down some notes in your Obsidian journal. If you </w:t>
            </w:r>
            <w:proofErr w:type="gramStart"/>
            <w:r>
              <w:t>are completing</w:t>
            </w:r>
            <w:proofErr w:type="gramEnd"/>
            <w:r>
              <w:t xml:space="preserve"> this activity on a new day, create a new daily note.</w:t>
            </w:r>
          </w:p>
          <w:p w14:paraId="726815CD" w14:textId="36D3EE9A" w:rsidR="004B3DB0" w:rsidRDefault="004B3DB0">
            <w:pPr>
              <w:pStyle w:val="ListBullet"/>
              <w:pPrChange w:id="694" w:author="Deb Troendle-Scott" w:date="2024-08-20T17:38:00Z" w16du:dateUtc="2024-08-20T09:38:00Z">
                <w:pPr>
                  <w:pStyle w:val="BodyText"/>
                  <w:spacing w:before="16"/>
                </w:pPr>
              </w:pPrChange>
            </w:pPr>
            <w:ins w:id="695" w:author="Deb Troendle-Scott" w:date="2024-08-20T17:38:00Z" w16du:dateUtc="2024-08-20T09:38:00Z">
              <w:r w:rsidRPr="004B3DB0">
                <w:rPr>
                  <w:b/>
                  <w:bCs/>
                  <w:kern w:val="2"/>
                  <w:lang w:val="en-CA"/>
                  <w14:ligatures w14:val="standardContextual"/>
                  <w:rPrChange w:id="696" w:author="Deb Troendle-Scott" w:date="2024-08-20T17:38:00Z" w16du:dateUtc="2024-08-20T09:38:00Z">
                    <w:rPr/>
                  </w:rPrChange>
                </w:rPr>
                <w:t>Read</w:t>
              </w:r>
              <w:r>
                <w:t>:</w:t>
              </w:r>
            </w:ins>
          </w:p>
          <w:p w14:paraId="6DBB76B5" w14:textId="54D5A502" w:rsidR="00F462A7" w:rsidRDefault="00F462A7">
            <w:pPr>
              <w:pStyle w:val="ListBullet2"/>
              <w:pPrChange w:id="697" w:author="Deb Troendle-Scott" w:date="2024-08-20T17:38:00Z" w16du:dateUtc="2024-08-20T09:38:00Z">
                <w:pPr>
                  <w:pStyle w:val="Compact"/>
                  <w:numPr>
                    <w:numId w:val="8"/>
                  </w:numPr>
                  <w:ind w:left="720" w:hanging="360"/>
                </w:pPr>
              </w:pPrChange>
            </w:pPr>
            <w:r>
              <w:t xml:space="preserve">Read </w:t>
            </w:r>
            <w:ins w:id="698" w:author="Deb Troendle-Scott" w:date="2024-07-31T10:04:00Z" w16du:dateUtc="2024-07-31T02:04:00Z">
              <w:r w:rsidR="007261DD">
                <w:fldChar w:fldCharType="begin"/>
              </w:r>
              <w:r w:rsidR="007261DD">
                <w:instrText>HYPERLINK "https://en.wikipedia.org/wiki/Digital_literacy"</w:instrText>
              </w:r>
              <w:r w:rsidR="007261DD">
                <w:fldChar w:fldCharType="separate"/>
              </w:r>
              <w:r w:rsidRPr="007261DD">
                <w:rPr>
                  <w:rStyle w:val="Hyperlink"/>
                </w:rPr>
                <w:t>Wikipedia’s definition</w:t>
              </w:r>
              <w:r w:rsidR="007261DD">
                <w:fldChar w:fldCharType="end"/>
              </w:r>
            </w:ins>
            <w:r>
              <w:t xml:space="preserve"> </w:t>
            </w:r>
            <w:r w:rsidR="00BC3241">
              <w:fldChar w:fldCharType="begin"/>
            </w:r>
            <w:r w:rsidR="00CE7428">
              <w:instrText xml:space="preserve"> ADDIN ZOTERO_ITEM CSL_CITATION {"citationID":"LDjYrPzT","properties":{"formattedCitation":"(2024)","plainCitation":"(2024)","noteIndex":0},"citationItems":[{"id":1947,"uris":["http://zotero.org/users/14693029/items/T3UHPGLM"],"itemData":{"id":1947,"type":"entry-encyclopedia","container-title":"Wikipedia","title":"Digital literacy","URL":"https://en.wikipedia.org/wiki/Digital_literacy","accessed":{"date-parts":[["2024",8,25]]},"issued":{"date-parts":[["2024",7,28]]}},"label":"page","suppress-author":true}],"schema":"https://github.com/citation-style-language/schema/raw/master/csl-citation.json"} </w:instrText>
            </w:r>
            <w:r w:rsidR="00BC3241">
              <w:fldChar w:fldCharType="separate"/>
            </w:r>
            <w:r w:rsidR="00BC3241" w:rsidRPr="00BC3241">
              <w:rPr>
                <w:rFonts w:ascii="Aptos" w:hAnsi="Aptos"/>
              </w:rPr>
              <w:t>(2024)</w:t>
            </w:r>
            <w:r w:rsidR="00BC3241">
              <w:fldChar w:fldCharType="end"/>
            </w:r>
            <w:ins w:id="699" w:author="Deb Troendle-Scott" w:date="2024-08-25T11:19:00Z" w16du:dateUtc="2024-08-25T03:19:00Z">
              <w:r w:rsidR="00BC3241">
                <w:t xml:space="preserve"> </w:t>
              </w:r>
            </w:ins>
            <w:r>
              <w:t xml:space="preserve">of </w:t>
            </w:r>
            <w:del w:id="700" w:author="Deb Troendle-Scott" w:date="2024-07-31T10:04:00Z" w16du:dateUtc="2024-07-31T02:04:00Z">
              <w:r w:rsidR="00E64FFA" w:rsidDel="007261DD">
                <w:fldChar w:fldCharType="begin"/>
              </w:r>
              <w:r w:rsidR="00E64FFA" w:rsidDel="007261DD">
                <w:delInstrText>HYPERLINK "https://en.wikipedia.org/wiki/Digital_literacy" \h</w:delInstrText>
              </w:r>
              <w:r w:rsidR="00E64FFA" w:rsidDel="007261DD">
                <w:fldChar w:fldCharType="separate"/>
              </w:r>
              <w:r w:rsidRPr="007261DD" w:rsidDel="007261DD">
                <w:rPr>
                  <w:kern w:val="2"/>
                  <w:lang w:val="en-CA"/>
                  <w14:ligatures w14:val="standardContextual"/>
                  <w:rPrChange w:id="701" w:author="Deb Troendle-Scott" w:date="2024-07-31T10:04:00Z" w16du:dateUtc="2024-07-31T02:04:00Z">
                    <w:rPr>
                      <w:rStyle w:val="Hyperlink"/>
                    </w:rPr>
                  </w:rPrChange>
                </w:rPr>
                <w:delText>Digital literacy</w:delText>
              </w:r>
              <w:r w:rsidR="00E64FFA" w:rsidDel="007261DD">
                <w:rPr>
                  <w:rStyle w:val="Hyperlink"/>
                </w:rPr>
                <w:fldChar w:fldCharType="end"/>
              </w:r>
            </w:del>
            <w:ins w:id="702" w:author="Deb Troendle-Scott" w:date="2024-07-31T10:04:00Z" w16du:dateUtc="2024-07-31T02:04:00Z">
              <w:r w:rsidR="007261DD">
                <w:rPr>
                  <w:rStyle w:val="Hyperlink"/>
                </w:rPr>
                <w:t>d</w:t>
              </w:r>
              <w:r w:rsidR="007261DD" w:rsidRPr="007261DD">
                <w:rPr>
                  <w:kern w:val="2"/>
                  <w:lang w:val="en-CA"/>
                  <w14:ligatures w14:val="standardContextual"/>
                  <w:rPrChange w:id="703" w:author="Deb Troendle-Scott" w:date="2024-07-31T10:04:00Z" w16du:dateUtc="2024-07-31T02:04:00Z">
                    <w:rPr>
                      <w:rStyle w:val="Hyperlink"/>
                    </w:rPr>
                  </w:rPrChange>
                </w:rPr>
                <w:t>igital literacy</w:t>
              </w:r>
              <w:r w:rsidR="007261DD">
                <w:t>—i</w:t>
              </w:r>
            </w:ins>
            <w:del w:id="704" w:author="Deb Troendle-Scott" w:date="2024-07-31T10:04:00Z" w16du:dateUtc="2024-07-31T02:04:00Z">
              <w:r w:rsidDel="007261DD">
                <w:delText xml:space="preserve"> – I</w:delText>
              </w:r>
            </w:del>
            <w:r>
              <w:t>s this a good description?</w:t>
            </w:r>
          </w:p>
          <w:p w14:paraId="3B6C5FB4" w14:textId="79C2CE4F" w:rsidR="00F462A7" w:rsidRDefault="00F462A7">
            <w:pPr>
              <w:pStyle w:val="ListBullet2"/>
              <w:pPrChange w:id="705" w:author="Deb Troendle-Scott" w:date="2024-08-20T17:38:00Z" w16du:dateUtc="2024-08-20T09:38:00Z">
                <w:pPr>
                  <w:pStyle w:val="Compact"/>
                  <w:numPr>
                    <w:numId w:val="8"/>
                  </w:numPr>
                  <w:ind w:left="720" w:hanging="360"/>
                </w:pPr>
              </w:pPrChange>
            </w:pPr>
            <w:r>
              <w:t xml:space="preserve">Scan the </w:t>
            </w:r>
            <w:r w:rsidR="00057967">
              <w:fldChar w:fldCharType="begin"/>
            </w:r>
            <w:r w:rsidR="00057967">
              <w:instrText>HYPERLINK "https://twitter.com/i/flow/login?redirect_after_login=%2Fhashtag%2Fdiglit%3Fs%3D03" \h</w:instrText>
            </w:r>
            <w:r w:rsidR="00057967">
              <w:fldChar w:fldCharType="separate"/>
            </w:r>
            <w:r>
              <w:rPr>
                <w:rStyle w:val="Hyperlink"/>
              </w:rPr>
              <w:t>#diglit</w:t>
            </w:r>
            <w:r w:rsidR="00057967">
              <w:rPr>
                <w:rStyle w:val="Hyperlink"/>
              </w:rPr>
              <w:fldChar w:fldCharType="end"/>
            </w:r>
            <w:r>
              <w:t xml:space="preserve"> hashtag on X (Twitter)</w:t>
            </w:r>
            <w:ins w:id="706" w:author="Deb Troendle-Scott" w:date="2024-07-31T10:05:00Z" w16du:dateUtc="2024-07-31T02:05:00Z">
              <w:r w:rsidR="00E9064D">
                <w:t>—d</w:t>
              </w:r>
            </w:ins>
            <w:del w:id="707" w:author="Deb Troendle-Scott" w:date="2024-07-31T10:05:00Z" w16du:dateUtc="2024-07-31T02:05:00Z">
              <w:r w:rsidDel="00E9064D">
                <w:delText xml:space="preserve"> – D</w:delText>
              </w:r>
            </w:del>
            <w:r>
              <w:t>id you find any valuable links to defining digital literacy?</w:t>
            </w:r>
          </w:p>
          <w:p w14:paraId="206BB8D1" w14:textId="6E6AA0CC" w:rsidR="00F462A7" w:rsidRDefault="00F462A7">
            <w:pPr>
              <w:pStyle w:val="ListBullet2"/>
              <w:pPrChange w:id="708" w:author="Deb Troendle-Scott" w:date="2024-08-20T17:38:00Z" w16du:dateUtc="2024-08-20T09:38:00Z">
                <w:pPr>
                  <w:pStyle w:val="Compact"/>
                  <w:numPr>
                    <w:numId w:val="8"/>
                  </w:numPr>
                  <w:ind w:left="720" w:hanging="360"/>
                </w:pPr>
              </w:pPrChange>
            </w:pPr>
            <w:r>
              <w:t>Conduct a Google search for “digital literacy.” Select a few definitions you like and record the</w:t>
            </w:r>
            <w:ins w:id="709" w:author="Deb Troendle-Scott" w:date="2024-07-31T10:06:00Z" w16du:dateUtc="2024-07-31T02:06:00Z">
              <w:r w:rsidR="00A92AB4">
                <w:t>ir</w:t>
              </w:r>
            </w:ins>
            <w:r>
              <w:t xml:space="preserve"> </w:t>
            </w:r>
            <w:del w:id="710" w:author="Deb Troendle-Scott" w:date="2024-07-31T10:06:00Z" w16du:dateUtc="2024-07-31T02:06:00Z">
              <w:r w:rsidDel="00E9064D">
                <w:delText>urls</w:delText>
              </w:r>
            </w:del>
            <w:ins w:id="711" w:author="Deb Troendle-Scott" w:date="2024-07-31T10:06:00Z" w16du:dateUtc="2024-07-31T02:06:00Z">
              <w:r w:rsidR="00E9064D">
                <w:t>URLs</w:t>
              </w:r>
            </w:ins>
            <w:r>
              <w:t>, for example by adding these to your browser bookmarks.</w:t>
            </w:r>
          </w:p>
          <w:p w14:paraId="736B7864" w14:textId="64BBEB8C" w:rsidR="00F462A7" w:rsidRDefault="00F462A7">
            <w:pPr>
              <w:pStyle w:val="ListBullet2"/>
              <w:pPrChange w:id="712" w:author="Deb Troendle-Scott" w:date="2024-08-20T17:38:00Z" w16du:dateUtc="2024-08-20T09:38:00Z">
                <w:pPr>
                  <w:pStyle w:val="Compact"/>
                  <w:numPr>
                    <w:numId w:val="8"/>
                  </w:numPr>
                  <w:ind w:left="720" w:hanging="360"/>
                </w:pPr>
              </w:pPrChange>
            </w:pPr>
            <w:r>
              <w:t xml:space="preserve">Conduct a Google search for “digital skills.” Select one or two definitions you like and record the </w:t>
            </w:r>
            <w:del w:id="713" w:author="Deb Troendle-Scott" w:date="2024-07-31T10:06:00Z" w16du:dateUtc="2024-07-31T02:06:00Z">
              <w:r w:rsidDel="00A92AB4">
                <w:delText>urls</w:delText>
              </w:r>
            </w:del>
            <w:ins w:id="714" w:author="Deb Troendle-Scott" w:date="2024-07-31T10:06:00Z" w16du:dateUtc="2024-07-31T02:06:00Z">
              <w:r w:rsidR="00A92AB4">
                <w:t>URLs</w:t>
              </w:r>
            </w:ins>
            <w:r>
              <w:t>.</w:t>
            </w:r>
          </w:p>
          <w:p w14:paraId="59A46570" w14:textId="1CDC8400" w:rsidR="00F462A7" w:rsidRDefault="00F462A7">
            <w:pPr>
              <w:pStyle w:val="ListBullet2"/>
              <w:pPrChange w:id="715" w:author="Deb Troendle-Scott" w:date="2024-08-20T17:38:00Z" w16du:dateUtc="2024-08-20T09:38:00Z">
                <w:pPr>
                  <w:pStyle w:val="Compact"/>
                  <w:numPr>
                    <w:numId w:val="8"/>
                  </w:numPr>
                  <w:ind w:left="720" w:hanging="360"/>
                </w:pPr>
              </w:pPrChange>
            </w:pPr>
            <w:r>
              <w:t>Conduct a Google search for “digital fluency</w:t>
            </w:r>
            <w:ins w:id="716" w:author="Deb Troendle-Scott" w:date="2024-07-31T10:06:00Z" w16du:dateUtc="2024-07-31T02:06:00Z">
              <w:r w:rsidR="00A92AB4">
                <w:t>.</w:t>
              </w:r>
            </w:ins>
            <w:r>
              <w:t>” Select one or two definitions.</w:t>
            </w:r>
          </w:p>
          <w:p w14:paraId="235C5070" w14:textId="77777777" w:rsidR="00F462A7" w:rsidRDefault="00F462A7">
            <w:pPr>
              <w:pStyle w:val="ListBullet2"/>
              <w:pPrChange w:id="717" w:author="Deb Troendle-Scott" w:date="2024-08-20T17:38:00Z" w16du:dateUtc="2024-08-20T09:38:00Z">
                <w:pPr>
                  <w:pStyle w:val="Compact"/>
                  <w:numPr>
                    <w:numId w:val="8"/>
                  </w:numPr>
                  <w:ind w:left="720" w:hanging="360"/>
                </w:pPr>
              </w:pPrChange>
            </w:pPr>
            <w:r>
              <w:t>What are the differences between digital literacies, digital fluency, and digital skills? How are these concepts related?</w:t>
            </w:r>
          </w:p>
          <w:p w14:paraId="0E9935E0" w14:textId="3B41AE32" w:rsidR="00F462A7" w:rsidRDefault="00F462A7">
            <w:pPr>
              <w:pStyle w:val="ListBullet2"/>
              <w:pPrChange w:id="718" w:author="Deb Troendle-Scott" w:date="2024-08-20T17:38:00Z" w16du:dateUtc="2024-08-20T09:38:00Z">
                <w:pPr>
                  <w:pStyle w:val="Compact"/>
                  <w:numPr>
                    <w:numId w:val="8"/>
                  </w:numPr>
                  <w:ind w:left="720" w:hanging="360"/>
                </w:pPr>
              </w:pPrChange>
            </w:pPr>
            <w:r>
              <w:t>Read</w:t>
            </w:r>
            <w:del w:id="719" w:author="Deb Troendle-Scott" w:date="2024-07-31T10:08:00Z" w16du:dateUtc="2024-07-31T02:08:00Z">
              <w:r w:rsidDel="001E4EC9">
                <w:delText>:</w:delText>
              </w:r>
            </w:del>
            <w:r>
              <w:t xml:space="preserve"> </w:t>
            </w:r>
            <w:r w:rsidR="00E64FFA" w:rsidRPr="001E4EC9">
              <w:rPr>
                <w:i/>
                <w:iCs/>
                <w:kern w:val="2"/>
                <w:sz w:val="24"/>
                <w:szCs w:val="24"/>
                <w:lang w:val="en-CA" w:eastAsia="en-US"/>
                <w14:ligatures w14:val="standardContextual"/>
                <w:rPrChange w:id="720" w:author="Deb Troendle-Scott" w:date="2024-07-31T10:08:00Z" w16du:dateUtc="2024-07-31T02:08:00Z">
                  <w:rPr>
                    <w:sz w:val="24"/>
                    <w:szCs w:val="24"/>
                    <w:lang w:eastAsia="en-US"/>
                  </w:rPr>
                </w:rPrChange>
              </w:rPr>
              <w:fldChar w:fldCharType="begin"/>
            </w:r>
            <w:r w:rsidR="00E64FFA" w:rsidRPr="001E4EC9">
              <w:rPr>
                <w:i/>
                <w:iCs/>
                <w:kern w:val="2"/>
                <w:lang w:val="en-CA"/>
                <w14:ligatures w14:val="standardContextual"/>
                <w:rPrChange w:id="721" w:author="Deb Troendle-Scott" w:date="2024-07-31T10:08:00Z" w16du:dateUtc="2024-07-31T02:08:00Z">
                  <w:rPr/>
                </w:rPrChange>
              </w:rPr>
              <w:instrText>HYPERLINK "http://pomo.com.au/blog/digital-literacy/" \h</w:instrText>
            </w:r>
            <w:r w:rsidR="00E64FFA" w:rsidRPr="001E4EC9">
              <w:rPr>
                <w:i/>
                <w:iCs/>
                <w:rPrChange w:id="722" w:author="Deb Troendle-Scott" w:date="2024-07-31T10:08:00Z" w16du:dateUtc="2024-07-31T02:08:00Z">
                  <w:rPr>
                    <w:i/>
                    <w:iCs/>
                  </w:rPr>
                </w:rPrChange>
              </w:rPr>
            </w:r>
            <w:r w:rsidR="00E64FFA" w:rsidRPr="001E4EC9">
              <w:rPr>
                <w:i/>
                <w:iCs/>
                <w:kern w:val="2"/>
                <w:lang w:val="en-CA" w:eastAsia="en-US"/>
                <w14:ligatures w14:val="standardContextual"/>
                <w:rPrChange w:id="723" w:author="Deb Troendle-Scott" w:date="2024-07-31T10:08:00Z" w16du:dateUtc="2024-07-31T02:08:00Z">
                  <w:rPr>
                    <w:rStyle w:val="Hyperlink"/>
                  </w:rPr>
                </w:rPrChange>
              </w:rPr>
              <w:fldChar w:fldCharType="separate"/>
            </w:r>
            <w:r w:rsidRPr="001E4EC9">
              <w:rPr>
                <w:rStyle w:val="Hyperlink"/>
                <w:i/>
                <w:iCs/>
                <w:kern w:val="2"/>
                <w:lang w:val="en-CA"/>
                <w14:ligatures w14:val="standardContextual"/>
                <w:rPrChange w:id="724" w:author="Deb Troendle-Scott" w:date="2024-07-31T10:08:00Z" w16du:dateUtc="2024-07-31T02:08:00Z">
                  <w:rPr>
                    <w:rStyle w:val="Hyperlink"/>
                  </w:rPr>
                </w:rPrChange>
              </w:rPr>
              <w:t xml:space="preserve">What is </w:t>
            </w:r>
            <w:ins w:id="725" w:author="Deb Troendle-Scott" w:date="2024-07-31T10:08:00Z" w16du:dateUtc="2024-07-31T02:08:00Z">
              <w:r w:rsidR="001E4EC9" w:rsidRPr="001E4EC9">
                <w:rPr>
                  <w:rStyle w:val="Hyperlink"/>
                  <w:i/>
                  <w:iCs/>
                  <w:kern w:val="2"/>
                  <w:lang w:val="en-CA"/>
                  <w14:ligatures w14:val="standardContextual"/>
                  <w:rPrChange w:id="726" w:author="Deb Troendle-Scott" w:date="2024-07-31T10:08:00Z" w16du:dateUtc="2024-07-31T02:08:00Z">
                    <w:rPr>
                      <w:rStyle w:val="Hyperlink"/>
                    </w:rPr>
                  </w:rPrChange>
                </w:rPr>
                <w:t>D</w:t>
              </w:r>
            </w:ins>
            <w:del w:id="727" w:author="Deb Troendle-Scott" w:date="2024-07-31T10:08:00Z" w16du:dateUtc="2024-07-31T02:08:00Z">
              <w:r w:rsidRPr="001E4EC9" w:rsidDel="001E4EC9">
                <w:rPr>
                  <w:rStyle w:val="Hyperlink"/>
                  <w:i/>
                  <w:iCs/>
                  <w:kern w:val="2"/>
                  <w:lang w:val="en-CA"/>
                  <w14:ligatures w14:val="standardContextual"/>
                  <w:rPrChange w:id="728" w:author="Deb Troendle-Scott" w:date="2024-07-31T10:08:00Z" w16du:dateUtc="2024-07-31T02:08:00Z">
                    <w:rPr>
                      <w:rStyle w:val="Hyperlink"/>
                    </w:rPr>
                  </w:rPrChange>
                </w:rPr>
                <w:delText>d</w:delText>
              </w:r>
            </w:del>
            <w:r w:rsidRPr="001E4EC9">
              <w:rPr>
                <w:rStyle w:val="Hyperlink"/>
                <w:i/>
                <w:iCs/>
                <w:kern w:val="2"/>
                <w:lang w:val="en-CA"/>
                <w14:ligatures w14:val="standardContextual"/>
                <w:rPrChange w:id="729" w:author="Deb Troendle-Scott" w:date="2024-07-31T10:08:00Z" w16du:dateUtc="2024-07-31T02:08:00Z">
                  <w:rPr>
                    <w:rStyle w:val="Hyperlink"/>
                  </w:rPr>
                </w:rPrChange>
              </w:rPr>
              <w:t xml:space="preserve">igital </w:t>
            </w:r>
            <w:ins w:id="730" w:author="Deb Troendle-Scott" w:date="2024-07-31T10:08:00Z" w16du:dateUtc="2024-07-31T02:08:00Z">
              <w:r w:rsidR="001E4EC9" w:rsidRPr="001E4EC9">
                <w:rPr>
                  <w:rStyle w:val="Hyperlink"/>
                  <w:i/>
                  <w:iCs/>
                  <w:kern w:val="2"/>
                  <w:lang w:val="en-CA"/>
                  <w14:ligatures w14:val="standardContextual"/>
                  <w:rPrChange w:id="731" w:author="Deb Troendle-Scott" w:date="2024-07-31T10:08:00Z" w16du:dateUtc="2024-07-31T02:08:00Z">
                    <w:rPr>
                      <w:rStyle w:val="Hyperlink"/>
                    </w:rPr>
                  </w:rPrChange>
                </w:rPr>
                <w:t>L</w:t>
              </w:r>
            </w:ins>
            <w:del w:id="732" w:author="Deb Troendle-Scott" w:date="2024-07-31T10:08:00Z" w16du:dateUtc="2024-07-31T02:08:00Z">
              <w:r w:rsidRPr="001E4EC9" w:rsidDel="001E4EC9">
                <w:rPr>
                  <w:rStyle w:val="Hyperlink"/>
                  <w:i/>
                  <w:iCs/>
                  <w:kern w:val="2"/>
                  <w:lang w:val="en-CA"/>
                  <w14:ligatures w14:val="standardContextual"/>
                  <w:rPrChange w:id="733" w:author="Deb Troendle-Scott" w:date="2024-07-31T10:08:00Z" w16du:dateUtc="2024-07-31T02:08:00Z">
                    <w:rPr>
                      <w:rStyle w:val="Hyperlink"/>
                    </w:rPr>
                  </w:rPrChange>
                </w:rPr>
                <w:delText>l</w:delText>
              </w:r>
            </w:del>
            <w:r w:rsidRPr="001E4EC9">
              <w:rPr>
                <w:rStyle w:val="Hyperlink"/>
                <w:i/>
                <w:iCs/>
                <w:kern w:val="2"/>
                <w:lang w:val="en-CA"/>
                <w14:ligatures w14:val="standardContextual"/>
                <w:rPrChange w:id="734" w:author="Deb Troendle-Scott" w:date="2024-07-31T10:08:00Z" w16du:dateUtc="2024-07-31T02:08:00Z">
                  <w:rPr>
                    <w:rStyle w:val="Hyperlink"/>
                  </w:rPr>
                </w:rPrChange>
              </w:rPr>
              <w:t>iteracy?</w:t>
            </w:r>
            <w:r w:rsidR="00E64FFA" w:rsidRPr="001E4EC9">
              <w:rPr>
                <w:rStyle w:val="Hyperlink"/>
                <w:i/>
                <w:iCs/>
                <w:kern w:val="2"/>
                <w:sz w:val="24"/>
                <w:szCs w:val="24"/>
                <w:lang w:val="en-CA" w:eastAsia="en-US"/>
                <w14:ligatures w14:val="standardContextual"/>
                <w:rPrChange w:id="735" w:author="Deb Troendle-Scott" w:date="2024-07-31T10:08:00Z" w16du:dateUtc="2024-07-31T02:08:00Z">
                  <w:rPr>
                    <w:rStyle w:val="Hyperlink"/>
                  </w:rPr>
                </w:rPrChange>
              </w:rPr>
              <w:fldChar w:fldCharType="end"/>
            </w:r>
            <w:r>
              <w:t xml:space="preserve"> </w:t>
            </w:r>
            <w:r w:rsidR="00687E66">
              <w:fldChar w:fldCharType="begin"/>
            </w:r>
            <w:r w:rsidR="00687E66">
              <w:instrText xml:space="preserve"> ADDIN ZOTERO_ITEM CSL_CITATION {"citationID":"O4ABBtyx","properties":{"formattedCitation":"(2014)","plainCitation":"(2014)","noteIndex":0},"citationItems":[{"id":1945,"uris":["http://zotero.org/users/14693029/items/NP6KE8WH"],"itemData":{"id":1945,"type":"post-weblog","abstract":"Are you digitally literate? Do you need to up-skill?","container-title":"POMO","language":"en-US","note":"section: STRATEGY","title":"What is digital literacy?","URL":"http://pomo.com.au/blog/digital-literacy/","author":[{"family":"Harrison","given":"Lisa"}],"accessed":{"date-parts":[["2024",8,25]]},"issued":{"date-parts":[["2014",11,18]]}},"label":"page","suppress-author":true}],"schema":"https://github.com/citation-style-language/schema/raw/master/csl-citation.json"} </w:instrText>
            </w:r>
            <w:r w:rsidR="00687E66">
              <w:fldChar w:fldCharType="separate"/>
            </w:r>
            <w:r w:rsidR="00687E66" w:rsidRPr="00687E66">
              <w:rPr>
                <w:rFonts w:ascii="Aptos" w:hAnsi="Aptos"/>
              </w:rPr>
              <w:t>(2014)</w:t>
            </w:r>
            <w:r w:rsidR="00687E66">
              <w:fldChar w:fldCharType="end"/>
            </w:r>
            <w:ins w:id="736" w:author="Deb Troendle-Scott" w:date="2024-08-25T11:17:00Z" w16du:dateUtc="2024-08-25T03:17:00Z">
              <w:r w:rsidR="00687E66">
                <w:t xml:space="preserve"> </w:t>
              </w:r>
            </w:ins>
            <w:del w:id="737" w:author="Deb Troendle-Scott" w:date="2024-07-31T10:07:00Z" w16du:dateUtc="2024-07-31T02:07:00Z">
              <w:r w:rsidDel="001E4EC9">
                <w:delText xml:space="preserve">published </w:delText>
              </w:r>
            </w:del>
            <w:r>
              <w:t>by POMO</w:t>
            </w:r>
            <w:ins w:id="738" w:author="Deb Troendle-Scott" w:date="2024-07-31T10:07:00Z" w16du:dateUtc="2024-07-31T02:07:00Z">
              <w:r w:rsidR="001E4EC9">
                <w:t>—i</w:t>
              </w:r>
            </w:ins>
            <w:del w:id="739" w:author="Deb Troendle-Scott" w:date="2024-07-31T10:07:00Z" w16du:dateUtc="2024-07-31T02:07:00Z">
              <w:r w:rsidDel="001E4EC9">
                <w:delText xml:space="preserve"> – I</w:delText>
              </w:r>
            </w:del>
            <w:r>
              <w:t>s this a reliable source?</w:t>
            </w:r>
          </w:p>
          <w:p w14:paraId="77D1CBF8" w14:textId="48D8DED3" w:rsidR="00F462A7" w:rsidRDefault="00F462A7">
            <w:pPr>
              <w:pStyle w:val="ListBullet2"/>
              <w:pPrChange w:id="740" w:author="Deb Troendle-Scott" w:date="2024-08-20T17:38:00Z" w16du:dateUtc="2024-08-20T09:38:00Z">
                <w:pPr>
                  <w:pStyle w:val="Compact"/>
                  <w:numPr>
                    <w:numId w:val="8"/>
                  </w:numPr>
                  <w:ind w:left="720" w:hanging="360"/>
                </w:pPr>
              </w:pPrChange>
            </w:pPr>
            <w:r>
              <w:t>How would you rate the academic quality of the definitions you found (e.g.</w:t>
            </w:r>
            <w:ins w:id="741" w:author="Deb Troendle-Scott" w:date="2024-07-31T10:08:00Z" w16du:dateUtc="2024-07-31T02:08:00Z">
              <w:r w:rsidR="006F47D3">
                <w:t>,</w:t>
              </w:r>
            </w:ins>
            <w:r>
              <w:t xml:space="preserve"> low </w:t>
            </w:r>
            <w:ins w:id="742" w:author="Deb Troendle-Scott" w:date="2024-07-31T10:08:00Z" w16du:dateUtc="2024-07-31T02:08:00Z">
              <w:r w:rsidR="006F47D3">
                <w:t>or</w:t>
              </w:r>
            </w:ins>
            <w:del w:id="743" w:author="Deb Troendle-Scott" w:date="2024-07-31T10:08:00Z" w16du:dateUtc="2024-07-31T02:08:00Z">
              <w:r w:rsidDel="006F47D3">
                <w:delText>/</w:delText>
              </w:r>
            </w:del>
            <w:r>
              <w:t xml:space="preserve"> high quality)?</w:t>
            </w:r>
          </w:p>
          <w:p w14:paraId="697A9EA2" w14:textId="77777777" w:rsidR="00F462A7" w:rsidRDefault="00F462A7">
            <w:pPr>
              <w:pStyle w:val="ListBullet2"/>
              <w:pPrChange w:id="744" w:author="Deb Troendle-Scott" w:date="2024-08-20T17:38:00Z" w16du:dateUtc="2024-08-20T09:38:00Z">
                <w:pPr>
                  <w:pStyle w:val="Compact"/>
                  <w:numPr>
                    <w:numId w:val="8"/>
                  </w:numPr>
                  <w:ind w:left="720" w:hanging="360"/>
                </w:pPr>
              </w:pPrChange>
            </w:pPr>
            <w:r>
              <w:t>What did you discover?</w:t>
            </w:r>
          </w:p>
          <w:p w14:paraId="18D9AEBB" w14:textId="2E4F7D56" w:rsidR="00F462A7" w:rsidRDefault="004B3DB0">
            <w:pPr>
              <w:pStyle w:val="ListBullet"/>
              <w:pPrChange w:id="745" w:author="Deb Troendle-Scott" w:date="2024-08-20T17:38:00Z" w16du:dateUtc="2024-08-20T09:38:00Z">
                <w:pPr>
                  <w:pStyle w:val="FirstParagraph"/>
                </w:pPr>
              </w:pPrChange>
            </w:pPr>
            <w:ins w:id="746" w:author="Deb Troendle-Scott" w:date="2024-08-20T17:38:00Z" w16du:dateUtc="2024-08-20T09:38:00Z">
              <w:r w:rsidRPr="004B3DB0">
                <w:rPr>
                  <w:b/>
                  <w:bCs/>
                  <w:kern w:val="2"/>
                  <w:lang w:val="en-CA"/>
                  <w14:ligatures w14:val="standardContextual"/>
                  <w:rPrChange w:id="747" w:author="Deb Troendle-Scott" w:date="2024-08-20T17:39:00Z" w16du:dateUtc="2024-08-20T09:39:00Z">
                    <w:rPr/>
                  </w:rPrChange>
                </w:rPr>
                <w:t>Write</w:t>
              </w:r>
              <w:r>
                <w:t xml:space="preserve">: </w:t>
              </w:r>
            </w:ins>
            <w:r w:rsidR="00F462A7">
              <w:t>Share your thoughts and experiences by posting on the LDRS 101 Discourse chat. For example:</w:t>
            </w:r>
          </w:p>
          <w:p w14:paraId="4525121F" w14:textId="77777777" w:rsidR="00F462A7" w:rsidRDefault="00F462A7" w:rsidP="00F462A7">
            <w:pPr>
              <w:pStyle w:val="Compact"/>
              <w:numPr>
                <w:ilvl w:val="0"/>
                <w:numId w:val="2"/>
              </w:numPr>
            </w:pPr>
            <w:r>
              <w:t>The major difference between digital skills and literacies is …</w:t>
            </w:r>
          </w:p>
          <w:p w14:paraId="468E4780" w14:textId="206C13D6" w:rsidR="00F462A7" w:rsidRDefault="00F462A7" w:rsidP="00F462A7">
            <w:pPr>
              <w:pStyle w:val="Compact"/>
              <w:numPr>
                <w:ilvl w:val="0"/>
                <w:numId w:val="2"/>
              </w:numPr>
            </w:pPr>
            <w:r>
              <w:t>I didn’t reali</w:t>
            </w:r>
            <w:ins w:id="748" w:author="Deb Troendle-Scott" w:date="2024-07-31T10:08:00Z" w16du:dateUtc="2024-07-31T02:08:00Z">
              <w:r w:rsidR="006F47D3">
                <w:t>z</w:t>
              </w:r>
            </w:ins>
            <w:del w:id="749" w:author="Deb Troendle-Scott" w:date="2024-07-31T10:08:00Z" w16du:dateUtc="2024-07-31T02:08:00Z">
              <w:r w:rsidDel="006F47D3">
                <w:delText>s</w:delText>
              </w:r>
            </w:del>
            <w:r>
              <w:t>e that …</w:t>
            </w:r>
          </w:p>
          <w:p w14:paraId="77327277" w14:textId="77777777" w:rsidR="00F462A7" w:rsidRDefault="00F462A7" w:rsidP="00F462A7">
            <w:pPr>
              <w:pStyle w:val="Compact"/>
              <w:numPr>
                <w:ilvl w:val="0"/>
                <w:numId w:val="2"/>
              </w:numPr>
            </w:pPr>
            <w:r>
              <w:t>For me, digital literacy means …”</w:t>
            </w:r>
          </w:p>
        </w:tc>
      </w:tr>
    </w:tbl>
    <w:p w14:paraId="2BC8A62A" w14:textId="3158C63B" w:rsidR="00F462A7" w:rsidRDefault="00F462A7">
      <w:pPr>
        <w:pStyle w:val="Heading3"/>
      </w:pPr>
      <w:bookmarkStart w:id="750" w:name="digital-literacies-skills"/>
      <w:bookmarkEnd w:id="690"/>
      <w:r>
        <w:t xml:space="preserve">1.3.5 Digital Literacies </w:t>
      </w:r>
      <w:ins w:id="751" w:author="Deb Troendle-Scott" w:date="2024-07-31T10:10:00Z" w16du:dateUtc="2024-07-31T02:10:00Z">
        <w:r w:rsidR="00C77318">
          <w:t>and</w:t>
        </w:r>
      </w:ins>
      <w:del w:id="752" w:author="Deb Troendle-Scott" w:date="2024-07-31T10:10:00Z" w16du:dateUtc="2024-07-31T02:10:00Z">
        <w:r w:rsidDel="00C77318">
          <w:delText>&amp;</w:delText>
        </w:r>
      </w:del>
      <w:r>
        <w:t xml:space="preserve"> Skills</w:t>
      </w:r>
    </w:p>
    <w:p w14:paraId="134FE7E0" w14:textId="2E235A54" w:rsidR="00F462A7" w:rsidRDefault="00F462A7">
      <w:pPr>
        <w:pStyle w:val="FirstParagraph"/>
      </w:pPr>
      <w:r>
        <w:t xml:space="preserve">Digital literacies for academic learning </w:t>
      </w:r>
      <w:proofErr w:type="gramStart"/>
      <w:r>
        <w:t>involves</w:t>
      </w:r>
      <w:proofErr w:type="gramEnd"/>
      <w:r>
        <w:t xml:space="preserve"> more than Facebook, Snapchat</w:t>
      </w:r>
      <w:ins w:id="753" w:author="Deb Troendle-Scott" w:date="2024-07-31T10:10:00Z" w16du:dateUtc="2024-07-31T02:10:00Z">
        <w:r w:rsidR="00C77318">
          <w:t>,</w:t>
        </w:r>
      </w:ins>
      <w:r>
        <w:t xml:space="preserve"> or X (Twitter) and the associated technical skills in using these technologies.</w:t>
      </w:r>
    </w:p>
    <w:p w14:paraId="059748DB" w14:textId="551ADB65" w:rsidR="00F462A7" w:rsidRDefault="00F462A7">
      <w:pPr>
        <w:pStyle w:val="BodyText"/>
      </w:pPr>
      <w:r>
        <w:t>As you explore the concept, you will find online resources which confuse digital skills with digital literacies. The activities which follow aim to provide an initial introduction to the wide range of digital literacies associated with academic learning. We will explore the concept of digital literacies in greater depth as we progress with the course. When exploring these online resources</w:t>
      </w:r>
      <w:del w:id="754" w:author="Deb Troendle-Scott" w:date="2024-07-31T10:10:00Z" w16du:dateUtc="2024-07-31T02:10:00Z">
        <w:r w:rsidDel="00C77318">
          <w:delText>,</w:delText>
        </w:r>
      </w:del>
      <w:r>
        <w:t xml:space="preserve"> we encourage you to differentiate between skills and literacies</w:t>
      </w:r>
      <w:ins w:id="755" w:author="Deb Troendle-Scott" w:date="2024-07-31T10:11:00Z" w16du:dateUtc="2024-07-31T02:11:00Z">
        <w:r w:rsidR="00C77318">
          <w:t>,</w:t>
        </w:r>
      </w:ins>
      <w:r>
        <w:t xml:space="preserve"> and to develop a critical disposition. </w:t>
      </w:r>
      <w:del w:id="756" w:author="Deb Troendle-Scott" w:date="2024-07-31T10:11:00Z" w16du:dateUtc="2024-07-31T02:11:00Z">
        <w:r w:rsidDel="00C77318">
          <w:delText>Digtial</w:delText>
        </w:r>
      </w:del>
      <w:ins w:id="757" w:author="Deb Troendle-Scott" w:date="2024-07-31T10:11:00Z" w16du:dateUtc="2024-07-31T02:11:00Z">
        <w:r w:rsidR="00C77318">
          <w:t>Digital</w:t>
        </w:r>
      </w:ins>
      <w:r>
        <w:t xml:space="preserve"> literacies involve issues, norms, and habits of mind surrounding technologies used for a particular purpose. However, these literacies are closely related to technical proficiency in using a range of digital applications.</w:t>
      </w:r>
    </w:p>
    <w:p w14:paraId="00802BB0" w14:textId="03200284" w:rsidR="00F462A7" w:rsidRDefault="00F462A7">
      <w:pPr>
        <w:pStyle w:val="Heading3"/>
      </w:pPr>
      <w:bookmarkStart w:id="758" w:name="activity-what-are-digital-literacies"/>
      <w:bookmarkEnd w:id="750"/>
      <w:r>
        <w:t>1.3.</w:t>
      </w:r>
      <w:ins w:id="759" w:author="Deb Troendle-Scott" w:date="2024-08-13T15:39:00Z" w16du:dateUtc="2024-08-13T07:39:00Z">
        <w:r w:rsidR="00427A7A">
          <w:t>6</w:t>
        </w:r>
      </w:ins>
      <w:del w:id="760" w:author="Deb Troendle-Scott" w:date="2024-07-31T10:11:00Z" w16du:dateUtc="2024-07-31T02:11:00Z">
        <w:r w:rsidDel="005E19EB">
          <w:delText>6</w:delText>
        </w:r>
      </w:del>
      <w:r>
        <w:t xml:space="preserve"> Activity: What </w:t>
      </w:r>
      <w:ins w:id="761" w:author="Deb Troendle-Scott" w:date="2024-08-13T15:40:00Z" w16du:dateUtc="2024-08-13T07:40:00Z">
        <w:r w:rsidR="00D31929">
          <w:t>a</w:t>
        </w:r>
      </w:ins>
      <w:del w:id="762" w:author="Deb Troendle-Scott" w:date="2024-08-13T15:40:00Z" w16du:dateUtc="2024-08-13T07:40:00Z">
        <w:r w:rsidDel="00D31929">
          <w:delText>A</w:delText>
        </w:r>
      </w:del>
      <w:r>
        <w:t>re Digital Literacies?</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5EA78C5D" w14:textId="77777777" w:rsidTr="00C326C9">
        <w:trPr>
          <w:cantSplit/>
        </w:trPr>
        <w:tc>
          <w:tcPr>
            <w:tcW w:w="0" w:type="auto"/>
            <w:tcMar>
              <w:left w:w="144" w:type="dxa"/>
            </w:tcMar>
          </w:tcPr>
          <w:p w14:paraId="3656B9AB" w14:textId="77777777" w:rsidR="00F462A7" w:rsidRDefault="00F462A7">
            <w:pPr>
              <w:pStyle w:val="FirstParagraph"/>
              <w:spacing w:before="16" w:after="64"/>
            </w:pPr>
          </w:p>
          <w:p w14:paraId="24C6BB68" w14:textId="77777777" w:rsidR="005E19EB" w:rsidRDefault="00F462A7">
            <w:pPr>
              <w:pStyle w:val="BodyText"/>
              <w:spacing w:before="16"/>
              <w:rPr>
                <w:ins w:id="763" w:author="Deb Troendle-Scott" w:date="2024-07-31T10:11:00Z" w16du:dateUtc="2024-07-31T02:11:00Z"/>
              </w:rPr>
            </w:pPr>
            <w:r>
              <w:t xml:space="preserve">Watch educator and researcher Doug </w:t>
            </w:r>
            <w:del w:id="764" w:author="Deb Troendle-Scott" w:date="2024-07-31T10:11:00Z" w16du:dateUtc="2024-07-31T02:11:00Z">
              <w:r w:rsidDel="005E19EB">
                <w:delText>Belsahw</w:delText>
              </w:r>
            </w:del>
            <w:ins w:id="765" w:author="Deb Troendle-Scott" w:date="2024-07-31T10:11:00Z" w16du:dateUtc="2024-07-31T02:11:00Z">
              <w:r w:rsidR="005E19EB">
                <w:t>Belshaw</w:t>
              </w:r>
            </w:ins>
            <w:r>
              <w:t xml:space="preserve"> as he discusses his digital literacies framework: </w:t>
            </w:r>
          </w:p>
          <w:p w14:paraId="357F5B88" w14:textId="77777777" w:rsidR="00801226" w:rsidRDefault="00B2381F">
            <w:pPr>
              <w:pStyle w:val="ListBullet"/>
            </w:pPr>
            <w:ins w:id="766" w:author="Deb Troendle-Scott" w:date="2024-08-20T17:37:00Z" w16du:dateUtc="2024-08-20T09:37:00Z">
              <w:r w:rsidRPr="00B2381F">
                <w:rPr>
                  <w:b/>
                  <w:bCs/>
                  <w:kern w:val="2"/>
                  <w:lang w:val="en-CA"/>
                  <w14:ligatures w14:val="standardContextual"/>
                  <w:rPrChange w:id="767" w:author="Deb Troendle-Scott" w:date="2024-08-20T17:37:00Z" w16du:dateUtc="2024-08-20T09:37:00Z">
                    <w:rPr/>
                  </w:rPrChange>
                </w:rPr>
                <w:t>Watch</w:t>
              </w:r>
              <w:r>
                <w:t xml:space="preserve">: </w:t>
              </w:r>
            </w:ins>
          </w:p>
          <w:p w14:paraId="1E4EC7EA" w14:textId="7C46718E" w:rsidR="00F462A7" w:rsidRDefault="00E64FFA" w:rsidP="00801226">
            <w:pPr>
              <w:pStyle w:val="ListBullet2"/>
            </w:pPr>
            <w:r>
              <w:fldChar w:fldCharType="begin"/>
            </w:r>
            <w:ins w:id="768" w:author="Deb Troendle-Scott" w:date="2024-08-20T17:37:00Z" w16du:dateUtc="2024-08-20T09:37:00Z">
              <w:r w:rsidR="00B2381F">
                <w:instrText xml:space="preserve">HYPERLINK "https://www.youtube.com/watch?v=A8yQPoTcZ78" \h </w:instrText>
              </w:r>
            </w:ins>
            <w:del w:id="769" w:author="Deb Troendle-Scott" w:date="2024-08-20T17:37:00Z" w16du:dateUtc="2024-08-20T09:37:00Z">
              <w:r w:rsidDel="00B2381F">
                <w:delInstrText>HYPERLINK "https://www.youtube.com/watch?v=A8yQPoTcZ78" \h</w:delInstrText>
              </w:r>
            </w:del>
            <w:r>
              <w:fldChar w:fldCharType="separate"/>
            </w:r>
            <w:del w:id="770" w:author="Deb Troendle-Scott" w:date="2024-08-20T17:37:00Z" w16du:dateUtc="2024-08-20T09:37:00Z">
              <w:r w:rsidR="00F462A7" w:rsidRPr="005E19EB" w:rsidDel="00B2381F">
                <w:rPr>
                  <w:rStyle w:val="Hyperlink"/>
                  <w:b/>
                  <w:bCs/>
                  <w:kern w:val="2"/>
                  <w:lang w:val="en-CA"/>
                  <w14:ligatures w14:val="standardContextual"/>
                  <w:rPrChange w:id="771" w:author="Deb Troendle-Scott" w:date="2024-07-31T10:12:00Z" w16du:dateUtc="2024-07-31T02:12:00Z">
                    <w:rPr>
                      <w:rStyle w:val="Hyperlink"/>
                    </w:rPr>
                  </w:rPrChange>
                </w:rPr>
                <w:delText>Watch</w:delText>
              </w:r>
              <w:r w:rsidR="00F462A7" w:rsidDel="00B2381F">
                <w:rPr>
                  <w:rStyle w:val="Hyperlink"/>
                </w:rPr>
                <w:delText xml:space="preserve">: </w:delText>
              </w:r>
              <w:r w:rsidR="00F462A7" w:rsidDel="00B2381F">
                <w:rPr>
                  <w:rStyle w:val="Hyperlink"/>
                  <w:i/>
                  <w:iCs/>
                </w:rPr>
                <w:delText xml:space="preserve">The </w:delText>
              </w:r>
            </w:del>
            <w:del w:id="772" w:author="Deb Troendle-Scott" w:date="2024-07-31T10:12:00Z" w16du:dateUtc="2024-07-31T02:12:00Z">
              <w:r w:rsidR="00F462A7" w:rsidDel="005E19EB">
                <w:rPr>
                  <w:rStyle w:val="Hyperlink"/>
                  <w:i/>
                  <w:iCs/>
                </w:rPr>
                <w:delText>e</w:delText>
              </w:r>
            </w:del>
            <w:del w:id="773" w:author="Deb Troendle-Scott" w:date="2024-08-20T17:37:00Z" w16du:dateUtc="2024-08-20T09:37:00Z">
              <w:r w:rsidR="00F462A7" w:rsidDel="00B2381F">
                <w:rPr>
                  <w:rStyle w:val="Hyperlink"/>
                  <w:i/>
                  <w:iCs/>
                </w:rPr>
                <w:delText xml:space="preserve">ssential </w:delText>
              </w:r>
            </w:del>
            <w:del w:id="774" w:author="Deb Troendle-Scott" w:date="2024-07-31T10:12:00Z" w16du:dateUtc="2024-07-31T02:12:00Z">
              <w:r w:rsidR="00F462A7" w:rsidDel="005E19EB">
                <w:rPr>
                  <w:rStyle w:val="Hyperlink"/>
                  <w:i/>
                  <w:iCs/>
                </w:rPr>
                <w:delText>e</w:delText>
              </w:r>
            </w:del>
            <w:del w:id="775" w:author="Deb Troendle-Scott" w:date="2024-08-20T17:37:00Z" w16du:dateUtc="2024-08-20T09:37:00Z">
              <w:r w:rsidR="00F462A7" w:rsidDel="00B2381F">
                <w:rPr>
                  <w:rStyle w:val="Hyperlink"/>
                  <w:i/>
                  <w:iCs/>
                </w:rPr>
                <w:delText xml:space="preserve">lements of </w:delText>
              </w:r>
            </w:del>
            <w:del w:id="776" w:author="Deb Troendle-Scott" w:date="2024-07-31T10:12:00Z" w16du:dateUtc="2024-07-31T02:12:00Z">
              <w:r w:rsidR="00F462A7" w:rsidDel="005E19EB">
                <w:rPr>
                  <w:rStyle w:val="Hyperlink"/>
                  <w:i/>
                  <w:iCs/>
                </w:rPr>
                <w:delText>d</w:delText>
              </w:r>
            </w:del>
            <w:del w:id="777" w:author="Deb Troendle-Scott" w:date="2024-08-20T17:37:00Z" w16du:dateUtc="2024-08-20T09:37:00Z">
              <w:r w:rsidR="00F462A7" w:rsidDel="00B2381F">
                <w:rPr>
                  <w:rStyle w:val="Hyperlink"/>
                  <w:i/>
                  <w:iCs/>
                </w:rPr>
                <w:delText xml:space="preserve">igital </w:delText>
              </w:r>
            </w:del>
            <w:del w:id="778" w:author="Deb Troendle-Scott" w:date="2024-07-31T10:12:00Z" w16du:dateUtc="2024-07-31T02:12:00Z">
              <w:r w:rsidR="00F462A7" w:rsidDel="005E19EB">
                <w:rPr>
                  <w:rStyle w:val="Hyperlink"/>
                  <w:i/>
                  <w:iCs/>
                </w:rPr>
                <w:delText>l</w:delText>
              </w:r>
            </w:del>
            <w:del w:id="779" w:author="Deb Troendle-Scott" w:date="2024-08-20T17:37:00Z" w16du:dateUtc="2024-08-20T09:37:00Z">
              <w:r w:rsidR="00F462A7" w:rsidDel="00B2381F">
                <w:rPr>
                  <w:rStyle w:val="Hyperlink"/>
                  <w:i/>
                  <w:iCs/>
                </w:rPr>
                <w:delText>iteracies</w:delText>
              </w:r>
            </w:del>
            <w:del w:id="780" w:author="Deb Troendle-Scott" w:date="2024-07-31T10:13:00Z" w16du:dateUtc="2024-07-31T02:13:00Z">
              <w:r w:rsidR="00F462A7" w:rsidDel="005E19EB">
                <w:rPr>
                  <w:rStyle w:val="Hyperlink"/>
                  <w:i/>
                  <w:iCs/>
                </w:rPr>
                <w:delText>: Doug Belshaw at TEDxWarwick</w:delText>
              </w:r>
            </w:del>
            <w:ins w:id="781" w:author="Deb Troendle-Scott" w:date="2024-08-20T17:37:00Z" w16du:dateUtc="2024-08-20T09:37:00Z">
              <w:r w:rsidR="00B2381F">
                <w:rPr>
                  <w:rStyle w:val="Hyperlink"/>
                  <w:i/>
                  <w:iCs/>
                </w:rPr>
                <w:t>The Essential Elements of Digital Literacies</w:t>
              </w:r>
            </w:ins>
            <w:r>
              <w:rPr>
                <w:rStyle w:val="Hyperlink"/>
                <w:i/>
                <w:iCs/>
              </w:rPr>
              <w:fldChar w:fldCharType="end"/>
            </w:r>
            <w:ins w:id="782" w:author="Deb Troendle-Scott" w:date="2024-07-31T10:15:00Z" w16du:dateUtc="2024-07-31T02:15:00Z">
              <w:r w:rsidR="00C07233">
                <w:rPr>
                  <w:rStyle w:val="Hyperlink"/>
                  <w:i/>
                  <w:iCs/>
                </w:rPr>
                <w:t xml:space="preserve"> </w:t>
              </w:r>
            </w:ins>
            <w:r w:rsidR="00962630">
              <w:rPr>
                <w:rStyle w:val="Hyperlink"/>
                <w:i/>
                <w:iCs/>
              </w:rPr>
              <w:fldChar w:fldCharType="begin"/>
            </w:r>
            <w:r w:rsidR="008303FF">
              <w:rPr>
                <w:rStyle w:val="Hyperlink"/>
                <w:i/>
                <w:iCs/>
              </w:rPr>
              <w:instrText xml:space="preserve"> ADDIN ZOTERO_ITEM CSL_CITATION {"citationID":"wzPMwhA8","properties":{"formattedCitation":"(2012)","plainCitation":"(2012)","noteIndex":0},"citationItems":[{"id":189,"uris":["http://zotero.org/users/14693029/items/VLI49ZGW"],"itemData":{"id":189,"type":"motion_picture","abstract":"Dr. Doug Belshaw is a Researcher/Analyst at JISC Advance where he researches and advises on issues around open education and innovation. A former teacher and senior leader with experience of all sectors, Doug is also co-kickstarter of Purpos/ed which aims to encourage and sustain debate around the purpose(s) of education.\nDoug recently completed his doctorate on digital and new literacies which, as an open practitioner, he has shared online since he began writing it. \n\nIn the spirit of ideas worth spreading, TEDx is a program of local, self-organized events that bring people together to share a TED-like experience. At a TEDx event, TEDTalks video and live speakers combine to spark deep discussion and connection in a small group. These local, self-organized events are branded TEDx, where x = independently organized TED event. The TED Conference provides general guidance for the TEDx program, but individual TEDx events are self-organized.* (*Subject to certain rules and regulations)","medium":"Video","note":"author: TEDx Talks ||","publisher":"YouTube","title":"The essential elements of digital literacies: Doug Belshaw at TEDxWarwick","title-short":"The essential elements of digital literacies","URL":"https://www.youtube.com/watch?v=A8yQPoTcZ78","accessed":{"date-parts":[["2024",7,31]]},"issued":{"date-parts":[["2012",3,22]]}},"label":"page","suppress-author":true}],"schema":"https://github.com/citation-style-language/schema/raw/master/csl-citation.json"} </w:instrText>
            </w:r>
            <w:r w:rsidR="00962630">
              <w:rPr>
                <w:rStyle w:val="Hyperlink"/>
                <w:i/>
                <w:iCs/>
              </w:rPr>
              <w:fldChar w:fldCharType="separate"/>
            </w:r>
            <w:r w:rsidR="00962630" w:rsidRPr="00962630">
              <w:rPr>
                <w:rFonts w:ascii="Aptos" w:hAnsi="Aptos"/>
              </w:rPr>
              <w:t>(2012)</w:t>
            </w:r>
            <w:r w:rsidR="00962630">
              <w:rPr>
                <w:rStyle w:val="Hyperlink"/>
                <w:i/>
                <w:iCs/>
              </w:rPr>
              <w:fldChar w:fldCharType="end"/>
            </w:r>
            <w:del w:id="783" w:author="Deb Troendle-Scott" w:date="2024-07-31T10:19:00Z" w16du:dateUtc="2024-07-31T02:19:00Z">
              <w:r w:rsidR="00A02152" w:rsidDel="00962630">
                <w:rPr>
                  <w:rStyle w:val="Hyperlink"/>
                </w:rPr>
                <w:fldChar w:fldCharType="begin"/>
              </w:r>
              <w:r w:rsidR="00A02152" w:rsidDel="00962630">
                <w:rPr>
                  <w:rStyle w:val="Hyperlink"/>
                </w:rPr>
                <w:delInstrText xml:space="preserve"> ADDIN ZOTERO_ITEM CSL_CITATION {"citationID":"mr9SPbOn","properties":{"formattedCitation":"(2012)","plainCitation":"(2012)","noteIndex":0},"citationItems":[{"id":189,"uris":["http://zotero.org/users/14693029/items/VLI49ZGW"],"itemData":{"id":189,"type":"webpage","abstract":"Dr. Doug Belshaw is a Researcher/Analyst at JISC Advance where he researches and advises on issues around open education and innovation. A former teacher and senior leader with experience of all sectors, Doug is also co-kickstarter of Purpos/ed which aims to encourage and sustain debate around the purpose(s) of education.\nDoug recently completed his doctorate on digital and new literacies which, as an open practitioner, he has shared online since he began writing it. \n\nIn the spirit of ideas worth spreading, TEDx is a program of local, self-organized events that bring people together to share a TED-like experience. At a TEDx event, TEDTalks video and live speakers combine to spark deep discussion and connection in a small group. These local, self-organized events are branded TEDx, where x = independently organized TED event. The TED Conference provides general guidance for the TEDx program, but individual TEDx events are self-organized.* (*Subject to certain rules and regulations)","container-title":"[Video]. YouTube.","title":"The essential elements of digital literacies: Doug Belshaw at TEDxWarwick","title-short":"The essential elements of digital literacies","URL":"https://www.youtube.com/watch?v=A8yQPoTcZ78","author":[{"literal":"TEDx Talks"}],"accessed":{"date-parts":[["2024",7,31]]},"issued":{"date-parts":[["2012",3,22]]}},"label":"page","suppress-author":true}],"schema":"https://github.com/citation-style-language/schema/raw/master/csl-citation.json"} </w:delInstrText>
              </w:r>
              <w:r w:rsidR="00A02152" w:rsidDel="00962630">
                <w:rPr>
                  <w:rStyle w:val="Hyperlink"/>
                </w:rPr>
                <w:fldChar w:fldCharType="separate"/>
              </w:r>
              <w:r w:rsidR="00A02152" w:rsidRPr="00A02152" w:rsidDel="00962630">
                <w:rPr>
                  <w:rFonts w:ascii="Aptos" w:hAnsi="Aptos"/>
                </w:rPr>
                <w:delText>(2012)</w:delText>
              </w:r>
              <w:r w:rsidR="00A02152" w:rsidDel="00962630">
                <w:rPr>
                  <w:rStyle w:val="Hyperlink"/>
                </w:rPr>
                <w:fldChar w:fldCharType="end"/>
              </w:r>
            </w:del>
          </w:p>
          <w:p w14:paraId="5489AF6A" w14:textId="77777777" w:rsidR="00F462A7" w:rsidRDefault="004D4804">
            <w:pPr>
              <w:pStyle w:val="BodyText"/>
            </w:pPr>
            <w:hyperlink r:id="rId30">
              <w:r w:rsidR="00F462A7">
                <w:rPr>
                  <w:rStyle w:val="Hyperlink"/>
                </w:rPr>
                <w:t>https://www.youtube-nocookie.com/embed/A8yQPoTcZ78</w:t>
              </w:r>
            </w:hyperlink>
          </w:p>
          <w:p w14:paraId="2EB75A8F" w14:textId="49507B53" w:rsidR="00F462A7" w:rsidRPr="00B2381F" w:rsidRDefault="00E93008">
            <w:pPr>
              <w:pStyle w:val="ListBullet"/>
              <w:pPrChange w:id="784" w:author="Deb Troendle-Scott" w:date="2024-08-20T17:37:00Z" w16du:dateUtc="2024-08-20T09:37:00Z">
                <w:pPr>
                  <w:pStyle w:val="BodyText"/>
                </w:pPr>
              </w:pPrChange>
            </w:pPr>
            <w:ins w:id="785" w:author="Deb Troendle-Scott" w:date="2024-08-20T17:23:00Z" w16du:dateUtc="2024-08-20T09:23:00Z">
              <w:r w:rsidRPr="00E93008">
                <w:rPr>
                  <w:b/>
                  <w:bCs/>
                  <w:kern w:val="2"/>
                  <w:lang w:val="en-CA"/>
                  <w14:ligatures w14:val="standardContextual"/>
                  <w:rPrChange w:id="786" w:author="Deb Troendle-Scott" w:date="2024-08-20T17:24:00Z" w16du:dateUtc="2024-08-20T09:24:00Z">
                    <w:rPr/>
                  </w:rPrChange>
                </w:rPr>
                <w:t>Read</w:t>
              </w:r>
              <w:r>
                <w:t xml:space="preserve">: </w:t>
              </w:r>
            </w:ins>
            <w:r w:rsidR="00F462A7">
              <w:t xml:space="preserve">Next, </w:t>
            </w:r>
            <w:r w:rsidR="00F462A7" w:rsidRPr="00E93008">
              <w:t>read</w:t>
            </w:r>
            <w:ins w:id="787" w:author="Deb Troendle-Scott" w:date="2024-08-20T17:23:00Z" w16du:dateUtc="2024-08-20T09:23:00Z">
              <w:r>
                <w:rPr>
                  <w:sz w:val="24"/>
                  <w:szCs w:val="24"/>
                  <w:lang w:eastAsia="en-US"/>
                </w:rPr>
                <w:t xml:space="preserve"> </w:t>
              </w:r>
              <w:r w:rsidRPr="00E93008">
                <w:rPr>
                  <w:kern w:val="2"/>
                  <w:lang w:val="en-CA"/>
                  <w14:ligatures w14:val="standardContextual"/>
                  <w:rPrChange w:id="788" w:author="Deb Troendle-Scott" w:date="2024-08-20T17:23:00Z" w16du:dateUtc="2024-08-20T09:23:00Z">
                    <w:rPr/>
                  </w:rPrChange>
                </w:rPr>
                <w:t>the</w:t>
              </w:r>
            </w:ins>
            <w:r w:rsidR="00F462A7" w:rsidRPr="00E93008">
              <w:rPr>
                <w:kern w:val="2"/>
                <w:lang w:val="en-CA"/>
                <w14:ligatures w14:val="standardContextual"/>
                <w:rPrChange w:id="789" w:author="Deb Troendle-Scott" w:date="2024-08-20T17:23:00Z" w16du:dateUtc="2024-08-20T09:23:00Z">
                  <w:rPr/>
                </w:rPrChange>
              </w:rPr>
              <w:t xml:space="preserve"> </w:t>
            </w:r>
            <w:r w:rsidR="00E64FFA" w:rsidRPr="00426CD7">
              <w:rPr>
                <w:kern w:val="2"/>
                <w:sz w:val="24"/>
                <w:szCs w:val="24"/>
                <w:lang w:val="en-CA" w:eastAsia="en-US"/>
                <w14:ligatures w14:val="standardContextual"/>
              </w:rPr>
              <w:fldChar w:fldCharType="begin"/>
            </w:r>
            <w:ins w:id="790" w:author="Deb Troendle-Scott" w:date="2024-07-31T10:28:00Z" w16du:dateUtc="2024-07-31T02:28:00Z">
              <w:r w:rsidR="00426CD7">
                <w:instrText xml:space="preserve">HYPERLINK "https://digitalcapability.jiscinvolve.org/wp/files/2014/09/JISC_REPORT_Digital_Literacies_280714_PRINT.pdf" \h </w:instrText>
              </w:r>
            </w:ins>
            <w:del w:id="791" w:author="Deb Troendle-Scott" w:date="2024-07-31T10:28:00Z" w16du:dateUtc="2024-07-31T02:28:00Z">
              <w:r w:rsidR="00E64FFA" w:rsidRPr="00B2381F" w:rsidDel="00426CD7">
                <w:delInstrText>HYPERLINK "https://digitalcapability.jiscinvolve.org/wp/files/2014/09/JISC_REPORT_Digital_Literacies_280714_PRINT.pdf" \h</w:delInstrText>
              </w:r>
            </w:del>
            <w:r w:rsidR="00E64FFA" w:rsidRPr="00426CD7">
              <w:rPr>
                <w:kern w:val="2"/>
                <w:lang w:val="en-CA" w:eastAsia="en-US"/>
                <w14:ligatures w14:val="standardContextual"/>
                <w:rPrChange w:id="792" w:author="Deb Troendle-Scott" w:date="2024-07-31T10:28:00Z" w16du:dateUtc="2024-07-31T02:28:00Z">
                  <w:rPr>
                    <w:rStyle w:val="Hyperlink"/>
                  </w:rPr>
                </w:rPrChange>
              </w:rPr>
              <w:fldChar w:fldCharType="separate"/>
            </w:r>
            <w:r w:rsidR="00F462A7" w:rsidRPr="00426CD7">
              <w:rPr>
                <w:rStyle w:val="Hyperlink"/>
                <w:i/>
                <w:iCs/>
                <w:kern w:val="2"/>
                <w:lang w:val="en-CA"/>
                <w14:ligatures w14:val="standardContextual"/>
                <w:rPrChange w:id="793" w:author="Deb Troendle-Scott" w:date="2024-07-31T10:28:00Z" w16du:dateUtc="2024-07-31T02:28:00Z">
                  <w:rPr>
                    <w:rStyle w:val="Hyperlink"/>
                  </w:rPr>
                </w:rPrChange>
              </w:rPr>
              <w:t xml:space="preserve">Quick </w:t>
            </w:r>
            <w:ins w:id="794" w:author="Deb Troendle-Scott" w:date="2024-07-31T10:27:00Z" w16du:dateUtc="2024-07-31T02:27:00Z">
              <w:r w:rsidR="00426CD7" w:rsidRPr="00426CD7">
                <w:rPr>
                  <w:rStyle w:val="Hyperlink"/>
                  <w:i/>
                  <w:iCs/>
                  <w:kern w:val="2"/>
                  <w:lang w:val="en-CA"/>
                  <w14:ligatures w14:val="standardContextual"/>
                  <w:rPrChange w:id="795" w:author="Deb Troendle-Scott" w:date="2024-07-31T10:28:00Z" w16du:dateUtc="2024-07-31T02:28:00Z">
                    <w:rPr>
                      <w:rStyle w:val="Hyperlink"/>
                    </w:rPr>
                  </w:rPrChange>
                </w:rPr>
                <w:t>G</w:t>
              </w:r>
            </w:ins>
            <w:del w:id="796" w:author="Deb Troendle-Scott" w:date="2024-07-31T10:27:00Z" w16du:dateUtc="2024-07-31T02:27:00Z">
              <w:r w:rsidR="00F462A7" w:rsidRPr="00426CD7" w:rsidDel="00426CD7">
                <w:rPr>
                  <w:rStyle w:val="Hyperlink"/>
                  <w:i/>
                  <w:iCs/>
                  <w:kern w:val="2"/>
                  <w:lang w:val="en-CA"/>
                  <w14:ligatures w14:val="standardContextual"/>
                  <w:rPrChange w:id="797" w:author="Deb Troendle-Scott" w:date="2024-07-31T10:28:00Z" w16du:dateUtc="2024-07-31T02:28:00Z">
                    <w:rPr>
                      <w:rStyle w:val="Hyperlink"/>
                    </w:rPr>
                  </w:rPrChange>
                </w:rPr>
                <w:delText>g</w:delText>
              </w:r>
            </w:del>
            <w:r w:rsidR="00F462A7" w:rsidRPr="00426CD7">
              <w:rPr>
                <w:rStyle w:val="Hyperlink"/>
                <w:i/>
                <w:iCs/>
                <w:kern w:val="2"/>
                <w:lang w:val="en-CA"/>
                <w14:ligatures w14:val="standardContextual"/>
                <w:rPrChange w:id="798" w:author="Deb Troendle-Scott" w:date="2024-07-31T10:28:00Z" w16du:dateUtc="2024-07-31T02:28:00Z">
                  <w:rPr>
                    <w:rStyle w:val="Hyperlink"/>
                  </w:rPr>
                </w:rPrChange>
              </w:rPr>
              <w:t xml:space="preserve">uide - Developing </w:t>
            </w:r>
            <w:del w:id="799" w:author="Deb Troendle-Scott" w:date="2024-07-31T10:27:00Z" w16du:dateUtc="2024-07-31T02:27:00Z">
              <w:r w:rsidR="00F462A7" w:rsidRPr="00426CD7" w:rsidDel="00426CD7">
                <w:rPr>
                  <w:rStyle w:val="Hyperlink"/>
                  <w:i/>
                  <w:iCs/>
                  <w:kern w:val="2"/>
                  <w:lang w:val="en-CA"/>
                  <w14:ligatures w14:val="standardContextual"/>
                  <w:rPrChange w:id="800" w:author="Deb Troendle-Scott" w:date="2024-07-31T10:28:00Z" w16du:dateUtc="2024-07-31T02:28:00Z">
                    <w:rPr>
                      <w:rStyle w:val="Hyperlink"/>
                    </w:rPr>
                  </w:rPrChange>
                </w:rPr>
                <w:delText>s</w:delText>
              </w:r>
            </w:del>
            <w:ins w:id="801" w:author="Deb Troendle-Scott" w:date="2024-07-31T10:27:00Z" w16du:dateUtc="2024-07-31T02:27:00Z">
              <w:r w:rsidR="00426CD7" w:rsidRPr="00426CD7">
                <w:rPr>
                  <w:rStyle w:val="Hyperlink"/>
                  <w:i/>
                  <w:iCs/>
                  <w:kern w:val="2"/>
                  <w:lang w:val="en-CA"/>
                  <w14:ligatures w14:val="standardContextual"/>
                  <w:rPrChange w:id="802" w:author="Deb Troendle-Scott" w:date="2024-07-31T10:28:00Z" w16du:dateUtc="2024-07-31T02:28:00Z">
                    <w:rPr>
                      <w:rStyle w:val="Hyperlink"/>
                    </w:rPr>
                  </w:rPrChange>
                </w:rPr>
                <w:t>S</w:t>
              </w:r>
            </w:ins>
            <w:r w:rsidR="00F462A7" w:rsidRPr="00426CD7">
              <w:rPr>
                <w:rStyle w:val="Hyperlink"/>
                <w:i/>
                <w:iCs/>
                <w:kern w:val="2"/>
                <w:lang w:val="en-CA"/>
                <w14:ligatures w14:val="standardContextual"/>
                <w:rPrChange w:id="803" w:author="Deb Troendle-Scott" w:date="2024-07-31T10:28:00Z" w16du:dateUtc="2024-07-31T02:28:00Z">
                  <w:rPr>
                    <w:rStyle w:val="Hyperlink"/>
                  </w:rPr>
                </w:rPrChange>
              </w:rPr>
              <w:t xml:space="preserve">tudents’ </w:t>
            </w:r>
            <w:del w:id="804" w:author="Deb Troendle-Scott" w:date="2024-07-31T10:27:00Z" w16du:dateUtc="2024-07-31T02:27:00Z">
              <w:r w:rsidR="00F462A7" w:rsidRPr="00426CD7" w:rsidDel="00426CD7">
                <w:rPr>
                  <w:rStyle w:val="Hyperlink"/>
                  <w:i/>
                  <w:iCs/>
                  <w:kern w:val="2"/>
                  <w:lang w:val="en-CA"/>
                  <w14:ligatures w14:val="standardContextual"/>
                  <w:rPrChange w:id="805" w:author="Deb Troendle-Scott" w:date="2024-07-31T10:28:00Z" w16du:dateUtc="2024-07-31T02:28:00Z">
                    <w:rPr>
                      <w:rStyle w:val="Hyperlink"/>
                    </w:rPr>
                  </w:rPrChange>
                </w:rPr>
                <w:delText>d</w:delText>
              </w:r>
            </w:del>
            <w:ins w:id="806" w:author="Deb Troendle-Scott" w:date="2024-07-31T10:28:00Z" w16du:dateUtc="2024-07-31T02:28:00Z">
              <w:r w:rsidR="00426CD7" w:rsidRPr="00426CD7">
                <w:rPr>
                  <w:rStyle w:val="Hyperlink"/>
                  <w:i/>
                  <w:iCs/>
                  <w:kern w:val="2"/>
                  <w:lang w:val="en-CA"/>
                  <w14:ligatures w14:val="standardContextual"/>
                  <w:rPrChange w:id="807" w:author="Deb Troendle-Scott" w:date="2024-07-31T10:28:00Z" w16du:dateUtc="2024-07-31T02:28:00Z">
                    <w:rPr>
                      <w:rStyle w:val="Hyperlink"/>
                    </w:rPr>
                  </w:rPrChange>
                </w:rPr>
                <w:t>D</w:t>
              </w:r>
            </w:ins>
            <w:r w:rsidR="00F462A7" w:rsidRPr="00426CD7">
              <w:rPr>
                <w:rStyle w:val="Hyperlink"/>
                <w:i/>
                <w:iCs/>
                <w:kern w:val="2"/>
                <w:lang w:val="en-CA"/>
                <w14:ligatures w14:val="standardContextual"/>
                <w:rPrChange w:id="808" w:author="Deb Troendle-Scott" w:date="2024-07-31T10:28:00Z" w16du:dateUtc="2024-07-31T02:28:00Z">
                  <w:rPr>
                    <w:rStyle w:val="Hyperlink"/>
                  </w:rPr>
                </w:rPrChange>
              </w:rPr>
              <w:t xml:space="preserve">igital </w:t>
            </w:r>
            <w:del w:id="809" w:author="Deb Troendle-Scott" w:date="2024-07-31T10:28:00Z" w16du:dateUtc="2024-07-31T02:28:00Z">
              <w:r w:rsidR="00F462A7" w:rsidRPr="00426CD7" w:rsidDel="00426CD7">
                <w:rPr>
                  <w:rStyle w:val="Hyperlink"/>
                  <w:i/>
                  <w:iCs/>
                  <w:kern w:val="2"/>
                  <w:lang w:val="en-CA"/>
                  <w14:ligatures w14:val="standardContextual"/>
                  <w:rPrChange w:id="810" w:author="Deb Troendle-Scott" w:date="2024-07-31T10:28:00Z" w16du:dateUtc="2024-07-31T02:28:00Z">
                    <w:rPr>
                      <w:rStyle w:val="Hyperlink"/>
                    </w:rPr>
                  </w:rPrChange>
                </w:rPr>
                <w:delText>l</w:delText>
              </w:r>
            </w:del>
            <w:ins w:id="811" w:author="Deb Troendle-Scott" w:date="2024-07-31T10:28:00Z" w16du:dateUtc="2024-07-31T02:28:00Z">
              <w:r w:rsidR="00426CD7" w:rsidRPr="00426CD7">
                <w:rPr>
                  <w:rStyle w:val="Hyperlink"/>
                  <w:i/>
                  <w:iCs/>
                  <w:kern w:val="2"/>
                  <w:lang w:val="en-CA"/>
                  <w14:ligatures w14:val="standardContextual"/>
                  <w:rPrChange w:id="812" w:author="Deb Troendle-Scott" w:date="2024-07-31T10:28:00Z" w16du:dateUtc="2024-07-31T02:28:00Z">
                    <w:rPr>
                      <w:rStyle w:val="Hyperlink"/>
                    </w:rPr>
                  </w:rPrChange>
                </w:rPr>
                <w:t>L</w:t>
              </w:r>
            </w:ins>
            <w:r w:rsidR="00F462A7" w:rsidRPr="00426CD7">
              <w:rPr>
                <w:rStyle w:val="Hyperlink"/>
                <w:i/>
                <w:iCs/>
                <w:kern w:val="2"/>
                <w:lang w:val="en-CA"/>
                <w14:ligatures w14:val="standardContextual"/>
                <w:rPrChange w:id="813" w:author="Deb Troendle-Scott" w:date="2024-07-31T10:28:00Z" w16du:dateUtc="2024-07-31T02:28:00Z">
                  <w:rPr>
                    <w:rStyle w:val="Hyperlink"/>
                  </w:rPr>
                </w:rPrChange>
              </w:rPr>
              <w:t>iteracy</w:t>
            </w:r>
            <w:r w:rsidR="00E64FFA" w:rsidRPr="00426CD7">
              <w:rPr>
                <w:rStyle w:val="Hyperlink"/>
                <w:i/>
                <w:iCs/>
                <w:kern w:val="2"/>
                <w:sz w:val="24"/>
                <w:szCs w:val="24"/>
                <w:lang w:val="en-CA" w:eastAsia="en-US"/>
                <w14:ligatures w14:val="standardContextual"/>
                <w:rPrChange w:id="814" w:author="Deb Troendle-Scott" w:date="2024-07-31T10:28:00Z" w16du:dateUtc="2024-07-31T02:28:00Z">
                  <w:rPr>
                    <w:rStyle w:val="Hyperlink"/>
                  </w:rPr>
                </w:rPrChange>
              </w:rPr>
              <w:fldChar w:fldCharType="end"/>
            </w:r>
            <w:ins w:id="815" w:author="Deb Troendle-Scott" w:date="2024-07-31T10:28:00Z" w16du:dateUtc="2024-07-31T02:28:00Z">
              <w:r w:rsidR="00426CD7">
                <w:rPr>
                  <w:rStyle w:val="Hyperlink"/>
                  <w:i/>
                  <w:iCs/>
                </w:rPr>
                <w:t xml:space="preserve"> </w:t>
              </w:r>
            </w:ins>
            <w:r w:rsidR="00426CD7">
              <w:rPr>
                <w:rStyle w:val="Hyperlink"/>
                <w:i/>
                <w:iCs/>
              </w:rPr>
              <w:fldChar w:fldCharType="begin"/>
            </w:r>
            <w:r w:rsidR="00EA2E6D">
              <w:rPr>
                <w:rStyle w:val="Hyperlink"/>
                <w:i/>
                <w:iCs/>
              </w:rPr>
              <w:instrText xml:space="preserve"> ADDIN ZOTERO_ITEM CSL_CITATION {"citationID":"AAdVAXpc","properties":{"formattedCitation":"(n.d.)","plainCitation":"(n.d.)","noteIndex":0},"citationItems":[{"id":"G2EVqfDM/e6CYk5oE","uris":["http://zotero.org/users/14693029/items/MZ8BYLWY"],"itemData":{"id":192,"type":"document","title":"Quick guide - developing students’ digital literacy","URL":"https://digitalcapability.jiscinvolve.org/wp/files/2014/09/JISC_REPORT_Digital_Literacies_280714_PRINT.pdf","author":[{"family":"Jisc Digital Experience Insights","given":""}],"issued":{"literal":"n.d."}},"label":"page","suppress-author":true}],"schema":"https://github.com/citation-style-language/schema/raw/master/csl-citation.json"} </w:instrText>
            </w:r>
            <w:r w:rsidR="00426CD7">
              <w:rPr>
                <w:rStyle w:val="Hyperlink"/>
                <w:i/>
                <w:iCs/>
              </w:rPr>
              <w:fldChar w:fldCharType="separate"/>
            </w:r>
            <w:r w:rsidR="000635DE" w:rsidRPr="000635DE">
              <w:rPr>
                <w:rFonts w:ascii="Aptos" w:hAnsi="Aptos"/>
              </w:rPr>
              <w:t>(n.d.)</w:t>
            </w:r>
            <w:r w:rsidR="00426CD7">
              <w:rPr>
                <w:rStyle w:val="Hyperlink"/>
                <w:i/>
                <w:iCs/>
              </w:rPr>
              <w:fldChar w:fldCharType="end"/>
            </w:r>
            <w:r w:rsidR="004D4804">
              <w:rPr>
                <w:rStyle w:val="Hyperlink"/>
                <w:i/>
                <w:iCs/>
              </w:rPr>
              <w:t>.</w:t>
            </w:r>
          </w:p>
          <w:p w14:paraId="4ED1C087" w14:textId="2E426891" w:rsidR="00F462A7" w:rsidRDefault="00F462A7">
            <w:pPr>
              <w:pStyle w:val="BodyText"/>
            </w:pPr>
            <w:r>
              <w:t>Th</w:t>
            </w:r>
            <w:ins w:id="816" w:author="Deb Troendle-Scott" w:date="2024-07-31T10:30:00Z" w16du:dateUtc="2024-07-31T02:30:00Z">
              <w:r w:rsidR="009E41F9">
                <w:t>is</w:t>
              </w:r>
            </w:ins>
            <w:del w:id="817" w:author="Deb Troendle-Scott" w:date="2024-07-31T10:30:00Z" w16du:dateUtc="2024-07-31T02:30:00Z">
              <w:r w:rsidDel="009E41F9">
                <w:delText>e JISC</w:delText>
              </w:r>
            </w:del>
            <w:r>
              <w:t xml:space="preserve"> guide defines digital literacies as “th</w:t>
            </w:r>
            <w:del w:id="818" w:author="Deb Troendle-Scott" w:date="2024-07-31T10:34:00Z" w16du:dateUtc="2024-07-31T02:34:00Z">
              <w:r w:rsidDel="00B52B6B">
                <w:delText>o</w:delText>
              </w:r>
            </w:del>
            <w:del w:id="819" w:author="Deb Troendle-Scott" w:date="2024-07-31T10:31:00Z" w16du:dateUtc="2024-07-31T02:31:00Z">
              <w:r w:rsidDel="0087622D">
                <w:delText>s</w:delText>
              </w:r>
            </w:del>
            <w:r>
              <w:t>e capabilities which fit an individual for living, learning and working in a digital society</w:t>
            </w:r>
            <w:ins w:id="820" w:author="Deb Troendle-Scott" w:date="2024-07-31T10:35:00Z" w16du:dateUtc="2024-07-31T02:35:00Z">
              <w:r w:rsidR="00B52B6B">
                <w:t xml:space="preserve"> </w:t>
              </w:r>
            </w:ins>
            <w:r w:rsidR="00B52B6B">
              <w:fldChar w:fldCharType="begin"/>
            </w:r>
            <w:r w:rsidR="00EA2E6D">
              <w:instrText xml:space="preserve"> ADDIN ZOTERO_ITEM CSL_CITATION {"citationID":"xX9CbaAq","properties":{"formattedCitation":"(n.d., Introduction)","plainCitation":"(n.d., Introduction)","noteIndex":0},"citationItems":[{"id":"G2EVqfDM/e6CYk5oE","uris":["http://zotero.org/users/14693029/items/MZ8BYLWY"],"itemData":{"id":192,"type":"document","title":"Quick guide - developing students’ digital literacy","URL":"https://digitalcapability.jiscinvolve.org/wp/files/2014/09/JISC_REPORT_Digital_Literacies_280714_PRINT.pdf","author":[{"family":"Jisc Digital Experience Insights","given":""}],"issued":{"literal":"n.d."}},"label":"page","suppress-author":true,"suffix":", Introduction"}],"schema":"https://github.com/citation-style-language/schema/raw/master/csl-citation.json"} </w:instrText>
            </w:r>
            <w:r w:rsidR="00B52B6B">
              <w:fldChar w:fldCharType="separate"/>
            </w:r>
            <w:r w:rsidR="00D304A3" w:rsidRPr="00D304A3">
              <w:rPr>
                <w:rFonts w:ascii="Aptos" w:hAnsi="Aptos"/>
              </w:rPr>
              <w:t>(n.d., Introduction)</w:t>
            </w:r>
            <w:r w:rsidR="00B52B6B">
              <w:fldChar w:fldCharType="end"/>
            </w:r>
            <w:ins w:id="821" w:author="Deb Troendle-Scott" w:date="2024-07-31T10:36:00Z" w16du:dateUtc="2024-07-31T02:36:00Z">
              <w:r w:rsidR="00D304A3">
                <w:t>.</w:t>
              </w:r>
            </w:ins>
            <w:r>
              <w:t>”</w:t>
            </w:r>
            <w:del w:id="822" w:author="Deb Troendle-Scott" w:date="2024-07-31T10:30:00Z" w16du:dateUtc="2024-07-31T02:30:00Z">
              <w:r w:rsidDel="009E41F9">
                <w:delText>.</w:delText>
              </w:r>
            </w:del>
            <w:r>
              <w:t xml:space="preserve"> Furthermore, this report distinguishes between seven </w:t>
            </w:r>
            <w:del w:id="823" w:author="Deb Troendle-Scott" w:date="2024-07-31T11:03:00Z" w16du:dateUtc="2024-07-31T03:03:00Z">
              <w:r w:rsidDel="0064722A">
                <w:delText xml:space="preserve">types </w:delText>
              </w:r>
            </w:del>
            <w:ins w:id="824" w:author="Deb Troendle-Scott" w:date="2024-07-31T11:03:00Z" w16du:dateUtc="2024-07-31T03:03:00Z">
              <w:r w:rsidR="0064722A">
                <w:t xml:space="preserve">elements </w:t>
              </w:r>
            </w:ins>
            <w:r>
              <w:t>of digital literacies:</w:t>
            </w:r>
          </w:p>
          <w:tbl>
            <w:tblPr>
              <w:tblStyle w:val="Table"/>
              <w:tblW w:w="5000" w:type="pct"/>
              <w:tblLayout w:type="fixed"/>
              <w:tblLook w:val="0000" w:firstRow="0" w:lastRow="0" w:firstColumn="0" w:lastColumn="0" w:noHBand="0" w:noVBand="0"/>
            </w:tblPr>
            <w:tblGrid>
              <w:gridCol w:w="9022"/>
            </w:tblGrid>
            <w:tr w:rsidR="00F462A7" w14:paraId="37C97A80" w14:textId="77777777">
              <w:tc>
                <w:tcPr>
                  <w:tcW w:w="0" w:type="auto"/>
                </w:tcPr>
                <w:p w14:paraId="28DB0A99" w14:textId="1CDB0763" w:rsidR="00F462A7" w:rsidRPr="00D304A3" w:rsidRDefault="00F462A7">
                  <w:pPr>
                    <w:pStyle w:val="ImageCaption"/>
                    <w:spacing w:before="200"/>
                    <w:rPr>
                      <w:ins w:id="825" w:author="Deb Troendle-Scott" w:date="2024-07-31T10:36:00Z" w16du:dateUtc="2024-07-31T02:36:00Z"/>
                      <w:i w:val="0"/>
                      <w:iCs/>
                      <w:rPrChange w:id="826" w:author="Deb Troendle-Scott" w:date="2024-07-31T10:36:00Z" w16du:dateUtc="2024-07-31T02:36:00Z">
                        <w:rPr>
                          <w:ins w:id="827" w:author="Deb Troendle-Scott" w:date="2024-07-31T10:36:00Z" w16du:dateUtc="2024-07-31T02:36:00Z"/>
                        </w:rPr>
                      </w:rPrChange>
                    </w:rPr>
                  </w:pPr>
                  <w:bookmarkStart w:id="828" w:name="fig-7xdigitalxliteracyxelements"/>
                  <w:r w:rsidRPr="00D304A3">
                    <w:rPr>
                      <w:i w:val="0"/>
                      <w:iCs/>
                      <w:rPrChange w:id="829" w:author="Deb Troendle-Scott" w:date="2024-07-31T10:36:00Z" w16du:dateUtc="2024-07-31T02:36:00Z">
                        <w:rPr/>
                      </w:rPrChange>
                    </w:rPr>
                    <w:t>Figure 1.4</w:t>
                  </w:r>
                  <w:del w:id="830" w:author="Deb Troendle-Scott" w:date="2024-07-31T10:36:00Z" w16du:dateUtc="2024-07-31T02:36:00Z">
                    <w:r w:rsidRPr="00D304A3" w:rsidDel="00D304A3">
                      <w:rPr>
                        <w:i w:val="0"/>
                        <w:iCs/>
                        <w:rPrChange w:id="831" w:author="Deb Troendle-Scott" w:date="2024-07-31T10:36:00Z" w16du:dateUtc="2024-07-31T02:36:00Z">
                          <w:rPr/>
                        </w:rPrChange>
                      </w:rPr>
                      <w:delText>:</w:delText>
                    </w:r>
                  </w:del>
                  <w:r w:rsidRPr="00D304A3">
                    <w:rPr>
                      <w:i w:val="0"/>
                      <w:iCs/>
                      <w:rPrChange w:id="832" w:author="Deb Troendle-Scott" w:date="2024-07-31T10:36:00Z" w16du:dateUtc="2024-07-31T02:36:00Z">
                        <w:rPr/>
                      </w:rPrChange>
                    </w:rPr>
                    <w:t xml:space="preserve"> </w:t>
                  </w:r>
                  <w:del w:id="833" w:author="Deb Troendle-Scott" w:date="2024-07-31T10:36:00Z" w16du:dateUtc="2024-07-31T02:36:00Z">
                    <w:r w:rsidRPr="00D304A3" w:rsidDel="00D304A3">
                      <w:rPr>
                        <w:i w:val="0"/>
                        <w:iCs/>
                        <w:rPrChange w:id="834" w:author="Deb Troendle-Scott" w:date="2024-07-31T10:36:00Z" w16du:dateUtc="2024-07-31T02:36:00Z">
                          <w:rPr/>
                        </w:rPrChange>
                      </w:rPr>
                      <w:delText>Career Ready Framework</w:delText>
                    </w:r>
                  </w:del>
                </w:p>
                <w:p w14:paraId="53D25661" w14:textId="4748B48F" w:rsidR="00D304A3" w:rsidRDefault="00D304A3">
                  <w:pPr>
                    <w:pStyle w:val="ImageCaption"/>
                    <w:spacing w:before="200"/>
                    <w:rPr>
                      <w:ins w:id="835" w:author="Deb Troendle-Scott" w:date="2024-07-31T11:01:00Z" w16du:dateUtc="2024-07-31T03:01:00Z"/>
                      <w:i w:val="0"/>
                      <w:iCs/>
                    </w:rPr>
                  </w:pPr>
                  <w:ins w:id="836" w:author="Deb Troendle-Scott" w:date="2024-07-31T10:36:00Z" w16du:dateUtc="2024-07-31T02:36:00Z">
                    <w:r>
                      <w:t>Career Ready Framework</w:t>
                    </w:r>
                  </w:ins>
                </w:p>
                <w:p w14:paraId="4C968F1F" w14:textId="628E0934" w:rsidR="00A930E5" w:rsidRPr="00A930E5" w:rsidRDefault="00A930E5">
                  <w:pPr>
                    <w:pStyle w:val="ImageCaption"/>
                    <w:spacing w:before="200"/>
                    <w:rPr>
                      <w:i w:val="0"/>
                      <w:iCs/>
                      <w:rPrChange w:id="837" w:author="Deb Troendle-Scott" w:date="2024-07-31T11:01:00Z" w16du:dateUtc="2024-07-31T03:01:00Z">
                        <w:rPr/>
                      </w:rPrChange>
                    </w:rPr>
                  </w:pPr>
                  <w:ins w:id="838" w:author="Deb Troendle-Scott" w:date="2024-07-31T11:01:00Z" w16du:dateUtc="2024-07-31T03:01:00Z">
                    <w:r>
                      <w:rPr>
                        <w:i w:val="0"/>
                        <w:iCs/>
                      </w:rPr>
                      <w:t xml:space="preserve">[Alt text: </w:t>
                    </w:r>
                  </w:ins>
                  <w:ins w:id="839" w:author="Deb Troendle-Scott" w:date="2024-07-31T11:02:00Z" w16du:dateUtc="2024-07-31T03:02:00Z">
                    <w:r w:rsidR="0064722A">
                      <w:rPr>
                        <w:i w:val="0"/>
                        <w:iCs/>
                      </w:rPr>
                      <w:t>Schematic of seven elements</w:t>
                    </w:r>
                  </w:ins>
                  <w:ins w:id="840" w:author="Deb Troendle-Scott" w:date="2024-07-31T11:04:00Z" w16du:dateUtc="2024-07-31T03:04:00Z">
                    <w:r w:rsidR="00862A46">
                      <w:rPr>
                        <w:i w:val="0"/>
                        <w:iCs/>
                      </w:rPr>
                      <w:t xml:space="preserve"> </w:t>
                    </w:r>
                  </w:ins>
                  <w:ins w:id="841" w:author="Deb Troendle-Scott" w:date="2024-07-31T11:02:00Z" w16du:dateUtc="2024-07-31T03:02:00Z">
                    <w:r w:rsidR="0064722A">
                      <w:rPr>
                        <w:i w:val="0"/>
                        <w:iCs/>
                      </w:rPr>
                      <w:t>of digital li</w:t>
                    </w:r>
                  </w:ins>
                  <w:ins w:id="842" w:author="Deb Troendle-Scott" w:date="2024-07-31T11:04:00Z" w16du:dateUtc="2024-07-31T03:04:00Z">
                    <w:r w:rsidR="00862A46">
                      <w:rPr>
                        <w:i w:val="0"/>
                        <w:iCs/>
                      </w:rPr>
                      <w:t>teracies]</w:t>
                    </w:r>
                  </w:ins>
                </w:p>
                <w:p w14:paraId="0EBD4062" w14:textId="77777777" w:rsidR="00F462A7" w:rsidRDefault="00F462A7">
                  <w:pPr>
                    <w:pStyle w:val="Compact"/>
                    <w:rPr>
                      <w:ins w:id="843" w:author="Deb Troendle-Scott" w:date="2024-07-31T10:37:00Z" w16du:dateUtc="2024-07-31T02:37:00Z"/>
                    </w:rPr>
                  </w:pPr>
                  <w:r>
                    <w:rPr>
                      <w:noProof/>
                    </w:rPr>
                    <w:drawing>
                      <wp:inline distT="0" distB="0" distL="0" distR="0" wp14:anchorId="2783DED2" wp14:editId="0907E04E">
                        <wp:extent cx="5334000" cy="3455863"/>
                        <wp:effectExtent l="0" t="0" r="0" b="0"/>
                        <wp:docPr id="94" name="Picture"/>
                        <wp:cNvGraphicFramePr/>
                        <a:graphic xmlns:a="http://schemas.openxmlformats.org/drawingml/2006/main">
                          <a:graphicData uri="http://schemas.openxmlformats.org/drawingml/2006/picture">
                            <pic:pic xmlns:pic="http://schemas.openxmlformats.org/drawingml/2006/picture">
                              <pic:nvPicPr>
                                <pic:cNvPr id="95" name="Picture" descr="assets/u1/7-digital-literacy-elements.png"/>
                                <pic:cNvPicPr>
                                  <a:picLocks noChangeAspect="1" noChangeArrowheads="1"/>
                                </pic:cNvPicPr>
                              </pic:nvPicPr>
                              <pic:blipFill>
                                <a:blip r:embed="rId31"/>
                                <a:stretch>
                                  <a:fillRect/>
                                </a:stretch>
                              </pic:blipFill>
                              <pic:spPr bwMode="auto">
                                <a:xfrm>
                                  <a:off x="0" y="0"/>
                                  <a:ext cx="5334000" cy="3455863"/>
                                </a:xfrm>
                                <a:prstGeom prst="rect">
                                  <a:avLst/>
                                </a:prstGeom>
                                <a:noFill/>
                                <a:ln w="9525">
                                  <a:noFill/>
                                  <a:headEnd/>
                                  <a:tailEnd/>
                                </a:ln>
                              </pic:spPr>
                            </pic:pic>
                          </a:graphicData>
                        </a:graphic>
                      </wp:inline>
                    </w:drawing>
                  </w:r>
                </w:p>
                <w:p w14:paraId="046ACF0C" w14:textId="77777777" w:rsidR="00D304A3" w:rsidRDefault="00D304A3">
                  <w:pPr>
                    <w:pStyle w:val="Compact"/>
                    <w:rPr>
                      <w:ins w:id="844" w:author="Deb Troendle-Scott" w:date="2024-07-31T10:38:00Z" w16du:dateUtc="2024-07-31T02:38:00Z"/>
                    </w:rPr>
                  </w:pPr>
                </w:p>
                <w:p w14:paraId="45FB0818" w14:textId="687BF77A" w:rsidR="00D304A3" w:rsidRDefault="00D304A3">
                  <w:pPr>
                    <w:pStyle w:val="Compact"/>
                  </w:pPr>
                  <w:commentRangeStart w:id="845"/>
                  <w:ins w:id="846" w:author="Deb Troendle-Scott" w:date="2024-07-31T10:38:00Z" w16du:dateUtc="2024-07-31T02:38:00Z">
                    <w:r w:rsidRPr="00AB548A">
                      <w:rPr>
                        <w:i/>
                        <w:iCs/>
                        <w:rPrChange w:id="847" w:author="Deb Troendle-Scott" w:date="2024-07-31T12:30:00Z" w16du:dateUtc="2024-07-31T04:30:00Z">
                          <w:rPr/>
                        </w:rPrChange>
                      </w:rPr>
                      <w:t>Note</w:t>
                    </w:r>
                  </w:ins>
                  <w:commentRangeEnd w:id="845"/>
                  <w:ins w:id="848" w:author="Deb Troendle-Scott" w:date="2024-07-31T10:55:00Z" w16du:dateUtc="2024-07-31T02:55:00Z">
                    <w:r w:rsidR="00E06FE9" w:rsidRPr="00AB548A">
                      <w:rPr>
                        <w:rStyle w:val="CommentReference"/>
                        <w:i/>
                        <w:iCs/>
                        <w:kern w:val="2"/>
                        <w:lang w:val="en-CA"/>
                        <w14:ligatures w14:val="standardContextual"/>
                        <w:rPrChange w:id="849" w:author="Deb Troendle-Scott" w:date="2024-07-31T12:30:00Z" w16du:dateUtc="2024-07-31T04:30:00Z">
                          <w:rPr>
                            <w:rStyle w:val="CommentReference"/>
                            <w:kern w:val="2"/>
                            <w:lang w:val="en-CA"/>
                            <w14:ligatures w14:val="standardContextual"/>
                          </w:rPr>
                        </w:rPrChange>
                      </w:rPr>
                      <w:commentReference w:id="845"/>
                    </w:r>
                  </w:ins>
                  <w:ins w:id="850" w:author="Deb Troendle-Scott" w:date="2024-07-31T12:30:00Z" w16du:dateUtc="2024-07-31T04:30:00Z">
                    <w:r w:rsidR="00AB548A">
                      <w:rPr>
                        <w:i/>
                        <w:iCs/>
                      </w:rPr>
                      <w:t>.</w:t>
                    </w:r>
                  </w:ins>
                  <w:ins w:id="851" w:author="Deb Troendle-Scott" w:date="2024-07-31T10:38:00Z" w16du:dateUtc="2024-07-31T02:38:00Z">
                    <w:r>
                      <w:t xml:space="preserve"> From</w:t>
                    </w:r>
                  </w:ins>
                  <w:ins w:id="852" w:author="Deb Troendle-Scott" w:date="2024-07-31T10:40:00Z" w16du:dateUtc="2024-07-31T02:40:00Z">
                    <w:r w:rsidR="000B6F5E">
                      <w:t xml:space="preserve"> </w:t>
                    </w:r>
                  </w:ins>
                  <w:ins w:id="853" w:author="Deb Troendle-Scott" w:date="2024-07-31T10:41:00Z" w16du:dateUtc="2024-07-31T02:41:00Z">
                    <w:r w:rsidR="000B6F5E">
                      <w:t>“</w:t>
                    </w:r>
                    <w:r w:rsidR="000B6F5E" w:rsidRPr="00BA6730">
                      <w:rPr>
                        <w:i/>
                        <w:iCs/>
                        <w:rPrChange w:id="854" w:author="Deb Troendle-Scott" w:date="2024-07-31T10:53:00Z" w16du:dateUtc="2024-07-31T02:53:00Z">
                          <w:rPr/>
                        </w:rPrChange>
                      </w:rPr>
                      <w:t>Quick Guide - Developing Students’ Digital Literacy</w:t>
                    </w:r>
                  </w:ins>
                  <w:ins w:id="855" w:author="Deb Troendle-Scott" w:date="2024-07-31T10:43:00Z" w16du:dateUtc="2024-07-31T02:43:00Z">
                    <w:r w:rsidR="001B636B">
                      <w:t>,</w:t>
                    </w:r>
                  </w:ins>
                  <w:ins w:id="856" w:author="Deb Troendle-Scott" w:date="2024-07-31T10:41:00Z" w16du:dateUtc="2024-07-31T02:41:00Z">
                    <w:r w:rsidR="000B6F5E">
                      <w:t>”</w:t>
                    </w:r>
                  </w:ins>
                  <w:ins w:id="857" w:author="Deb Troendle-Scott" w:date="2024-07-31T10:42:00Z" w16du:dateUtc="2024-07-31T02:42:00Z">
                    <w:r w:rsidR="00777519">
                      <w:t xml:space="preserve"> by Jisc Digital Experience</w:t>
                    </w:r>
                  </w:ins>
                  <w:ins w:id="858" w:author="Deb Troendle-Scott" w:date="2024-07-31T10:43:00Z" w16du:dateUtc="2024-07-31T02:43:00Z">
                    <w:r w:rsidR="001B636B">
                      <w:t xml:space="preserve"> Insights, n.d., </w:t>
                    </w:r>
                  </w:ins>
                  <w:ins w:id="859" w:author="Deb Troendle-Scott" w:date="2024-07-31T10:45:00Z" w16du:dateUtc="2024-07-31T02:45:00Z">
                    <w:r w:rsidR="007F5E49">
                      <w:t xml:space="preserve">p. </w:t>
                    </w:r>
                  </w:ins>
                  <w:ins w:id="860" w:author="Deb Troendle-Scott" w:date="2024-07-31T10:51:00Z" w16du:dateUtc="2024-07-31T02:51:00Z">
                    <w:r w:rsidR="009F5F65">
                      <w:t xml:space="preserve">2, </w:t>
                    </w:r>
                  </w:ins>
                  <w:ins w:id="861" w:author="Deb Troendle-Scott" w:date="2024-07-31T10:53:00Z" w16du:dateUtc="2024-07-31T02:53:00Z">
                    <w:r w:rsidR="00BA6730">
                      <w:t>(</w:t>
                    </w:r>
                  </w:ins>
                  <w:ins w:id="862" w:author="Deb Troendle-Scott" w:date="2024-07-31T10:46:00Z" w16du:dateUtc="2024-07-31T02:46:00Z">
                    <w:r w:rsidR="007F5E49">
                      <w:fldChar w:fldCharType="begin"/>
                    </w:r>
                    <w:r w:rsidR="007F5E49">
                      <w:instrText>HYPERLINK "</w:instrText>
                    </w:r>
                  </w:ins>
                  <w:ins w:id="863" w:author="Deb Troendle-Scott" w:date="2024-07-31T10:45:00Z" w16du:dateUtc="2024-07-31T02:45:00Z">
                    <w:r w:rsidR="007F5E49" w:rsidRPr="007F5E49">
                      <w:instrText>https://digitalcapability.jiscinvolve.org/wp/files/2014/09/JISC_REPORT_Digital_Literacies_280714_PRINT.pdf</w:instrText>
                    </w:r>
                  </w:ins>
                  <w:ins w:id="864" w:author="Deb Troendle-Scott" w:date="2024-07-31T10:46:00Z" w16du:dateUtc="2024-07-31T02:46:00Z">
                    <w:r w:rsidR="007F5E49">
                      <w:instrText>"</w:instrText>
                    </w:r>
                    <w:r w:rsidR="007F5E49">
                      <w:fldChar w:fldCharType="separate"/>
                    </w:r>
                  </w:ins>
                  <w:ins w:id="865" w:author="Deb Troendle-Scott" w:date="2024-07-31T10:45:00Z" w16du:dateUtc="2024-07-31T02:45:00Z">
                    <w:r w:rsidR="007F5E49" w:rsidRPr="00C404E9">
                      <w:rPr>
                        <w:rStyle w:val="Hyperlink"/>
                      </w:rPr>
                      <w:t>https://digitalcapability.jiscinvolve.org/wp/files/2014/09/JISC_REPORT_Digital_Literacies_280714_PRINT.pdf</w:t>
                    </w:r>
                  </w:ins>
                  <w:ins w:id="866" w:author="Deb Troendle-Scott" w:date="2024-07-31T10:46:00Z" w16du:dateUtc="2024-07-31T02:46:00Z">
                    <w:r w:rsidR="007F5E49">
                      <w:fldChar w:fldCharType="end"/>
                    </w:r>
                    <w:r w:rsidR="007F5E49">
                      <w:t xml:space="preserve">). </w:t>
                    </w:r>
                  </w:ins>
                  <w:ins w:id="867" w:author="Deb Troendle-Scott" w:date="2024-07-31T10:49:00Z" w16du:dateUtc="2024-07-31T02:49:00Z">
                    <w:r w:rsidR="0067304B">
                      <w:fldChar w:fldCharType="begin"/>
                    </w:r>
                    <w:r w:rsidR="0067304B">
                      <w:instrText>HYPERLINK "https://creativecommons.org/licenses/by-nc-nd/2.0/uk/"</w:instrText>
                    </w:r>
                    <w:r w:rsidR="0067304B">
                      <w:fldChar w:fldCharType="separate"/>
                    </w:r>
                    <w:r w:rsidR="0067304B" w:rsidRPr="0067304B">
                      <w:rPr>
                        <w:rStyle w:val="Hyperlink"/>
                      </w:rPr>
                      <w:t>CC BY-NC-ND 2.0 UK</w:t>
                    </w:r>
                    <w:r w:rsidR="0067304B">
                      <w:fldChar w:fldCharType="end"/>
                    </w:r>
                    <w:r w:rsidR="00E734A1">
                      <w:t xml:space="preserve">. </w:t>
                    </w:r>
                  </w:ins>
                  <w:del w:id="868" w:author="Deb Troendle-Scott" w:date="2024-07-31T10:43:00Z" w16du:dateUtc="2024-07-31T02:43:00Z">
                    <w:r w:rsidR="00955C66" w:rsidDel="001B636B">
                      <w:fldChar w:fldCharType="begin"/>
                    </w:r>
                    <w:r w:rsidR="00955C66" w:rsidDel="001B636B">
                      <w:delInstrText xml:space="preserve"> ADDIN ZOTERO_ITEM CSL_CITATION {"citationID":"p21vrhks","properties":{"formattedCitation":"(Jisc Digital Experience Insights, n.d.)","plainCitation":"(Jisc Digital Experience Insights, n.d.)","noteIndex":0},"citationItems":[{"id":192,"uris":["http://zotero.org/users/14693029/items/MZ8BYLWY"],"itemData":{"id":192,"type":"document","publisher":"Jisc Digital Experience Insights","title":"Quick guide - developing students’ digital literacy","URL":"https://digitalcapability.jiscinvolve.org/wp/files/2014/09/JISC_REPORT_Digital_Literacies_280714_PRINT.pdf","author":[{"family":"Jisc Digital Experience Insights","given":""}],"issued":{"literal":"n.d."}}}],"schema":"https://github.com/citation-style-language/schema/raw/master/csl-citation.json"} </w:delInstrText>
                    </w:r>
                    <w:r w:rsidR="00955C66" w:rsidDel="001B636B">
                      <w:fldChar w:fldCharType="separate"/>
                    </w:r>
                    <w:r w:rsidR="00955C66" w:rsidRPr="00955C66" w:rsidDel="001B636B">
                      <w:rPr>
                        <w:rFonts w:ascii="Aptos" w:hAnsi="Aptos"/>
                      </w:rPr>
                      <w:delText>(Jisc Digital Experience Insights, n.d.)</w:delText>
                    </w:r>
                    <w:r w:rsidR="00955C66" w:rsidDel="001B636B">
                      <w:fldChar w:fldCharType="end"/>
                    </w:r>
                  </w:del>
                </w:p>
              </w:tc>
              <w:bookmarkEnd w:id="828"/>
            </w:tr>
          </w:tbl>
          <w:p w14:paraId="767B81F1" w14:textId="418711E8" w:rsidR="00F462A7" w:rsidRDefault="00F462A7">
            <w:pPr>
              <w:pStyle w:val="BodyText"/>
            </w:pPr>
            <w:r>
              <w:t>Do you agree that these are the key literacies you need to live, learn</w:t>
            </w:r>
            <w:ins w:id="869" w:author="Deb Troendle-Scott" w:date="2024-07-31T10:59:00Z" w16du:dateUtc="2024-07-31T02:59:00Z">
              <w:r w:rsidR="00A90E96">
                <w:t>,</w:t>
              </w:r>
            </w:ins>
            <w:r>
              <w:t xml:space="preserve"> and work in today’s society? What would you add?</w:t>
            </w:r>
          </w:p>
          <w:p w14:paraId="23868A8A" w14:textId="714E5DB1" w:rsidR="00F462A7" w:rsidRDefault="00F462A7">
            <w:pPr>
              <w:pStyle w:val="BodyText"/>
              <w:spacing w:after="16"/>
            </w:pPr>
            <w:r>
              <w:t xml:space="preserve">Conduct a quick Google search for “digital literacies” and </w:t>
            </w:r>
            <w:del w:id="870" w:author="Deb Troendle-Scott" w:date="2024-07-31T10:59:00Z" w16du:dateUtc="2024-07-31T02:59:00Z">
              <w:r w:rsidDel="00A90E96">
                <w:delText xml:space="preserve">throw </w:delText>
              </w:r>
            </w:del>
            <w:ins w:id="871" w:author="Deb Troendle-Scott" w:date="2024-07-31T10:59:00Z" w16du:dateUtc="2024-07-31T02:59:00Z">
              <w:r w:rsidR="00A90E96">
                <w:t xml:space="preserve">add </w:t>
              </w:r>
            </w:ins>
            <w:r>
              <w:t>in terms such as “essential</w:t>
            </w:r>
            <w:ins w:id="872" w:author="Deb Troendle-Scott" w:date="2024-07-31T11:00:00Z" w16du:dateUtc="2024-07-31T03:00:00Z">
              <w:r w:rsidR="00913132">
                <w:t>,</w:t>
              </w:r>
            </w:ins>
            <w:r>
              <w:t>”</w:t>
            </w:r>
            <w:del w:id="873" w:author="Deb Troendle-Scott" w:date="2024-07-31T10:59:00Z" w16du:dateUtc="2024-07-31T02:59:00Z">
              <w:r w:rsidDel="00A90E96">
                <w:delText>,</w:delText>
              </w:r>
            </w:del>
            <w:r>
              <w:t xml:space="preserve"> “top</w:t>
            </w:r>
            <w:ins w:id="874" w:author="Deb Troendle-Scott" w:date="2024-07-31T11:00:00Z" w16du:dateUtc="2024-07-31T03:00:00Z">
              <w:r w:rsidR="00913132">
                <w:t>,</w:t>
              </w:r>
            </w:ins>
            <w:r>
              <w:t>”</w:t>
            </w:r>
            <w:del w:id="875" w:author="Deb Troendle-Scott" w:date="2024-07-31T11:00:00Z" w16du:dateUtc="2024-07-31T03:00:00Z">
              <w:r w:rsidDel="00913132">
                <w:delText>,</w:delText>
              </w:r>
            </w:del>
            <w:r>
              <w:t xml:space="preserve"> “21st century</w:t>
            </w:r>
            <w:ins w:id="876" w:author="Deb Troendle-Scott" w:date="2024-07-31T10:59:00Z" w16du:dateUtc="2024-07-31T02:59:00Z">
              <w:r w:rsidR="00A90E96">
                <w:t>.</w:t>
              </w:r>
            </w:ins>
            <w:r>
              <w:t>”</w:t>
            </w:r>
            <w:del w:id="877" w:author="Deb Troendle-Scott" w:date="2024-07-31T10:59:00Z" w16du:dateUtc="2024-07-31T02:59:00Z">
              <w:r w:rsidDel="00A90E96">
                <w:delText>.</w:delText>
              </w:r>
            </w:del>
            <w:r>
              <w:t xml:space="preserve"> What other literacies or skills are emphasized? What would your list be for digital literacies that are important for you?</w:t>
            </w:r>
          </w:p>
        </w:tc>
      </w:tr>
    </w:tbl>
    <w:p w14:paraId="4046B5AA" w14:textId="77777777" w:rsidR="00F462A7" w:rsidRDefault="00F462A7">
      <w:pPr>
        <w:pStyle w:val="Heading3"/>
      </w:pPr>
      <w:bookmarkStart w:id="878" w:name="activity-why-digital-literacy-matters"/>
      <w:bookmarkEnd w:id="758"/>
      <w:r>
        <w:t>1.3.7 Activity: Why Digital Literacy Matters</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23CAFA79" w14:textId="77777777" w:rsidTr="00C326C9">
        <w:trPr>
          <w:cantSplit/>
        </w:trPr>
        <w:tc>
          <w:tcPr>
            <w:tcW w:w="0" w:type="auto"/>
            <w:tcMar>
              <w:left w:w="144" w:type="dxa"/>
            </w:tcMar>
          </w:tcPr>
          <w:p w14:paraId="049F31CB" w14:textId="77777777" w:rsidR="00F462A7" w:rsidRDefault="00F462A7">
            <w:pPr>
              <w:pStyle w:val="FirstParagraph"/>
              <w:spacing w:before="16" w:after="64"/>
            </w:pPr>
          </w:p>
          <w:p w14:paraId="48C49F4D" w14:textId="77777777" w:rsidR="00F462A7" w:rsidRDefault="00F462A7">
            <w:pPr>
              <w:pStyle w:val="BodyText"/>
              <w:spacing w:before="16"/>
            </w:pPr>
            <w:r>
              <w:t>A key component of digital literacy and networked learning relates to the ability to engage meaningfully in online learning communities.</w:t>
            </w:r>
          </w:p>
          <w:p w14:paraId="36F2635D" w14:textId="77777777" w:rsidR="00F462A7" w:rsidRDefault="00F462A7">
            <w:pPr>
              <w:pStyle w:val="BodyText"/>
            </w:pPr>
            <w:r>
              <w:t>This learning activity will provide you with another opportunity to connect with your peers in Discourse and contribute to online learning discussions.</w:t>
            </w:r>
          </w:p>
          <w:p w14:paraId="65F51F44" w14:textId="77777777" w:rsidR="00F462A7" w:rsidRDefault="00F462A7">
            <w:pPr>
              <w:pStyle w:val="BodyText"/>
            </w:pPr>
            <w:r>
              <w:t>Watch the following video and jot down the reasons why digital literacy matters to you, then complete the steps which follow.</w:t>
            </w:r>
          </w:p>
          <w:p w14:paraId="09084ED6" w14:textId="77777777" w:rsidR="004D4804" w:rsidRDefault="00F462A7">
            <w:pPr>
              <w:pStyle w:val="ListBullet"/>
            </w:pPr>
            <w:r w:rsidRPr="00FC3E4C">
              <w:rPr>
                <w:b/>
                <w:bCs/>
              </w:rPr>
              <w:t>Watch</w:t>
            </w:r>
            <w:r>
              <w:t xml:space="preserve">: </w:t>
            </w:r>
          </w:p>
          <w:p w14:paraId="17374E87" w14:textId="7357C408" w:rsidR="00F462A7" w:rsidRDefault="00E64FFA" w:rsidP="004D4804">
            <w:pPr>
              <w:pStyle w:val="ListBullet2"/>
            </w:pPr>
            <w:r>
              <w:fldChar w:fldCharType="begin"/>
            </w:r>
            <w:ins w:id="879" w:author="Deb Troendle-Scott" w:date="2024-07-31T11:06:00Z" w16du:dateUtc="2024-07-31T03:06:00Z">
              <w:r w:rsidR="00DA7FC1">
                <w:instrText xml:space="preserve">HYPERLINK "https://www.youtube.com/watch?v=p2k3C-iB88w" \h </w:instrText>
              </w:r>
            </w:ins>
            <w:del w:id="880" w:author="Deb Troendle-Scott" w:date="2024-07-31T11:06:00Z" w16du:dateUtc="2024-07-31T03:06:00Z">
              <w:r w:rsidDel="00DA7FC1">
                <w:delInstrText>HYPERLINK "https://www.youtube.com/watch?v=p2k3C-iB88w" \h</w:delInstrText>
              </w:r>
            </w:del>
            <w:r>
              <w:fldChar w:fldCharType="separate"/>
            </w:r>
            <w:del w:id="881" w:author="Deb Troendle-Scott" w:date="2024-07-31T11:06:00Z" w16du:dateUtc="2024-07-31T03:06:00Z">
              <w:r w:rsidR="00F462A7" w:rsidDel="00DA7FC1">
                <w:rPr>
                  <w:rStyle w:val="Hyperlink"/>
                </w:rPr>
                <w:delText xml:space="preserve">Watch: </w:delText>
              </w:r>
              <w:r w:rsidR="00F462A7" w:rsidDel="00DA7FC1">
                <w:rPr>
                  <w:rStyle w:val="Hyperlink"/>
                  <w:i/>
                  <w:iCs/>
                </w:rPr>
                <w:delText>Digital literacy and why it matters</w:delText>
              </w:r>
            </w:del>
            <w:ins w:id="882" w:author="Deb Troendle-Scott" w:date="2024-07-31T11:06:00Z" w16du:dateUtc="2024-07-31T03:06:00Z">
              <w:r w:rsidR="00DA7FC1">
                <w:rPr>
                  <w:rStyle w:val="Hyperlink"/>
                  <w:i/>
                  <w:iCs/>
                </w:rPr>
                <w:t>Digital Literacy and Why it Matters</w:t>
              </w:r>
            </w:ins>
            <w:r>
              <w:rPr>
                <w:rStyle w:val="Hyperlink"/>
                <w:i/>
                <w:iCs/>
              </w:rPr>
              <w:fldChar w:fldCharType="end"/>
            </w:r>
            <w:ins w:id="883" w:author="Deb Troendle-Scott" w:date="2024-07-31T11:06:00Z" w16du:dateUtc="2024-07-31T03:06:00Z">
              <w:r w:rsidR="00DA7FC1">
                <w:rPr>
                  <w:rStyle w:val="Hyperlink"/>
                </w:rPr>
                <w:t xml:space="preserve"> </w:t>
              </w:r>
            </w:ins>
            <w:r w:rsidR="005E639E">
              <w:rPr>
                <w:rStyle w:val="Hyperlink"/>
              </w:rPr>
              <w:fldChar w:fldCharType="begin"/>
            </w:r>
            <w:r w:rsidR="008303FF">
              <w:rPr>
                <w:rStyle w:val="Hyperlink"/>
              </w:rPr>
              <w:instrText xml:space="preserve"> ADDIN ZOTERO_ITEM CSL_CITATION {"citationID":"1LNRcUQm","properties":{"formattedCitation":"(2014)","plainCitation":"(2014)","noteIndex":0},"citationItems":[{"id":193,"uris":["http://zotero.org/users/14693029/items/D854D3ZE"],"itemData":{"id":193,"type":"motion_picture","abstract":"Digital literacy is a term you may have heard more about during the past few years, but what does it mean and why is it important?\n\nhttp://www.derby.ac.uk/tel","medium":"Video","note":"author: University of Derby ||","publisher":"YouTube","title":"Digital literacy and why it matters","URL":"https://www.youtube.com/watch?v=p2k3C-iB88w","accessed":{"date-parts":[["2024",7,31]]},"issued":{"date-parts":[["2014",11,5]]}},"label":"page","suppress-author":true}],"schema":"https://github.com/citation-style-language/schema/raw/master/csl-citation.json"} </w:instrText>
            </w:r>
            <w:r w:rsidR="005E639E">
              <w:rPr>
                <w:rStyle w:val="Hyperlink"/>
              </w:rPr>
              <w:fldChar w:fldCharType="separate"/>
            </w:r>
            <w:r w:rsidR="00A013D4" w:rsidRPr="00A013D4">
              <w:rPr>
                <w:rFonts w:ascii="Aptos" w:hAnsi="Aptos"/>
              </w:rPr>
              <w:t>(2014)</w:t>
            </w:r>
            <w:r w:rsidR="005E639E">
              <w:rPr>
                <w:rStyle w:val="Hyperlink"/>
              </w:rPr>
              <w:fldChar w:fldCharType="end"/>
            </w:r>
            <w:del w:id="884" w:author="Deb Troendle-Scott" w:date="2024-07-31T11:08:00Z" w16du:dateUtc="2024-07-31T03:08:00Z">
              <w:r w:rsidR="00F462A7" w:rsidDel="00E12144">
                <w:delText xml:space="preserve"> </w:delText>
              </w:r>
            </w:del>
          </w:p>
          <w:p w14:paraId="375F7784" w14:textId="77777777" w:rsidR="00F462A7" w:rsidRDefault="004D4804">
            <w:pPr>
              <w:pStyle w:val="BodyText"/>
              <w:rPr>
                <w:ins w:id="885" w:author="Deb Troendle-Scott" w:date="2024-08-20T17:34:00Z" w16du:dateUtc="2024-08-20T09:34:00Z"/>
                <w:rStyle w:val="Hyperlink"/>
              </w:rPr>
            </w:pPr>
            <w:hyperlink r:id="rId32">
              <w:r w:rsidR="00F462A7">
                <w:rPr>
                  <w:rStyle w:val="Hyperlink"/>
                </w:rPr>
                <w:t>https://www.youtube-nocookie.com/embed/p2k3C-iB88w</w:t>
              </w:r>
            </w:hyperlink>
          </w:p>
          <w:p w14:paraId="46589B20" w14:textId="3E4856FB" w:rsidR="00693747" w:rsidRDefault="00693747">
            <w:pPr>
              <w:pStyle w:val="ListBullet"/>
              <w:pPrChange w:id="886" w:author="Deb Troendle-Scott" w:date="2024-08-20T17:34:00Z" w16du:dateUtc="2024-08-20T09:34:00Z">
                <w:pPr>
                  <w:pStyle w:val="BodyText"/>
                </w:pPr>
              </w:pPrChange>
            </w:pPr>
            <w:ins w:id="887" w:author="Deb Troendle-Scott" w:date="2024-08-20T17:34:00Z" w16du:dateUtc="2024-08-20T09:34:00Z">
              <w:r w:rsidRPr="00693747">
                <w:rPr>
                  <w:b/>
                  <w:bCs/>
                  <w:kern w:val="2"/>
                  <w:lang w:val="en-CA"/>
                  <w14:ligatures w14:val="standardContextual"/>
                  <w:rPrChange w:id="888" w:author="Deb Troendle-Scott" w:date="2024-08-20T17:34:00Z" w16du:dateUtc="2024-08-20T09:34:00Z">
                    <w:rPr/>
                  </w:rPrChange>
                </w:rPr>
                <w:t>Write</w:t>
              </w:r>
              <w:r>
                <w:t>:</w:t>
              </w:r>
            </w:ins>
          </w:p>
          <w:p w14:paraId="577A5289" w14:textId="012FEC17" w:rsidR="00A013D4" w:rsidRDefault="00F462A7">
            <w:pPr>
              <w:pStyle w:val="ListBullet2"/>
              <w:rPr>
                <w:ins w:id="889" w:author="Deb Troendle-Scott" w:date="2024-07-31T11:12:00Z" w16du:dateUtc="2024-07-31T03:12:00Z"/>
              </w:rPr>
              <w:pPrChange w:id="890" w:author="Deb Troendle-Scott" w:date="2024-08-20T17:33:00Z" w16du:dateUtc="2024-08-20T09:33:00Z">
                <w:pPr>
                  <w:pStyle w:val="BodyText"/>
                  <w:spacing w:after="16"/>
                </w:pPr>
              </w:pPrChange>
            </w:pPr>
            <w:del w:id="891" w:author="Deb Troendle-Scott" w:date="2024-07-31T11:12:00Z" w16du:dateUtc="2024-07-31T03:12:00Z">
              <w:r w:rsidDel="00A013D4">
                <w:delText>Next, g</w:delText>
              </w:r>
            </w:del>
            <w:ins w:id="892" w:author="Deb Troendle-Scott" w:date="2024-08-20T22:43:00Z" w16du:dateUtc="2024-08-20T14:43:00Z">
              <w:r w:rsidR="00CF1E54">
                <w:t>G</w:t>
              </w:r>
            </w:ins>
            <w:r>
              <w:t>o to the LDRS 101 section in Discourse</w:t>
            </w:r>
            <w:del w:id="893" w:author="Deb Troendle-Scott" w:date="2024-07-31T11:16:00Z" w16du:dateUtc="2024-07-31T03:16:00Z">
              <w:r w:rsidDel="00987D0A">
                <w:delText xml:space="preserve">. </w:delText>
              </w:r>
            </w:del>
          </w:p>
          <w:p w14:paraId="6C0AE8DA" w14:textId="415A5FB0" w:rsidR="00A013D4" w:rsidRDefault="00C7644C">
            <w:pPr>
              <w:pStyle w:val="ListBullet2"/>
              <w:rPr>
                <w:ins w:id="894" w:author="Deb Troendle-Scott" w:date="2024-07-31T11:12:00Z" w16du:dateUtc="2024-07-31T03:12:00Z"/>
              </w:rPr>
              <w:pPrChange w:id="895" w:author="Deb Troendle-Scott" w:date="2024-08-20T17:33:00Z" w16du:dateUtc="2024-08-20T09:33:00Z">
                <w:pPr>
                  <w:pStyle w:val="BodyText"/>
                  <w:spacing w:after="16"/>
                </w:pPr>
              </w:pPrChange>
            </w:pPr>
            <w:ins w:id="896" w:author="Deb Troendle-Scott" w:date="2024-08-20T22:44:00Z" w16du:dateUtc="2024-08-20T14:44:00Z">
              <w:r>
                <w:t>P</w:t>
              </w:r>
            </w:ins>
            <w:del w:id="897" w:author="Deb Troendle-Scott" w:date="2024-07-31T11:16:00Z" w16du:dateUtc="2024-07-31T03:16:00Z">
              <w:r w:rsidR="00F462A7" w:rsidDel="00987D0A">
                <w:delText>P</w:delText>
              </w:r>
            </w:del>
            <w:r w:rsidR="00F462A7">
              <w:t>ost a contribution to the discussion on digital literacies and why they are important for you</w:t>
            </w:r>
            <w:del w:id="898" w:author="Deb Troendle-Scott" w:date="2024-07-31T11:16:00Z" w16du:dateUtc="2024-07-31T03:16:00Z">
              <w:r w:rsidR="00F462A7" w:rsidDel="00987D0A">
                <w:delText xml:space="preserve">. </w:delText>
              </w:r>
            </w:del>
          </w:p>
          <w:p w14:paraId="4B428967" w14:textId="52F5A611" w:rsidR="00F462A7" w:rsidRDefault="00F462A7">
            <w:pPr>
              <w:pStyle w:val="ListBullet2"/>
              <w:pPrChange w:id="899" w:author="Deb Troendle-Scott" w:date="2024-08-20T17:33:00Z" w16du:dateUtc="2024-08-20T09:33:00Z">
                <w:pPr>
                  <w:pStyle w:val="BodyText"/>
                  <w:spacing w:after="16"/>
                </w:pPr>
              </w:pPrChange>
            </w:pPr>
            <w:del w:id="900" w:author="Deb Troendle-Scott" w:date="2024-07-31T11:16:00Z" w16du:dateUtc="2024-07-31T03:16:00Z">
              <w:r w:rsidDel="00987D0A">
                <w:delText xml:space="preserve">Try to </w:delText>
              </w:r>
            </w:del>
            <w:ins w:id="901" w:author="Deb Troendle-Scott" w:date="2024-08-20T22:44:00Z" w16du:dateUtc="2024-08-20T14:44:00Z">
              <w:r w:rsidR="00C7644C">
                <w:t>P</w:t>
              </w:r>
            </w:ins>
            <w:del w:id="902" w:author="Deb Troendle-Scott" w:date="2024-08-20T22:44:00Z" w16du:dateUtc="2024-08-20T14:44:00Z">
              <w:r w:rsidDel="00C7644C">
                <w:delText>p</w:delText>
              </w:r>
            </w:del>
            <w:r>
              <w:t>ost one or two replies to interesting contributions</w:t>
            </w:r>
            <w:ins w:id="903" w:author="Deb Troendle-Scott" w:date="2024-08-20T17:34:00Z" w16du:dateUtc="2024-08-20T09:34:00Z">
              <w:r w:rsidR="00693747">
                <w:t xml:space="preserve"> </w:t>
              </w:r>
            </w:ins>
            <w:del w:id="904" w:author="Deb Troendle-Scott" w:date="2024-08-20T17:34:00Z" w16du:dateUtc="2024-08-20T09:34:00Z">
              <w:r w:rsidDel="00693747">
                <w:delText xml:space="preserve">. </w:delText>
              </w:r>
            </w:del>
            <w:r>
              <w:t>(</w:t>
            </w:r>
            <w:ins w:id="905" w:author="Deb Troendle-Scott" w:date="2024-08-20T17:34:00Z" w16du:dateUtc="2024-08-20T09:34:00Z">
              <w:r w:rsidR="00693747">
                <w:t>y</w:t>
              </w:r>
            </w:ins>
            <w:del w:id="906" w:author="Deb Troendle-Scott" w:date="2024-08-20T17:34:00Z" w16du:dateUtc="2024-08-20T09:34:00Z">
              <w:r w:rsidDel="00693747">
                <w:delText>Y</w:delText>
              </w:r>
            </w:del>
            <w:r>
              <w:t>ou should also “like” good contributions, use the person’s username when replying, and if appropriate</w:t>
            </w:r>
            <w:ins w:id="907" w:author="Deb Troendle-Scott" w:date="2024-07-31T11:13:00Z" w16du:dateUtc="2024-07-31T03:13:00Z">
              <w:r w:rsidR="00E76BEC">
                <w:t>,</w:t>
              </w:r>
            </w:ins>
            <w:r>
              <w:t xml:space="preserve"> quote a reply when responding.)</w:t>
            </w:r>
          </w:p>
        </w:tc>
      </w:tr>
    </w:tbl>
    <w:p w14:paraId="0AB15A94" w14:textId="77777777" w:rsidR="00F462A7" w:rsidRDefault="00F462A7">
      <w:pPr>
        <w:pStyle w:val="Heading3"/>
      </w:pPr>
      <w:bookmarkStart w:id="908" w:name="activity-am-i-digitally-literate"/>
      <w:bookmarkEnd w:id="878"/>
      <w:r>
        <w:t>1.3.8 Activity: Am I Digitally Literate?</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4CB3B855" w14:textId="77777777" w:rsidTr="00C326C9">
        <w:trPr>
          <w:cantSplit/>
        </w:trPr>
        <w:tc>
          <w:tcPr>
            <w:tcW w:w="0" w:type="auto"/>
            <w:tcMar>
              <w:left w:w="144" w:type="dxa"/>
            </w:tcMar>
          </w:tcPr>
          <w:p w14:paraId="53128261" w14:textId="77777777" w:rsidR="00F462A7" w:rsidRDefault="00F462A7">
            <w:pPr>
              <w:pStyle w:val="FirstParagraph"/>
              <w:spacing w:before="16" w:after="64"/>
            </w:pPr>
          </w:p>
          <w:p w14:paraId="053DE572" w14:textId="05578264" w:rsidR="00F462A7" w:rsidDel="005801A3" w:rsidRDefault="00F462A7">
            <w:pPr>
              <w:pStyle w:val="BodyText"/>
              <w:spacing w:before="16"/>
              <w:rPr>
                <w:del w:id="909" w:author="Deb Troendle-Scott" w:date="2024-08-20T17:32:00Z" w16du:dateUtc="2024-08-20T09:32:00Z"/>
              </w:rPr>
            </w:pPr>
            <w:r>
              <w:t>Digital literac</w:t>
            </w:r>
            <w:ins w:id="910" w:author="Deb Troendle-Scott" w:date="2024-07-31T11:13:00Z" w16du:dateUtc="2024-07-31T03:13:00Z">
              <w:r w:rsidR="00E76BEC">
                <w:t>y</w:t>
              </w:r>
            </w:ins>
            <w:del w:id="911" w:author="Deb Troendle-Scott" w:date="2024-07-31T11:13:00Z" w16du:dateUtc="2024-07-31T03:13:00Z">
              <w:r w:rsidDel="00E76BEC">
                <w:delText>ies</w:delText>
              </w:r>
            </w:del>
            <w:r>
              <w:t xml:space="preserve"> encompasses a wide range of capabilities which extend beyond the digital skills associated with different technologies.</w:t>
            </w:r>
          </w:p>
          <w:p w14:paraId="112C6722" w14:textId="4785A5B6" w:rsidR="00F462A7" w:rsidRDefault="005801A3">
            <w:pPr>
              <w:pStyle w:val="BodyText"/>
              <w:spacing w:before="16"/>
              <w:pPrChange w:id="912" w:author="Deb Troendle-Scott" w:date="2024-08-20T17:32:00Z" w16du:dateUtc="2024-08-20T09:32:00Z">
                <w:pPr>
                  <w:pStyle w:val="Compact"/>
                  <w:numPr>
                    <w:numId w:val="9"/>
                  </w:numPr>
                  <w:ind w:left="720" w:hanging="360"/>
                </w:pPr>
              </w:pPrChange>
            </w:pPr>
            <w:ins w:id="913" w:author="Deb Troendle-Scott" w:date="2024-08-20T17:32:00Z" w16du:dateUtc="2024-08-20T09:32:00Z">
              <w:r>
                <w:t xml:space="preserve"> </w:t>
              </w:r>
            </w:ins>
            <w:r w:rsidR="00F462A7">
              <w:t>Consider the digital literacies you identified from the previous activity.</w:t>
            </w:r>
          </w:p>
          <w:p w14:paraId="40453221" w14:textId="5D907F9E" w:rsidR="00F462A7" w:rsidRDefault="005801A3">
            <w:pPr>
              <w:pStyle w:val="ListBullet"/>
              <w:pPrChange w:id="914" w:author="Deb Troendle-Scott" w:date="2024-08-20T17:32:00Z" w16du:dateUtc="2024-08-20T09:32:00Z">
                <w:pPr>
                  <w:pStyle w:val="Compact"/>
                  <w:numPr>
                    <w:numId w:val="9"/>
                  </w:numPr>
                  <w:ind w:left="720" w:hanging="360"/>
                </w:pPr>
              </w:pPrChange>
            </w:pPr>
            <w:ins w:id="915" w:author="Deb Troendle-Scott" w:date="2024-08-20T17:32:00Z" w16du:dateUtc="2024-08-20T09:32:00Z">
              <w:r w:rsidRPr="005801A3">
                <w:rPr>
                  <w:b/>
                  <w:bCs/>
                  <w:kern w:val="2"/>
                  <w:lang w:val="en-CA"/>
                  <w14:ligatures w14:val="standardContextual"/>
                  <w:rPrChange w:id="916" w:author="Deb Troendle-Scott" w:date="2024-08-20T17:32:00Z" w16du:dateUtc="2024-08-20T09:32:00Z">
                    <w:rPr/>
                  </w:rPrChange>
                </w:rPr>
                <w:t>Write</w:t>
              </w:r>
              <w:r>
                <w:t xml:space="preserve">: </w:t>
              </w:r>
            </w:ins>
            <w:r w:rsidR="00F462A7">
              <w:t xml:space="preserve">Jot down one or more technologies or tools you would recommend for each of the skills and assess your competence in using each </w:t>
            </w:r>
            <w:proofErr w:type="gramStart"/>
            <w:r w:rsidR="00F462A7">
              <w:t>particular technology</w:t>
            </w:r>
            <w:proofErr w:type="gramEnd"/>
            <w:ins w:id="917" w:author="Deb Troendle-Scott" w:date="2024-07-31T11:14:00Z" w16du:dateUtc="2024-07-31T03:14:00Z">
              <w:r w:rsidR="00240786">
                <w:t xml:space="preserve"> or </w:t>
              </w:r>
            </w:ins>
            <w:del w:id="918" w:author="Deb Troendle-Scott" w:date="2024-07-31T11:14:00Z" w16du:dateUtc="2024-07-31T03:14:00Z">
              <w:r w:rsidR="00F462A7" w:rsidDel="00240786">
                <w:delText>/</w:delText>
              </w:r>
            </w:del>
            <w:r w:rsidR="00F462A7">
              <w:t>tool (e.g.</w:t>
            </w:r>
            <w:ins w:id="919" w:author="Deb Troendle-Scott" w:date="2024-07-31T11:14:00Z" w16du:dateUtc="2024-07-31T03:14:00Z">
              <w:r w:rsidR="00240786">
                <w:t>,</w:t>
              </w:r>
            </w:ins>
            <w:r w:rsidR="00F462A7">
              <w:t> below average, average, above average</w:t>
            </w:r>
            <w:ins w:id="920" w:author="Deb Troendle-Scott" w:date="2024-07-31T11:14:00Z" w16du:dateUtc="2024-07-31T03:14:00Z">
              <w:r w:rsidR="00240786">
                <w:t>,</w:t>
              </w:r>
            </w:ins>
            <w:r w:rsidR="00F462A7">
              <w:t xml:space="preserve"> </w:t>
            </w:r>
            <w:del w:id="921" w:author="Deb Troendle-Scott" w:date="2024-07-31T11:14:00Z" w16du:dateUtc="2024-07-31T03:14:00Z">
              <w:r w:rsidR="00F462A7" w:rsidDel="00240786">
                <w:delText xml:space="preserve">and </w:delText>
              </w:r>
            </w:del>
            <w:ins w:id="922" w:author="Deb Troendle-Scott" w:date="2024-07-31T11:14:00Z" w16du:dateUtc="2024-07-31T03:14:00Z">
              <w:r w:rsidR="00240786">
                <w:t xml:space="preserve">or </w:t>
              </w:r>
            </w:ins>
            <w:r w:rsidR="00F462A7">
              <w:t>excellent).</w:t>
            </w:r>
          </w:p>
          <w:p w14:paraId="03E3520F" w14:textId="089BF7A1" w:rsidR="00F462A7" w:rsidRDefault="00415C6E">
            <w:pPr>
              <w:pStyle w:val="ListBullet"/>
              <w:pPrChange w:id="923" w:author="Deb Troendle-Scott" w:date="2024-08-20T17:33:00Z" w16du:dateUtc="2024-08-20T09:33:00Z">
                <w:pPr>
                  <w:pStyle w:val="Compact"/>
                  <w:numPr>
                    <w:numId w:val="9"/>
                  </w:numPr>
                  <w:ind w:left="720" w:hanging="360"/>
                </w:pPr>
              </w:pPrChange>
            </w:pPr>
            <w:ins w:id="924" w:author="Deb Troendle-Scott" w:date="2024-08-20T17:33:00Z" w16du:dateUtc="2024-08-20T09:33:00Z">
              <w:r w:rsidRPr="00415C6E">
                <w:rPr>
                  <w:b/>
                  <w:bCs/>
                  <w:kern w:val="2"/>
                  <w:lang w:val="en-CA"/>
                  <w14:ligatures w14:val="standardContextual"/>
                  <w:rPrChange w:id="925" w:author="Deb Troendle-Scott" w:date="2024-08-20T17:33:00Z" w16du:dateUtc="2024-08-20T09:33:00Z">
                    <w:rPr/>
                  </w:rPrChange>
                </w:rPr>
                <w:t>Search</w:t>
              </w:r>
              <w:r>
                <w:t xml:space="preserve">: </w:t>
              </w:r>
            </w:ins>
            <w:r w:rsidR="00F462A7">
              <w:t>Next, use your searching skills to discover online tests for assessing your digital literacies (</w:t>
            </w:r>
            <w:ins w:id="926" w:author="Deb Troendle-Scott" w:date="2024-07-31T11:15:00Z" w16du:dateUtc="2024-07-31T03:15:00Z">
              <w:r w:rsidR="00240786">
                <w:t>d</w:t>
              </w:r>
            </w:ins>
            <w:del w:id="927" w:author="Deb Troendle-Scott" w:date="2024-07-31T11:15:00Z" w16du:dateUtc="2024-07-31T03:15:00Z">
              <w:r w:rsidR="00F462A7" w:rsidDel="00240786">
                <w:delText>D</w:delText>
              </w:r>
            </w:del>
            <w:r w:rsidR="00F462A7">
              <w:t>on’t spend more than 15 to 20 minutes on the self-assessment activity).</w:t>
            </w:r>
          </w:p>
          <w:p w14:paraId="7F0F6D38" w14:textId="021225A1" w:rsidR="00F462A7" w:rsidRDefault="00C7644C">
            <w:pPr>
              <w:pStyle w:val="ListBullet2"/>
              <w:pPrChange w:id="928" w:author="Deb Troendle-Scott" w:date="2024-08-20T17:33:00Z" w16du:dateUtc="2024-08-20T09:33:00Z">
                <w:pPr>
                  <w:pStyle w:val="Compact"/>
                  <w:numPr>
                    <w:ilvl w:val="1"/>
                    <w:numId w:val="2"/>
                  </w:numPr>
                  <w:ind w:left="1440" w:hanging="360"/>
                </w:pPr>
              </w:pPrChange>
            </w:pPr>
            <w:ins w:id="929" w:author="Deb Troendle-Scott" w:date="2024-08-20T22:44:00Z" w16du:dateUtc="2024-08-20T14:44:00Z">
              <w:r>
                <w:t>C</w:t>
              </w:r>
            </w:ins>
            <w:del w:id="930" w:author="Deb Troendle-Scott" w:date="2024-07-31T11:15:00Z" w16du:dateUtc="2024-07-31T03:15:00Z">
              <w:r w:rsidR="00F462A7" w:rsidDel="00987D0A">
                <w:delText>C</w:delText>
              </w:r>
            </w:del>
            <w:r w:rsidR="00F462A7">
              <w:t>onduct a Google search using</w:t>
            </w:r>
            <w:del w:id="931" w:author="Deb Troendle-Scott" w:date="2024-07-31T11:15:00Z" w16du:dateUtc="2024-07-31T03:15:00Z">
              <w:r w:rsidR="00F462A7" w:rsidDel="00987D0A">
                <w:delText>:</w:delText>
              </w:r>
            </w:del>
            <w:r w:rsidR="00F462A7">
              <w:t xml:space="preserve"> “digital literacy self-assessment”</w:t>
            </w:r>
          </w:p>
          <w:p w14:paraId="62438E1D" w14:textId="0AE92E10" w:rsidR="00F462A7" w:rsidRDefault="00C7644C">
            <w:pPr>
              <w:pStyle w:val="ListBullet2"/>
              <w:pPrChange w:id="932" w:author="Deb Troendle-Scott" w:date="2024-08-20T17:33:00Z" w16du:dateUtc="2024-08-20T09:33:00Z">
                <w:pPr>
                  <w:pStyle w:val="Compact"/>
                  <w:numPr>
                    <w:ilvl w:val="1"/>
                    <w:numId w:val="2"/>
                  </w:numPr>
                  <w:ind w:left="1440" w:hanging="360"/>
                </w:pPr>
              </w:pPrChange>
            </w:pPr>
            <w:ins w:id="933" w:author="Deb Troendle-Scott" w:date="2024-08-20T22:44:00Z" w16du:dateUtc="2024-08-20T14:44:00Z">
              <w:r>
                <w:t>C</w:t>
              </w:r>
            </w:ins>
            <w:del w:id="934" w:author="Deb Troendle-Scott" w:date="2024-07-31T11:15:00Z" w16du:dateUtc="2024-07-31T03:15:00Z">
              <w:r w:rsidR="00F462A7" w:rsidDel="00987D0A">
                <w:delText>C</w:delText>
              </w:r>
            </w:del>
            <w:r w:rsidR="00F462A7">
              <w:t>hoose a link to conduct a self-assessment of your digital literacy</w:t>
            </w:r>
            <w:del w:id="935" w:author="Deb Troendle-Scott" w:date="2024-07-31T11:15:00Z" w16du:dateUtc="2024-07-31T03:15:00Z">
              <w:r w:rsidR="00F462A7" w:rsidDel="00987D0A">
                <w:delText>.</w:delText>
              </w:r>
            </w:del>
          </w:p>
          <w:p w14:paraId="5B384800" w14:textId="77777777" w:rsidR="00281839" w:rsidRPr="00B2381F" w:rsidRDefault="00F462A7">
            <w:pPr>
              <w:pStyle w:val="FirstParagraph"/>
              <w:rPr>
                <w:ins w:id="936" w:author="Deb Troendle-Scott" w:date="2024-07-31T11:17:00Z" w16du:dateUtc="2024-07-31T03:17:00Z"/>
              </w:rPr>
            </w:pPr>
            <w:r w:rsidRPr="00B2381F">
              <w:rPr>
                <w:rPrChange w:id="937" w:author="Deb Troendle-Scott" w:date="2024-08-20T17:36:00Z" w16du:dateUtc="2024-08-20T09:36:00Z">
                  <w:rPr>
                    <w:b/>
                    <w:bCs/>
                  </w:rPr>
                </w:rPrChange>
              </w:rPr>
              <w:t>Alternatively, you can choose from these resources:</w:t>
            </w:r>
            <w:del w:id="938" w:author="Deb Troendle-Scott" w:date="2024-07-31T11:17:00Z" w16du:dateUtc="2024-07-31T03:17:00Z">
              <w:r w:rsidRPr="00B2381F" w:rsidDel="00281839">
                <w:delText xml:space="preserve"> - </w:delText>
              </w:r>
            </w:del>
          </w:p>
          <w:p w14:paraId="5A940C29" w14:textId="13F9F502" w:rsidR="00281839" w:rsidRDefault="00F462A7">
            <w:pPr>
              <w:pStyle w:val="ListBullet2"/>
              <w:rPr>
                <w:ins w:id="939" w:author="Deb Troendle-Scott" w:date="2024-07-31T11:17:00Z" w16du:dateUtc="2024-07-31T03:17:00Z"/>
              </w:rPr>
              <w:pPrChange w:id="940" w:author="Deb Troendle-Scott" w:date="2024-08-20T17:36:00Z" w16du:dateUtc="2024-08-20T09:36:00Z">
                <w:pPr>
                  <w:pStyle w:val="FirstParagraph"/>
                </w:pPr>
              </w:pPrChange>
            </w:pPr>
            <w:r>
              <w:t xml:space="preserve">Take the </w:t>
            </w:r>
            <w:r w:rsidR="00057967">
              <w:fldChar w:fldCharType="begin"/>
            </w:r>
            <w:r w:rsidR="00057967">
              <w:instrText>HYPERLINK "https://www.supportedemployment.ca/digital-literacy/digital-literacy-self-assessment/" \h</w:instrText>
            </w:r>
            <w:r w:rsidR="00057967">
              <w:fldChar w:fldCharType="separate"/>
            </w:r>
            <w:r>
              <w:rPr>
                <w:rStyle w:val="Hyperlink"/>
              </w:rPr>
              <w:t>Digital Literacy Self-Assessment</w:t>
            </w:r>
            <w:r w:rsidR="00057967">
              <w:rPr>
                <w:rStyle w:val="Hyperlink"/>
              </w:rPr>
              <w:fldChar w:fldCharType="end"/>
            </w:r>
            <w:r>
              <w:t xml:space="preserve"> </w:t>
            </w:r>
            <w:r w:rsidR="00B12509">
              <w:fldChar w:fldCharType="begin"/>
            </w:r>
            <w:r w:rsidR="00DC440D">
              <w:instrText xml:space="preserve"> ADDIN ZOTERO_ITEM CSL_CITATION {"citationID":"tTDPyQ0u","properties":{"formattedCitation":"(n.d.)","plainCitation":"(n.d.)","noteIndex":0},"citationItems":[{"id":1949,"uris":["http://zotero.org/users/14693029/items/QEJQ2PG5"],"itemData":{"id":1949,"type":"webpage","title":"Digital literacy self-assessment","URL":"https://www.supportedemployment.ca/digital-literacy/digital-literacy-self-assessment/","author":[{"family":"Canadian Association for Supported Employment","given":""}]},"label":"page","suppress-author":true}],"schema":"https://github.com/citation-style-language/schema/raw/master/csl-citation.json"} </w:instrText>
            </w:r>
            <w:r w:rsidR="00B12509">
              <w:fldChar w:fldCharType="separate"/>
            </w:r>
            <w:r w:rsidR="00B12509" w:rsidRPr="00B12509">
              <w:rPr>
                <w:rFonts w:ascii="Aptos" w:hAnsi="Aptos"/>
              </w:rPr>
              <w:t>(n.d.)</w:t>
            </w:r>
            <w:r w:rsidR="00B12509">
              <w:fldChar w:fldCharType="end"/>
            </w:r>
            <w:ins w:id="941" w:author="Deb Troendle-Scott" w:date="2024-08-25T11:27:00Z" w16du:dateUtc="2024-08-25T03:27:00Z">
              <w:r w:rsidR="00B12509">
                <w:t xml:space="preserve"> </w:t>
              </w:r>
            </w:ins>
            <w:r>
              <w:t xml:space="preserve">from the Canadian Association for Supported Employment </w:t>
            </w:r>
            <w:r>
              <w:rPr>
                <w:b/>
                <w:bCs/>
              </w:rPr>
              <w:t>or</w:t>
            </w:r>
            <w:r>
              <w:t xml:space="preserve"> </w:t>
            </w:r>
            <w:del w:id="942" w:author="Deb Troendle-Scott" w:date="2024-07-31T11:17:00Z" w16du:dateUtc="2024-07-31T03:17:00Z">
              <w:r w:rsidDel="00281839">
                <w:delText>-</w:delText>
              </w:r>
            </w:del>
          </w:p>
          <w:p w14:paraId="0B0CFFD7" w14:textId="7FCEBBA2" w:rsidR="00B2381F" w:rsidRPr="00B2381F" w:rsidRDefault="00F462A7" w:rsidP="00336539">
            <w:pPr>
              <w:pStyle w:val="ListBullet2"/>
              <w:rPr>
                <w:ins w:id="943" w:author="Deb Troendle-Scott" w:date="2024-08-20T17:36:00Z" w16du:dateUtc="2024-08-20T09:36:00Z"/>
                <w:rPrChange w:id="944" w:author="Deb Troendle-Scott" w:date="2024-08-20T17:36:00Z" w16du:dateUtc="2024-08-20T09:36:00Z">
                  <w:rPr>
                    <w:ins w:id="945" w:author="Deb Troendle-Scott" w:date="2024-08-20T17:36:00Z" w16du:dateUtc="2024-08-20T09:36:00Z"/>
                    <w:b/>
                    <w:bCs/>
                  </w:rPr>
                </w:rPrChange>
              </w:rPr>
            </w:pPr>
            <w:del w:id="946" w:author="Deb Troendle-Scott" w:date="2024-07-31T11:17:00Z" w16du:dateUtc="2024-07-31T03:17:00Z">
              <w:r w:rsidDel="00281839">
                <w:delText xml:space="preserve"> </w:delText>
              </w:r>
            </w:del>
            <w:r>
              <w:t xml:space="preserve">Use the </w:t>
            </w:r>
            <w:hyperlink r:id="rId33">
              <w:r>
                <w:rPr>
                  <w:rStyle w:val="Hyperlink"/>
                </w:rPr>
                <w:t>Digital Literacy Self-Assessment Tool</w:t>
              </w:r>
            </w:hyperlink>
            <w:ins w:id="947" w:author="Deb Troendle-Scott" w:date="2024-08-25T11:29:00Z" w16du:dateUtc="2024-08-25T03:29:00Z">
              <w:r w:rsidR="00011712">
                <w:rPr>
                  <w:rStyle w:val="Hyperlink"/>
                </w:rPr>
                <w:t xml:space="preserve"> </w:t>
              </w:r>
            </w:ins>
            <w:r w:rsidR="00011712">
              <w:rPr>
                <w:rStyle w:val="Hyperlink"/>
              </w:rPr>
              <w:fldChar w:fldCharType="begin"/>
            </w:r>
            <w:r w:rsidR="00011712">
              <w:rPr>
                <w:rStyle w:val="Hyperlink"/>
              </w:rPr>
              <w:instrText xml:space="preserve"> ADDIN ZOTERO_ITEM CSL_CITATION {"citationID":"wAxnenbW","properties":{"formattedCitation":"(2020)","plainCitation":"(2020)","noteIndex":0},"citationItems":[{"id":1951,"uris":["http://zotero.org/users/14693029/items/3ZF5PHII"],"itemData":{"id":1951,"type":"webpage","container-title":"Digital Citizenship Guide","title":"Digital citizenship guide","URL":"https://thinkspace.csu.edu.au/digitalcitizenshipguideetl523/","author":[{"family":"Papas","given":"Belinda"}],"accessed":{"date-parts":[["2024",8,25]]},"issued":{"date-parts":[["2020"]]}},"label":"page","suppress-author":true}],"schema":"https://github.com/citation-style-language/schema/raw/master/csl-citation.json"} </w:instrText>
            </w:r>
            <w:r w:rsidR="00011712">
              <w:rPr>
                <w:rStyle w:val="Hyperlink"/>
              </w:rPr>
              <w:fldChar w:fldCharType="separate"/>
            </w:r>
            <w:r w:rsidR="00011712" w:rsidRPr="00011712">
              <w:rPr>
                <w:rFonts w:ascii="Aptos" w:hAnsi="Aptos"/>
              </w:rPr>
              <w:t>(2020)</w:t>
            </w:r>
            <w:r w:rsidR="00011712">
              <w:rPr>
                <w:rStyle w:val="Hyperlink"/>
              </w:rPr>
              <w:fldChar w:fldCharType="end"/>
            </w:r>
            <w:r>
              <w:t xml:space="preserve"> from the Digital </w:t>
            </w:r>
            <w:del w:id="948" w:author="Deb Troendle-Scott" w:date="2024-07-31T11:18:00Z" w16du:dateUtc="2024-07-31T03:18:00Z">
              <w:r w:rsidDel="00E64FFA">
                <w:delText xml:space="preserve">Literacy </w:delText>
              </w:r>
            </w:del>
            <w:ins w:id="949" w:author="Deb Troendle-Scott" w:date="2024-07-31T11:18:00Z" w16du:dateUtc="2024-07-31T03:18:00Z">
              <w:r w:rsidR="00E64FFA">
                <w:t xml:space="preserve">Citizenship </w:t>
              </w:r>
            </w:ins>
            <w:r>
              <w:t>Guide</w:t>
            </w:r>
            <w:ins w:id="950" w:author="Deb Troendle-Scott" w:date="2024-07-31T11:17:00Z" w16du:dateUtc="2024-07-31T03:17:00Z">
              <w:r w:rsidR="00281839">
                <w:t xml:space="preserve"> </w:t>
              </w:r>
              <w:r w:rsidR="00281839" w:rsidRPr="00B2381F">
                <w:rPr>
                  <w:b/>
                  <w:bCs/>
                  <w:rPrChange w:id="951" w:author="Deb Troendle-Scott" w:date="2024-08-20T17:36:00Z" w16du:dateUtc="2024-08-20T09:36:00Z">
                    <w:rPr/>
                  </w:rPrChange>
                </w:rPr>
                <w:t>or</w:t>
              </w:r>
            </w:ins>
          </w:p>
          <w:p w14:paraId="51365628" w14:textId="398A7F09" w:rsidR="00F462A7" w:rsidRDefault="00F462A7">
            <w:pPr>
              <w:pStyle w:val="ListBullet2"/>
              <w:pPrChange w:id="952" w:author="Deb Troendle-Scott" w:date="2024-08-20T17:36:00Z" w16du:dateUtc="2024-08-20T09:36:00Z">
                <w:pPr>
                  <w:pStyle w:val="FirstParagraph"/>
                </w:pPr>
              </w:pPrChange>
            </w:pPr>
            <w:del w:id="953" w:author="Deb Troendle-Scott" w:date="2024-07-31T11:17:00Z" w16du:dateUtc="2024-07-31T03:17:00Z">
              <w:r w:rsidDel="00281839">
                <w:delText xml:space="preserve">. - </w:delText>
              </w:r>
            </w:del>
            <w:r>
              <w:t xml:space="preserve">Explore the </w:t>
            </w:r>
            <w:r w:rsidRPr="00B2381F">
              <w:rPr>
                <w:i/>
                <w:iCs/>
              </w:rPr>
              <w:t xml:space="preserve">What is </w:t>
            </w:r>
            <w:ins w:id="954" w:author="Deb Troendle-Scott" w:date="2024-07-31T11:17:00Z" w16du:dateUtc="2024-07-31T03:17:00Z">
              <w:r w:rsidR="00970E3D" w:rsidRPr="00B2381F">
                <w:rPr>
                  <w:i/>
                  <w:iCs/>
                </w:rPr>
                <w:t>D</w:t>
              </w:r>
            </w:ins>
            <w:del w:id="955" w:author="Deb Troendle-Scott" w:date="2024-07-31T11:17:00Z" w16du:dateUtc="2024-07-31T03:17:00Z">
              <w:r w:rsidRPr="00B2381F" w:rsidDel="00970E3D">
                <w:rPr>
                  <w:i/>
                  <w:iCs/>
                </w:rPr>
                <w:delText>d</w:delText>
              </w:r>
            </w:del>
            <w:r w:rsidRPr="00B2381F">
              <w:rPr>
                <w:i/>
                <w:iCs/>
              </w:rPr>
              <w:t xml:space="preserve">igital </w:t>
            </w:r>
            <w:del w:id="956" w:author="Deb Troendle-Scott" w:date="2024-07-31T11:17:00Z" w16du:dateUtc="2024-07-31T03:17:00Z">
              <w:r w:rsidRPr="00B2381F" w:rsidDel="00970E3D">
                <w:rPr>
                  <w:i/>
                  <w:iCs/>
                </w:rPr>
                <w:delText>l</w:delText>
              </w:r>
            </w:del>
            <w:ins w:id="957" w:author="Deb Troendle-Scott" w:date="2024-07-31T11:17:00Z" w16du:dateUtc="2024-07-31T03:17:00Z">
              <w:r w:rsidR="00970E3D" w:rsidRPr="00B2381F">
                <w:rPr>
                  <w:i/>
                  <w:iCs/>
                </w:rPr>
                <w:t>L</w:t>
              </w:r>
            </w:ins>
            <w:r w:rsidRPr="00B2381F">
              <w:rPr>
                <w:i/>
                <w:iCs/>
              </w:rPr>
              <w:t>iteracy?</w:t>
            </w:r>
            <w:r>
              <w:t xml:space="preserve"> page of the </w:t>
            </w:r>
            <w:r w:rsidR="00057967">
              <w:fldChar w:fldCharType="begin"/>
            </w:r>
            <w:r w:rsidR="00057967">
              <w:instrText>HYPERLINK "https://www.elanguages.ac.uk/digital_literacies_toolkit.php" \h</w:instrText>
            </w:r>
            <w:r w:rsidR="00057967">
              <w:fldChar w:fldCharType="separate"/>
            </w:r>
            <w:r>
              <w:rPr>
                <w:rStyle w:val="Hyperlink"/>
              </w:rPr>
              <w:t>Digital Literacies Toolkit</w:t>
            </w:r>
            <w:r w:rsidR="00057967">
              <w:rPr>
                <w:rStyle w:val="Hyperlink"/>
              </w:rPr>
              <w:fldChar w:fldCharType="end"/>
            </w:r>
            <w:r>
              <w:t xml:space="preserve"> </w:t>
            </w:r>
            <w:r w:rsidR="00777540">
              <w:fldChar w:fldCharType="begin"/>
            </w:r>
            <w:r w:rsidR="00DC440D">
              <w:instrText xml:space="preserve"> ADDIN ZOTERO_ITEM CSL_CITATION {"citationID":"9sUqKI4r","properties":{"formattedCitation":"(n.d.)","plainCitation":"(n.d.)","noteIndex":0},"citationItems":[{"id":1953,"uris":["http://zotero.org/users/14693029/items/ZT7JR8TT"],"itemData":{"id":1953,"type":"webpage","container-title":"eLanguages.ac.uk","title":"Digital literacies toolkit","URL":"https://www.elanguages.ac.uk/digital_literacies_toolkit.php","author":[{"family":"University of Southampton","given":""}],"accessed":{"date-parts":[["2024",8,25]]}},"label":"page","suppress-author":true}],"schema":"https://github.com/citation-style-language/schema/raw/master/csl-citation.json"} </w:instrText>
            </w:r>
            <w:r w:rsidR="00777540">
              <w:fldChar w:fldCharType="separate"/>
            </w:r>
            <w:r w:rsidR="00777540" w:rsidRPr="00777540">
              <w:rPr>
                <w:rFonts w:ascii="Aptos" w:hAnsi="Aptos"/>
              </w:rPr>
              <w:t>(n.d.)</w:t>
            </w:r>
            <w:r w:rsidR="00777540">
              <w:fldChar w:fldCharType="end"/>
            </w:r>
            <w:ins w:id="958" w:author="Deb Troendle-Scott" w:date="2024-08-25T11:32:00Z" w16du:dateUtc="2024-08-25T03:32:00Z">
              <w:r w:rsidR="00777540">
                <w:t xml:space="preserve"> </w:t>
              </w:r>
            </w:ins>
            <w:r>
              <w:t>developed by the University of Southampton.</w:t>
            </w:r>
          </w:p>
          <w:p w14:paraId="24B599DB" w14:textId="3B9A5BD5" w:rsidR="00F462A7" w:rsidRDefault="00F462A7">
            <w:pPr>
              <w:pStyle w:val="ListBullet"/>
              <w:pPrChange w:id="959" w:author="Deb Troendle-Scott" w:date="2024-08-20T17:35:00Z" w16du:dateUtc="2024-08-20T09:35:00Z">
                <w:pPr>
                  <w:pStyle w:val="BodyText"/>
                </w:pPr>
              </w:pPrChange>
            </w:pPr>
            <w:r w:rsidRPr="00BD65DC">
              <w:rPr>
                <w:b/>
                <w:bCs/>
                <w:kern w:val="2"/>
                <w:lang w:val="en-CA"/>
                <w14:ligatures w14:val="standardContextual"/>
                <w:rPrChange w:id="960" w:author="Deb Troendle-Scott" w:date="2024-08-20T17:35:00Z" w16du:dateUtc="2024-08-20T09:35:00Z">
                  <w:rPr/>
                </w:rPrChange>
              </w:rPr>
              <w:t>Questions to Consider</w:t>
            </w:r>
            <w:ins w:id="961" w:author="Deb Troendle-Scott" w:date="2024-07-31T11:17:00Z" w16du:dateUtc="2024-07-31T03:17:00Z">
              <w:r w:rsidR="00970E3D">
                <w:t>:</w:t>
              </w:r>
            </w:ins>
          </w:p>
          <w:p w14:paraId="2C91306A" w14:textId="77777777" w:rsidR="00F462A7" w:rsidRDefault="00F462A7">
            <w:pPr>
              <w:pStyle w:val="ListBullet2"/>
              <w:pPrChange w:id="962" w:author="Deb Troendle-Scott" w:date="2024-08-20T17:35:00Z" w16du:dateUtc="2024-08-20T09:35:00Z">
                <w:pPr>
                  <w:pStyle w:val="Compact"/>
                  <w:numPr>
                    <w:numId w:val="2"/>
                  </w:numPr>
                  <w:ind w:left="720" w:hanging="360"/>
                </w:pPr>
              </w:pPrChange>
            </w:pPr>
            <w:r>
              <w:t>Did the self-assessment you chose focus on digital skills or digital literacies?</w:t>
            </w:r>
          </w:p>
          <w:p w14:paraId="5BF123D9" w14:textId="77777777" w:rsidR="00F462A7" w:rsidRDefault="00F462A7">
            <w:pPr>
              <w:pStyle w:val="ListBullet2"/>
              <w:pPrChange w:id="963" w:author="Deb Troendle-Scott" w:date="2024-08-20T17:35:00Z" w16du:dateUtc="2024-08-20T09:35:00Z">
                <w:pPr>
                  <w:pStyle w:val="Compact"/>
                  <w:numPr>
                    <w:numId w:val="2"/>
                  </w:numPr>
                  <w:ind w:left="720" w:hanging="360"/>
                </w:pPr>
              </w:pPrChange>
            </w:pPr>
            <w:r>
              <w:t>What did you learn from this exercise?</w:t>
            </w:r>
          </w:p>
          <w:p w14:paraId="5B45E0D6" w14:textId="3077C4EA" w:rsidR="00F462A7" w:rsidRDefault="00F462A7">
            <w:pPr>
              <w:pPrChange w:id="964" w:author="Deb Troendle-Scott" w:date="2024-08-20T17:36:00Z" w16du:dateUtc="2024-08-20T09:36:00Z">
                <w:pPr>
                  <w:pStyle w:val="Compact"/>
                  <w:numPr>
                    <w:numId w:val="2"/>
                  </w:numPr>
                  <w:ind w:left="720" w:hanging="360"/>
                </w:pPr>
              </w:pPrChange>
            </w:pPr>
            <w:r>
              <w:t>Share your thoughts by posting on Discourse</w:t>
            </w:r>
            <w:ins w:id="965" w:author="Deb Troendle-Scott" w:date="2024-07-31T11:18:00Z" w16du:dateUtc="2024-07-31T03:18:00Z">
              <w:r w:rsidR="00970E3D">
                <w:t>.</w:t>
              </w:r>
            </w:ins>
            <w:del w:id="966" w:author="Deb Troendle-Scott" w:date="2024-07-31T11:18:00Z" w16du:dateUtc="2024-07-31T03:18:00Z">
              <w:r w:rsidDel="00970E3D">
                <w:delText>:</w:delText>
              </w:r>
            </w:del>
          </w:p>
        </w:tc>
      </w:tr>
    </w:tbl>
    <w:p w14:paraId="5111022F" w14:textId="77777777" w:rsidR="00F462A7" w:rsidRDefault="00F462A7">
      <w:pPr>
        <w:pStyle w:val="Heading3"/>
      </w:pPr>
      <w:bookmarkStart w:id="967" w:name="visitors-and-residents"/>
      <w:bookmarkEnd w:id="908"/>
      <w:r>
        <w:t>1.3.9 Visitors and Residents</w:t>
      </w:r>
    </w:p>
    <w:p w14:paraId="3CB4AE10" w14:textId="77777777" w:rsidR="00F462A7" w:rsidRDefault="00F462A7">
      <w:pPr>
        <w:pStyle w:val="FirstParagraph"/>
      </w:pPr>
      <w:r>
        <w:t xml:space="preserve">One way to start thinking about digital literacy is to create a map of the apps and tools that you use, how you use them, and what traces of your presence you leave behind on the web. We call </w:t>
      </w:r>
      <w:proofErr w:type="gramStart"/>
      <w:r>
        <w:t>this a</w:t>
      </w:r>
      <w:proofErr w:type="gramEnd"/>
      <w:r>
        <w:t xml:space="preserve"> </w:t>
      </w:r>
      <w:r w:rsidRPr="00D470B9">
        <w:rPr>
          <w:rPrChange w:id="968" w:author="Deb Troendle-Scott" w:date="2024-08-20T22:47:00Z" w16du:dateUtc="2024-08-20T14:47:00Z">
            <w:rPr>
              <w:i/>
              <w:iCs/>
            </w:rPr>
          </w:rPrChange>
        </w:rPr>
        <w:t>Visitors and Residents Diagram</w:t>
      </w:r>
      <w:r>
        <w:t>. To complete this activity, we’ll first discuss some key concepts.</w:t>
      </w:r>
    </w:p>
    <w:p w14:paraId="3ABBD6D8" w14:textId="1F277CFD" w:rsidR="00F462A7" w:rsidRDefault="00F462A7">
      <w:pPr>
        <w:pStyle w:val="BodyText"/>
      </w:pPr>
      <w:r>
        <w:t xml:space="preserve">Have you encountered the terms </w:t>
      </w:r>
      <w:ins w:id="969" w:author="Deb Troendle-Scott" w:date="2024-07-31T11:49:00Z" w16du:dateUtc="2024-07-31T03:49:00Z">
        <w:r w:rsidR="00D9283C">
          <w:t>“</w:t>
        </w:r>
      </w:ins>
      <w:del w:id="970" w:author="Deb Troendle-Scott" w:date="2024-07-31T11:49:00Z" w16du:dateUtc="2024-07-31T03:49:00Z">
        <w:r w:rsidDel="00D9283C">
          <w:delText>‘</w:delText>
        </w:r>
      </w:del>
      <w:r>
        <w:t>digital natives</w:t>
      </w:r>
      <w:ins w:id="971" w:author="Deb Troendle-Scott" w:date="2024-07-31T11:50:00Z" w16du:dateUtc="2024-07-31T03:50:00Z">
        <w:r w:rsidR="00D9283C">
          <w:t>”</w:t>
        </w:r>
      </w:ins>
      <w:del w:id="972" w:author="Deb Troendle-Scott" w:date="2024-07-31T11:50:00Z" w16du:dateUtc="2024-07-31T03:50:00Z">
        <w:r w:rsidDel="00D9283C">
          <w:delText>’</w:delText>
        </w:r>
      </w:del>
      <w:r>
        <w:t xml:space="preserve"> and </w:t>
      </w:r>
      <w:ins w:id="973" w:author="Deb Troendle-Scott" w:date="2024-07-31T11:50:00Z" w16du:dateUtc="2024-07-31T03:50:00Z">
        <w:r w:rsidR="00D9283C">
          <w:t>“</w:t>
        </w:r>
      </w:ins>
      <w:del w:id="974" w:author="Deb Troendle-Scott" w:date="2024-07-31T11:50:00Z" w16du:dateUtc="2024-07-31T03:50:00Z">
        <w:r w:rsidDel="00D9283C">
          <w:delText>‘</w:delText>
        </w:r>
      </w:del>
      <w:r>
        <w:t>digital immigrants</w:t>
      </w:r>
      <w:ins w:id="975" w:author="Deb Troendle-Scott" w:date="2024-07-31T11:50:00Z" w16du:dateUtc="2024-07-31T03:50:00Z">
        <w:r w:rsidR="00D9283C">
          <w:t>?</w:t>
        </w:r>
      </w:ins>
      <w:del w:id="976" w:author="Deb Troendle-Scott" w:date="2024-07-31T11:50:00Z" w16du:dateUtc="2024-07-31T03:50:00Z">
        <w:r w:rsidDel="00D9283C">
          <w:delText>’</w:delText>
        </w:r>
      </w:del>
      <w:ins w:id="977" w:author="Deb Troendle-Scott" w:date="2024-07-31T11:50:00Z" w16du:dateUtc="2024-07-31T03:50:00Z">
        <w:r w:rsidR="00D9283C">
          <w:t>”</w:t>
        </w:r>
      </w:ins>
      <w:del w:id="978" w:author="Deb Troendle-Scott" w:date="2024-07-31T11:50:00Z" w16du:dateUtc="2024-07-31T03:50:00Z">
        <w:r w:rsidDel="00D9283C">
          <w:delText>?</w:delText>
        </w:r>
      </w:del>
      <w:r>
        <w:t xml:space="preserve"> What are your initial thoughts on their definitions?</w:t>
      </w:r>
    </w:p>
    <w:tbl>
      <w:tblPr>
        <w:tblStyle w:val="Table"/>
        <w:tblW w:w="0" w:type="auto"/>
        <w:tblInd w:w="164" w:type="dxa"/>
        <w:tblBorders>
          <w:left w:val="single" w:sz="24" w:space="0" w:color="CC1914"/>
        </w:tblBorders>
        <w:tblCellMar>
          <w:left w:w="0" w:type="dxa"/>
          <w:right w:w="0" w:type="dxa"/>
        </w:tblCellMar>
        <w:tblLook w:val="0000" w:firstRow="0" w:lastRow="0" w:firstColumn="0" w:lastColumn="0" w:noHBand="0" w:noVBand="0"/>
      </w:tblPr>
      <w:tblGrid>
        <w:gridCol w:w="9166"/>
      </w:tblGrid>
      <w:tr w:rsidR="00F462A7" w14:paraId="171937A8" w14:textId="77777777" w:rsidTr="00C326C9">
        <w:trPr>
          <w:cantSplit/>
        </w:trPr>
        <w:tc>
          <w:tcPr>
            <w:tcW w:w="0" w:type="auto"/>
            <w:tcMar>
              <w:left w:w="144" w:type="dxa"/>
            </w:tcMar>
          </w:tcPr>
          <w:p w14:paraId="62486C05" w14:textId="77777777" w:rsidR="00F462A7" w:rsidRDefault="00F462A7">
            <w:pPr>
              <w:pStyle w:val="BodyText"/>
              <w:spacing w:before="16" w:after="64"/>
            </w:pPr>
          </w:p>
          <w:p w14:paraId="31BF80B2" w14:textId="2D11F885" w:rsidR="00F462A7" w:rsidRDefault="00F462A7">
            <w:pPr>
              <w:pStyle w:val="BodyText"/>
              <w:spacing w:before="16" w:after="16"/>
            </w:pPr>
            <w:r>
              <w:t xml:space="preserve">Note: </w:t>
            </w:r>
            <w:hyperlink r:id="rId34">
              <w:r>
                <w:rPr>
                  <w:rStyle w:val="Hyperlink"/>
                </w:rPr>
                <w:t>Marc Prensky</w:t>
              </w:r>
            </w:hyperlink>
            <w:r>
              <w:t xml:space="preserve"> coined the terms </w:t>
            </w:r>
            <w:ins w:id="979" w:author="Deb Troendle-Scott" w:date="2024-07-31T11:51:00Z" w16du:dateUtc="2024-07-31T03:51:00Z">
              <w:r w:rsidR="00D9283C">
                <w:t>“</w:t>
              </w:r>
            </w:ins>
            <w:del w:id="980" w:author="Deb Troendle-Scott" w:date="2024-07-31T11:51:00Z" w16du:dateUtc="2024-07-31T03:51:00Z">
              <w:r w:rsidDel="00D9283C">
                <w:delText>‘</w:delText>
              </w:r>
            </w:del>
            <w:r>
              <w:t>digital natives</w:t>
            </w:r>
            <w:ins w:id="981" w:author="Deb Troendle-Scott" w:date="2024-07-31T11:51:00Z" w16du:dateUtc="2024-07-31T03:51:00Z">
              <w:r w:rsidR="00D9283C">
                <w:t>”</w:t>
              </w:r>
            </w:ins>
            <w:del w:id="982" w:author="Deb Troendle-Scott" w:date="2024-07-31T11:51:00Z" w16du:dateUtc="2024-07-31T03:51:00Z">
              <w:r w:rsidDel="00D9283C">
                <w:delText>’</w:delText>
              </w:r>
            </w:del>
            <w:r>
              <w:t xml:space="preserve"> and </w:t>
            </w:r>
            <w:ins w:id="983" w:author="Deb Troendle-Scott" w:date="2024-07-31T11:51:00Z" w16du:dateUtc="2024-07-31T03:51:00Z">
              <w:r w:rsidR="00D9283C">
                <w:t>“</w:t>
              </w:r>
            </w:ins>
            <w:del w:id="984" w:author="Deb Troendle-Scott" w:date="2024-07-31T11:51:00Z" w16du:dateUtc="2024-07-31T03:51:00Z">
              <w:r w:rsidDel="00D9283C">
                <w:delText>‘</w:delText>
              </w:r>
            </w:del>
            <w:r>
              <w:t>digital immigrants</w:t>
            </w:r>
            <w:del w:id="985" w:author="Deb Troendle-Scott" w:date="2024-07-31T11:51:00Z" w16du:dateUtc="2024-07-31T03:51:00Z">
              <w:r w:rsidDel="00D9283C">
                <w:delText>’</w:delText>
              </w:r>
            </w:del>
            <w:r>
              <w:t>.</w:t>
            </w:r>
            <w:ins w:id="986" w:author="Deb Troendle-Scott" w:date="2024-07-31T11:51:00Z" w16du:dateUtc="2024-07-31T03:51:00Z">
              <w:r w:rsidR="00D9283C">
                <w:t>”</w:t>
              </w:r>
            </w:ins>
            <w:r>
              <w:t xml:space="preserve"> We recognize that the term </w:t>
            </w:r>
            <w:ins w:id="987" w:author="Deb Troendle-Scott" w:date="2024-07-31T11:51:00Z" w16du:dateUtc="2024-07-31T03:51:00Z">
              <w:r w:rsidR="00D9283C">
                <w:t>“</w:t>
              </w:r>
            </w:ins>
            <w:del w:id="988" w:author="Deb Troendle-Scott" w:date="2024-07-31T11:51:00Z" w16du:dateUtc="2024-07-31T03:51:00Z">
              <w:r w:rsidDel="00D9283C">
                <w:delText>‘</w:delText>
              </w:r>
            </w:del>
            <w:r>
              <w:t>native</w:t>
            </w:r>
            <w:ins w:id="989" w:author="Deb Troendle-Scott" w:date="2024-07-31T11:51:00Z" w16du:dateUtc="2024-07-31T03:51:00Z">
              <w:r w:rsidR="00D9283C">
                <w:t>”</w:t>
              </w:r>
            </w:ins>
            <w:del w:id="990" w:author="Deb Troendle-Scott" w:date="2024-07-31T11:51:00Z" w16du:dateUtc="2024-07-31T03:51:00Z">
              <w:r w:rsidDel="00D9283C">
                <w:delText>’</w:delText>
              </w:r>
            </w:del>
            <w:r>
              <w:t xml:space="preserve"> should not be used to talk about people.</w:t>
            </w:r>
          </w:p>
        </w:tc>
      </w:tr>
    </w:tbl>
    <w:p w14:paraId="5EBB04DB" w14:textId="4E1FE0C9" w:rsidR="00F462A7" w:rsidRDefault="00F462A7">
      <w:pPr>
        <w:pStyle w:val="BodyText"/>
      </w:pPr>
      <w:r>
        <w:t>The essential argument is that certain generations have changed</w:t>
      </w:r>
      <w:ins w:id="991" w:author="Deb Troendle-Scott" w:date="2024-07-31T11:51:00Z" w16du:dateUtc="2024-07-31T03:51:00Z">
        <w:r w:rsidR="00B450C4">
          <w:t>,</w:t>
        </w:r>
      </w:ins>
      <w:r>
        <w:t xml:space="preserve"> in that they have </w:t>
      </w:r>
      <w:del w:id="992" w:author="Deb Troendle-Scott" w:date="2024-07-31T11:51:00Z" w16du:dateUtc="2024-07-31T03:51:00Z">
        <w:r w:rsidDel="00B450C4">
          <w:delText xml:space="preserve">this </w:delText>
        </w:r>
      </w:del>
      <w:ins w:id="993" w:author="Deb Troendle-Scott" w:date="2024-07-31T11:51:00Z" w16du:dateUtc="2024-07-31T03:51:00Z">
        <w:r w:rsidR="00B450C4">
          <w:t xml:space="preserve">an </w:t>
        </w:r>
      </w:ins>
      <w:r>
        <w:t xml:space="preserve">innate ability to use and learn technology because they have grown up using technology, and those generations whose formative years pre-date the advent of the internet are forever at a disadvantage compared to </w:t>
      </w:r>
      <w:r>
        <w:rPr>
          <w:i/>
          <w:iCs/>
        </w:rPr>
        <w:t>kids</w:t>
      </w:r>
      <w:r>
        <w:t xml:space="preserve">. </w:t>
      </w:r>
      <w:commentRangeStart w:id="994"/>
      <w:r>
        <w:t xml:space="preserve">You can read a bit more about the idea on Wikipedia, </w:t>
      </w:r>
      <w:r w:rsidRPr="00CA282E">
        <w:t>linked</w:t>
      </w:r>
      <w:r>
        <w:t xml:space="preserve"> below. There is also a link in that article to Prensky’s original article</w:t>
      </w:r>
      <w:commentRangeEnd w:id="994"/>
      <w:r w:rsidR="002C5CEC">
        <w:rPr>
          <w:rStyle w:val="CommentReference"/>
          <w:kern w:val="2"/>
          <w:lang w:val="en-CA"/>
          <w14:ligatures w14:val="standardContextual"/>
        </w:rPr>
        <w:commentReference w:id="994"/>
      </w:r>
      <w:r>
        <w:t>.</w:t>
      </w:r>
    </w:p>
    <w:p w14:paraId="68AA1FC5" w14:textId="33AE9848" w:rsidR="00F462A7" w:rsidRDefault="00F462A7">
      <w:pPr>
        <w:pStyle w:val="Heading4"/>
        <w:pPrChange w:id="995" w:author="Deb Troendle-Scott" w:date="2024-08-17T13:20:00Z" w16du:dateUtc="2024-08-17T05:20:00Z">
          <w:pPr>
            <w:pStyle w:val="BodyText"/>
          </w:pPr>
        </w:pPrChange>
      </w:pPr>
      <w:r>
        <w:t xml:space="preserve">Digital </w:t>
      </w:r>
      <w:r w:rsidR="002C5CEC">
        <w:t>N</w:t>
      </w:r>
      <w:r>
        <w:t>ative</w:t>
      </w:r>
      <w:r w:rsidR="002C5CEC">
        <w:t>s</w:t>
      </w:r>
    </w:p>
    <w:p w14:paraId="37C08477" w14:textId="7B432169" w:rsidR="00F462A7" w:rsidRDefault="00F462A7">
      <w:pPr>
        <w:pStyle w:val="BodyText"/>
      </w:pPr>
      <w:r>
        <w:t xml:space="preserve">Aside from the problematic framing of learners as kids, there are some distinct challenges with the idea of digital literacy being a fixed trait rather than a matter of comfort, familiarity, and a skill that can be practiced and learned. It is no secret that </w:t>
      </w:r>
      <w:del w:id="996" w:author="Deb Troendle-Scott" w:date="2024-07-31T11:54:00Z" w16du:dateUtc="2024-07-31T03:54:00Z">
        <w:r w:rsidDel="003604DD">
          <w:delText xml:space="preserve">more </w:delText>
        </w:r>
      </w:del>
      <w:r>
        <w:t xml:space="preserve">young people are comfortable using social media apps </w:t>
      </w:r>
      <w:del w:id="997" w:author="Deb Troendle-Scott" w:date="2024-07-31T11:54:00Z" w16du:dateUtc="2024-07-31T03:54:00Z">
        <w:r w:rsidDel="003604DD">
          <w:delText xml:space="preserve">like </w:delText>
        </w:r>
      </w:del>
      <w:ins w:id="998" w:author="Deb Troendle-Scott" w:date="2024-07-31T11:54:00Z" w16du:dateUtc="2024-07-31T03:54:00Z">
        <w:r w:rsidR="003604DD">
          <w:t xml:space="preserve">such as </w:t>
        </w:r>
      </w:ins>
      <w:r>
        <w:t>TikTok, Instagram, SnapChat, Weibo, WeChat, and the like, but this doesn’t imply a superior aptitude for learning technology compared to older generations</w:t>
      </w:r>
      <w:ins w:id="999" w:author="Deb Troendle-Scott" w:date="2024-07-31T11:54:00Z" w16du:dateUtc="2024-07-31T03:54:00Z">
        <w:r w:rsidR="00F121EF">
          <w:t>,</w:t>
        </w:r>
      </w:ins>
      <w:r>
        <w:t xml:space="preserve"> or an inherent proficiency in doing so. For example, are most </w:t>
      </w:r>
      <w:del w:id="1000" w:author="Deb Troendle-Scott" w:date="2024-07-31T11:54:00Z" w16du:dateUtc="2024-07-31T03:54:00Z">
        <w:r w:rsidDel="00F121EF">
          <w:delText>1st</w:delText>
        </w:r>
      </w:del>
      <w:ins w:id="1001" w:author="Deb Troendle-Scott" w:date="2024-07-31T11:54:00Z" w16du:dateUtc="2024-07-31T03:54:00Z">
        <w:r w:rsidR="00F121EF">
          <w:t>first</w:t>
        </w:r>
      </w:ins>
      <w:r>
        <w:t>-year university students proficient in using a spreadsheet to create a budget? If they have created a budget, it’s more likely they use an app than a spreadsheet.</w:t>
      </w:r>
    </w:p>
    <w:p w14:paraId="3275A2A3" w14:textId="3D7F36D9" w:rsidR="00F462A7" w:rsidRDefault="00F462A7">
      <w:pPr>
        <w:pStyle w:val="BodyText"/>
      </w:pPr>
      <w:r>
        <w:t xml:space="preserve">We’d like to introduce you to a different way to conceptualize your relationship with digital media, and that is that you may be a </w:t>
      </w:r>
      <w:r>
        <w:rPr>
          <w:i/>
          <w:iCs/>
        </w:rPr>
        <w:t>visitor</w:t>
      </w:r>
      <w:r>
        <w:t xml:space="preserve"> in some web spaces and a </w:t>
      </w:r>
      <w:r>
        <w:rPr>
          <w:i/>
          <w:iCs/>
        </w:rPr>
        <w:t>resident</w:t>
      </w:r>
      <w:r>
        <w:t xml:space="preserve"> in others. Places on the web where you might be a visitor are those places where you</w:t>
      </w:r>
      <w:del w:id="1002" w:author="Deb Troendle-Scott" w:date="2024-07-31T11:54:00Z" w16du:dateUtc="2024-07-31T03:54:00Z">
        <w:r w:rsidDel="00F121EF">
          <w:delText>,</w:delText>
        </w:r>
      </w:del>
      <w:r>
        <w:t xml:space="preserve"> quite literally</w:t>
      </w:r>
      <w:ins w:id="1003" w:author="Deb Troendle-Scott" w:date="2024-07-31T11:55:00Z" w16du:dateUtc="2024-07-31T03:55:00Z">
        <w:r w:rsidR="00F121EF">
          <w:t xml:space="preserve"> </w:t>
        </w:r>
      </w:ins>
      <w:del w:id="1004" w:author="Deb Troendle-Scott" w:date="2024-07-31T11:55:00Z" w16du:dateUtc="2024-07-31T03:55:00Z">
        <w:r w:rsidDel="00F121EF">
          <w:delText xml:space="preserve">, </w:delText>
        </w:r>
      </w:del>
      <w:r>
        <w:t>visit, but importantly, don’t leave a public trace of your time there. You don’t spend any time interacting with people, but rather, you take a rather utilitarian approach by visiting a site, doing a thing, and leaving.</w:t>
      </w:r>
    </w:p>
    <w:p w14:paraId="22C2CEEC" w14:textId="37E52D54" w:rsidR="00F462A7" w:rsidRDefault="00F462A7">
      <w:pPr>
        <w:pStyle w:val="BodyText"/>
      </w:pPr>
      <w:r>
        <w:t>Alternately, there are places and spaces on the web</w:t>
      </w:r>
      <w:del w:id="1005" w:author="Deb Troendle-Scott" w:date="2024-07-31T11:55:00Z" w16du:dateUtc="2024-07-31T03:55:00Z">
        <w:r w:rsidDel="00F121EF">
          <w:delText>,</w:delText>
        </w:r>
      </w:del>
      <w:r>
        <w:t xml:space="preserve"> where </w:t>
      </w:r>
      <w:r>
        <w:rPr>
          <w:i/>
          <w:iCs/>
        </w:rPr>
        <w:t>you</w:t>
      </w:r>
      <w:r>
        <w:t xml:space="preserve"> reside as a persona, where you interact, socialize, and leave traces of yourself online. For some, that may be Facebook</w:t>
      </w:r>
      <w:r w:rsidR="00E2506C">
        <w:t xml:space="preserve"> or Instagram</w:t>
      </w:r>
      <w:r>
        <w:t>, where you keep in touch with friends and family, or X (formerly Twitter), or maybe it’s a blog, or social site. The important distinction is that these are places where you connect with other people</w:t>
      </w:r>
      <w:ins w:id="1006" w:author="Deb Troendle-Scott" w:date="2024-08-17T13:21:00Z" w16du:dateUtc="2024-08-17T05:21:00Z">
        <w:r w:rsidR="005F204E">
          <w:t>,</w:t>
        </w:r>
      </w:ins>
      <w:del w:id="1007" w:author="Deb Troendle-Scott" w:date="2024-08-17T13:21:00Z" w16du:dateUtc="2024-08-17T05:21:00Z">
        <w:r w:rsidDel="005F204E">
          <w:delText>;</w:delText>
        </w:r>
      </w:del>
      <w:r>
        <w:t xml:space="preserve"> where you are socially </w:t>
      </w:r>
      <w:r>
        <w:rPr>
          <w:i/>
          <w:iCs/>
        </w:rPr>
        <w:t>present</w:t>
      </w:r>
      <w:r>
        <w:t>.</w:t>
      </w:r>
    </w:p>
    <w:p w14:paraId="537C850B" w14:textId="3430E8C5" w:rsidR="00F462A7" w:rsidRDefault="00F462A7">
      <w:pPr>
        <w:pStyle w:val="BodyText"/>
      </w:pPr>
      <w:r>
        <w:t xml:space="preserve">At the same time, if we can imagine the visitor </w:t>
      </w:r>
      <m:oMath>
        <m:r>
          <m:rPr>
            <m:sty m:val="p"/>
          </m:rPr>
          <w:rPr>
            <w:rFonts w:ascii="Cambria Math" w:hAnsi="Cambria Math"/>
          </w:rPr>
          <m:t>↔</m:t>
        </m:r>
      </m:oMath>
      <w:r>
        <w:t xml:space="preserve"> resident continuum on a horizontal axis, there is also a personal </w:t>
      </w:r>
      <m:oMath>
        <m:r>
          <m:rPr>
            <m:sty m:val="p"/>
          </m:rPr>
          <w:rPr>
            <w:rFonts w:ascii="Cambria Math" w:hAnsi="Cambria Math"/>
          </w:rPr>
          <m:t>↕</m:t>
        </m:r>
      </m:oMath>
      <w:r>
        <w:t xml:space="preserve"> professional (or educational) continuum on a vertical axis, leading to </w:t>
      </w:r>
      <w:ins w:id="1008" w:author="Deb Troendle-Scott" w:date="2024-07-31T11:56:00Z" w16du:dateUtc="2024-07-31T03:56:00Z">
        <w:r w:rsidR="00E2506C">
          <w:t>four</w:t>
        </w:r>
      </w:ins>
      <w:del w:id="1009" w:author="Deb Troendle-Scott" w:date="2024-07-31T11:56:00Z" w16du:dateUtc="2024-07-31T03:56:00Z">
        <w:r w:rsidDel="00E2506C">
          <w:delText>4</w:delText>
        </w:r>
      </w:del>
      <w:r>
        <w:t xml:space="preserve"> quadrants where you might situate your technology use.</w:t>
      </w:r>
    </w:p>
    <w:p w14:paraId="070346D4" w14:textId="5FC04330" w:rsidR="00F462A7" w:rsidRDefault="00F462A7">
      <w:pPr>
        <w:pStyle w:val="Heading3"/>
      </w:pPr>
      <w:bookmarkStart w:id="1010" w:name="activity-where-am-i-online"/>
      <w:bookmarkEnd w:id="967"/>
      <w:r>
        <w:t xml:space="preserve">1.3.10 Activity: Where </w:t>
      </w:r>
      <w:ins w:id="1011" w:author="Deb Troendle-Scott" w:date="2024-08-13T15:39:00Z" w16du:dateUtc="2024-08-13T07:39:00Z">
        <w:r w:rsidR="00D31929">
          <w:t>a</w:t>
        </w:r>
      </w:ins>
      <w:del w:id="1012" w:author="Deb Troendle-Scott" w:date="2024-08-13T15:39:00Z" w16du:dateUtc="2024-08-13T07:39:00Z">
        <w:r w:rsidDel="00D31929">
          <w:delText>A</w:delText>
        </w:r>
      </w:del>
      <w:r>
        <w:t>m I Online?</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8571"/>
      </w:tblGrid>
      <w:tr w:rsidR="00F462A7" w14:paraId="4C537C64" w14:textId="77777777" w:rsidTr="00C326C9">
        <w:trPr>
          <w:cantSplit/>
        </w:trPr>
        <w:tc>
          <w:tcPr>
            <w:tcW w:w="0" w:type="auto"/>
            <w:tcMar>
              <w:left w:w="144" w:type="dxa"/>
            </w:tcMar>
          </w:tcPr>
          <w:p w14:paraId="4101652C" w14:textId="77777777" w:rsidR="00F462A7" w:rsidRDefault="00F462A7">
            <w:pPr>
              <w:pStyle w:val="FirstParagraph"/>
              <w:spacing w:before="16" w:after="64"/>
            </w:pPr>
          </w:p>
          <w:p w14:paraId="1087B6CA" w14:textId="77777777" w:rsidR="00F462A7" w:rsidRDefault="00F462A7">
            <w:pPr>
              <w:pStyle w:val="BodyText"/>
              <w:spacing w:before="16"/>
            </w:pPr>
            <w:r>
              <w:t>The video below explains a process to help you think about where you reside on the web</w:t>
            </w:r>
            <w:del w:id="1013" w:author="Deb Troendle-Scott" w:date="2024-07-31T11:59:00Z" w16du:dateUtc="2024-07-31T03:59:00Z">
              <w:r w:rsidDel="006324AD">
                <w:delText xml:space="preserve"> (7 mins)</w:delText>
              </w:r>
            </w:del>
            <w:r>
              <w:t>.</w:t>
            </w:r>
          </w:p>
          <w:p w14:paraId="3D54AD63" w14:textId="77777777" w:rsidR="004D4804" w:rsidRDefault="009C658A">
            <w:pPr>
              <w:pStyle w:val="ListBullet"/>
            </w:pPr>
            <w:ins w:id="1014" w:author="Deb Troendle-Scott" w:date="2024-08-25T11:32:00Z" w16du:dateUtc="2024-08-25T03:32:00Z">
              <w:r w:rsidRPr="009C658A">
                <w:rPr>
                  <w:b/>
                  <w:bCs/>
                  <w:kern w:val="2"/>
                  <w:lang w:val="en-CA"/>
                  <w14:ligatures w14:val="standardContextual"/>
                  <w:rPrChange w:id="1015" w:author="Deb Troendle-Scott" w:date="2024-08-25T11:32:00Z" w16du:dateUtc="2024-08-25T03:32:00Z">
                    <w:rPr/>
                  </w:rPrChange>
                </w:rPr>
                <w:t>Watch</w:t>
              </w:r>
              <w:r>
                <w:t xml:space="preserve">: </w:t>
              </w:r>
            </w:ins>
          </w:p>
          <w:p w14:paraId="71A7567C" w14:textId="5BFF05B2" w:rsidR="00F462A7" w:rsidRDefault="006E00F8" w:rsidP="004D4804">
            <w:pPr>
              <w:pStyle w:val="ListBullet2"/>
            </w:pPr>
            <w:r>
              <w:fldChar w:fldCharType="begin"/>
            </w:r>
            <w:ins w:id="1016" w:author="Deb Troendle-Scott" w:date="2024-08-25T11:32:00Z" w16du:dateUtc="2024-08-25T03:32:00Z">
              <w:r w:rsidR="009C658A">
                <w:instrText xml:space="preserve">HYPERLINK "https://www.youtube.com/watch?v=sPOG3iThmRI" \h </w:instrText>
              </w:r>
            </w:ins>
            <w:del w:id="1017" w:author="Deb Troendle-Scott" w:date="2024-08-25T11:32:00Z" w16du:dateUtc="2024-08-25T03:32:00Z">
              <w:r w:rsidDel="009C658A">
                <w:delInstrText>HYPERLINK "https://www.youtube.com/watch?v=sPOG3iThmRI" \h</w:delInstrText>
              </w:r>
            </w:del>
            <w:r>
              <w:fldChar w:fldCharType="separate"/>
            </w:r>
            <w:del w:id="1018" w:author="Deb Troendle-Scott" w:date="2024-08-25T11:32:00Z" w16du:dateUtc="2024-08-25T03:32:00Z">
              <w:r w:rsidR="00F462A7" w:rsidRPr="006324AD" w:rsidDel="009C658A">
                <w:rPr>
                  <w:rStyle w:val="Hyperlink"/>
                  <w:b/>
                  <w:bCs/>
                  <w:kern w:val="2"/>
                  <w:lang w:val="en-CA"/>
                  <w14:ligatures w14:val="standardContextual"/>
                  <w:rPrChange w:id="1019" w:author="Deb Troendle-Scott" w:date="2024-07-31T11:59:00Z" w16du:dateUtc="2024-07-31T03:59:00Z">
                    <w:rPr>
                      <w:rStyle w:val="Hyperlink"/>
                    </w:rPr>
                  </w:rPrChange>
                </w:rPr>
                <w:delText>Watch</w:delText>
              </w:r>
              <w:r w:rsidR="00F462A7" w:rsidDel="009C658A">
                <w:rPr>
                  <w:rStyle w:val="Hyperlink"/>
                </w:rPr>
                <w:delText xml:space="preserve">: </w:delText>
              </w:r>
              <w:r w:rsidR="00F462A7" w:rsidDel="009C658A">
                <w:rPr>
                  <w:rStyle w:val="Hyperlink"/>
                  <w:i/>
                  <w:iCs/>
                </w:rPr>
                <w:delText>Visitors and Residents</w:delText>
              </w:r>
            </w:del>
            <w:ins w:id="1020" w:author="Deb Troendle-Scott" w:date="2024-08-25T11:32:00Z" w16du:dateUtc="2024-08-25T03:32:00Z">
              <w:r w:rsidR="009C658A">
                <w:rPr>
                  <w:rStyle w:val="Hyperlink"/>
                  <w:i/>
                  <w:iCs/>
                </w:rPr>
                <w:t>Visitors and Residents</w:t>
              </w:r>
            </w:ins>
            <w:r>
              <w:rPr>
                <w:rStyle w:val="Hyperlink"/>
                <w:i/>
                <w:iCs/>
              </w:rPr>
              <w:fldChar w:fldCharType="end"/>
            </w:r>
            <w:r w:rsidR="00F462A7">
              <w:t xml:space="preserve"> </w:t>
            </w:r>
            <w:r w:rsidR="006324AD">
              <w:fldChar w:fldCharType="begin"/>
            </w:r>
            <w:r w:rsidR="00C754D5">
              <w:instrText xml:space="preserve"> ADDIN ZOTERO_ITEM CSL_CITATION {"citationID":"rftYuWuZ","properties":{"formattedCitation":"(2014)","plainCitation":"(2014)","noteIndex":0},"citationItems":[{"id":194,"uris":["http://zotero.org/users/14693029/items/LNJ9GK2F"],"itemData":{"id":194,"type":"motion_picture","abstract":"Creative Commons Attribution license (reuse allowed)","medium":"Video","note":"author: Jiscnetskills ||","publisher":"YouTube","title":"Visitors and residents","URL":"https://www.youtube.com/watch?v=sPOG3iThmRI","accessed":{"date-parts":[["2024",7,31]]},"issued":{"date-parts":[["2014",3,10]]}},"label":"page","suppress-author":true}],"schema":"https://github.com/citation-style-language/schema/raw/master/csl-citation.json"} </w:instrText>
            </w:r>
            <w:r w:rsidR="006324AD">
              <w:fldChar w:fldCharType="separate"/>
            </w:r>
            <w:r w:rsidR="006324AD" w:rsidRPr="006324AD">
              <w:rPr>
                <w:rFonts w:ascii="Aptos" w:hAnsi="Aptos"/>
              </w:rPr>
              <w:t>(2014)</w:t>
            </w:r>
            <w:r w:rsidR="006324AD">
              <w:fldChar w:fldCharType="end"/>
            </w:r>
          </w:p>
          <w:p w14:paraId="002E49E6" w14:textId="77777777" w:rsidR="00F462A7" w:rsidRDefault="004D4804">
            <w:pPr>
              <w:pStyle w:val="BodyText"/>
            </w:pPr>
            <w:hyperlink r:id="rId35">
              <w:r w:rsidR="00F462A7">
                <w:rPr>
                  <w:rStyle w:val="Hyperlink"/>
                </w:rPr>
                <w:t>https://www.youtube-nocookie.com/embed/sPOG3iThmRI</w:t>
              </w:r>
            </w:hyperlink>
          </w:p>
          <w:p w14:paraId="1F4C513C" w14:textId="0DEE5908" w:rsidR="00F462A7" w:rsidRPr="00BD65DC" w:rsidRDefault="00F462A7">
            <w:pPr>
              <w:pStyle w:val="ListBullet"/>
              <w:rPr>
                <w:b/>
                <w:bCs/>
                <w:rPrChange w:id="1021" w:author="Deb Troendle-Scott" w:date="2024-08-20T17:35:00Z" w16du:dateUtc="2024-08-20T09:35:00Z">
                  <w:rPr/>
                </w:rPrChange>
              </w:rPr>
              <w:pPrChange w:id="1022" w:author="Deb Troendle-Scott" w:date="2024-08-20T17:35:00Z" w16du:dateUtc="2024-08-20T09:35:00Z">
                <w:pPr>
                  <w:pStyle w:val="BodyText"/>
                </w:pPr>
              </w:pPrChange>
            </w:pPr>
            <w:r w:rsidRPr="00BD65DC">
              <w:rPr>
                <w:b/>
                <w:bCs/>
                <w:kern w:val="2"/>
                <w:lang w:val="en-CA"/>
                <w14:ligatures w14:val="standardContextual"/>
                <w:rPrChange w:id="1023" w:author="Deb Troendle-Scott" w:date="2024-08-20T17:35:00Z" w16du:dateUtc="2024-08-20T09:35:00Z">
                  <w:rPr/>
                </w:rPrChange>
              </w:rPr>
              <w:t>Questions to Consider</w:t>
            </w:r>
            <w:ins w:id="1024" w:author="Deb Troendle-Scott" w:date="2024-08-20T17:35:00Z" w16du:dateUtc="2024-08-20T09:35:00Z">
              <w:r w:rsidR="00BD65DC">
                <w:rPr>
                  <w:b/>
                  <w:bCs/>
                </w:rPr>
                <w:t>:</w:t>
              </w:r>
            </w:ins>
          </w:p>
          <w:p w14:paraId="5D0D85A1" w14:textId="77777777" w:rsidR="00F462A7" w:rsidRDefault="00F462A7">
            <w:pPr>
              <w:pStyle w:val="ListBullet2"/>
              <w:pPrChange w:id="1025" w:author="Deb Troendle-Scott" w:date="2024-08-20T17:35:00Z" w16du:dateUtc="2024-08-20T09:35:00Z">
                <w:pPr>
                  <w:pStyle w:val="Compact"/>
                  <w:numPr>
                    <w:numId w:val="2"/>
                  </w:numPr>
                  <w:ind w:left="720" w:hanging="360"/>
                </w:pPr>
              </w:pPrChange>
            </w:pPr>
            <w:r>
              <w:t>What surprised you as you watched the video?</w:t>
            </w:r>
          </w:p>
          <w:p w14:paraId="3658788D" w14:textId="77777777" w:rsidR="00F462A7" w:rsidRDefault="00F462A7">
            <w:pPr>
              <w:pStyle w:val="ListBullet2"/>
              <w:pPrChange w:id="1026" w:author="Deb Troendle-Scott" w:date="2024-08-20T17:35:00Z" w16du:dateUtc="2024-08-20T09:35:00Z">
                <w:pPr>
                  <w:pStyle w:val="Compact"/>
                  <w:numPr>
                    <w:numId w:val="2"/>
                  </w:numPr>
                  <w:ind w:left="720" w:hanging="360"/>
                </w:pPr>
              </w:pPrChange>
            </w:pPr>
            <w:r>
              <w:t>How can you apply the concepts presented to your experience in learning with technology?</w:t>
            </w:r>
          </w:p>
          <w:p w14:paraId="39DAD753" w14:textId="77777777" w:rsidR="00F462A7" w:rsidRDefault="00F462A7">
            <w:pPr>
              <w:pStyle w:val="FirstParagraph"/>
              <w:spacing w:after="16"/>
            </w:pPr>
            <w:r>
              <w:t>Feel free to jot down your notes in Obsidian.</w:t>
            </w:r>
          </w:p>
        </w:tc>
      </w:tr>
    </w:tbl>
    <w:p w14:paraId="0F634CE6" w14:textId="77777777" w:rsidR="00F462A7" w:rsidRDefault="00F462A7">
      <w:pPr>
        <w:pStyle w:val="BodyText"/>
      </w:pPr>
      <w:r>
        <w:t xml:space="preserve">Now to the task of creating your own </w:t>
      </w:r>
      <w:r w:rsidRPr="00D470B9">
        <w:rPr>
          <w:rPrChange w:id="1027" w:author="Deb Troendle-Scott" w:date="2024-08-20T22:46:00Z" w16du:dateUtc="2024-08-20T14:46:00Z">
            <w:rPr>
              <w:i/>
              <w:iCs/>
            </w:rPr>
          </w:rPrChange>
        </w:rPr>
        <w:t>Visitors and Residents Diagram</w:t>
      </w:r>
      <w:r>
        <w:t>.</w:t>
      </w:r>
    </w:p>
    <w:p w14:paraId="0C653129" w14:textId="7A1C18C9" w:rsidR="00F462A7" w:rsidRDefault="00F462A7">
      <w:pPr>
        <w:pStyle w:val="BodyText"/>
      </w:pPr>
      <w:r>
        <w:t xml:space="preserve">See the </w:t>
      </w:r>
      <w:ins w:id="1028" w:author="Deb Troendle-Scott" w:date="2024-07-31T12:02:00Z" w16du:dateUtc="2024-07-31T04:02:00Z">
        <w:r w:rsidR="00DB45A2">
          <w:t>d</w:t>
        </w:r>
      </w:ins>
      <w:del w:id="1029" w:author="Deb Troendle-Scott" w:date="2024-07-31T12:02:00Z" w16du:dateUtc="2024-07-31T04:02:00Z">
        <w:r w:rsidDel="00DB45A2">
          <w:delText>VR D</w:delText>
        </w:r>
      </w:del>
      <w:r>
        <w:t>iagram below</w:t>
      </w:r>
      <w:ins w:id="1030" w:author="Deb Troendle-Scott" w:date="2024-07-31T12:02:00Z" w16du:dateUtc="2024-07-31T04:02:00Z">
        <w:r w:rsidR="00913597">
          <w:t xml:space="preserve"> </w:t>
        </w:r>
      </w:ins>
      <w:r>
        <w:t>…</w:t>
      </w:r>
      <w:ins w:id="1031" w:author="Deb Troendle-Scott" w:date="2024-07-31T12:02:00Z" w16du:dateUtc="2024-07-31T04:02:00Z">
        <w:r w:rsidR="00913597">
          <w:t xml:space="preserve"> </w:t>
        </w:r>
      </w:ins>
      <w:r>
        <w:t xml:space="preserve">keep in mind that this diagram represents a set of tools that </w:t>
      </w:r>
      <w:del w:id="1032" w:author="Deb Troendle-Scott" w:date="2024-07-31T12:03:00Z" w16du:dateUtc="2024-07-31T04:03:00Z">
        <w:r w:rsidDel="00DB45A2">
          <w:delText xml:space="preserve">I </w:delText>
        </w:r>
      </w:del>
      <w:ins w:id="1033" w:author="Deb Troendle-Scott" w:date="2024-07-31T12:03:00Z" w16du:dateUtc="2024-07-31T04:03:00Z">
        <w:r w:rsidR="00DB45A2">
          <w:t>its creator has</w:t>
        </w:r>
      </w:ins>
      <w:del w:id="1034" w:author="Deb Troendle-Scott" w:date="2024-07-31T12:03:00Z" w16du:dateUtc="2024-07-31T04:03:00Z">
        <w:r w:rsidDel="00DB45A2">
          <w:delText>have</w:delText>
        </w:r>
      </w:del>
      <w:r>
        <w:t xml:space="preserve"> been using for a decade or more</w:t>
      </w:r>
      <w:ins w:id="1035" w:author="Deb Troendle-Scott" w:date="2024-07-31T12:03:00Z" w16du:dateUtc="2024-07-31T04:03:00Z">
        <w:r w:rsidR="00DB45A2">
          <w:t>,</w:t>
        </w:r>
      </w:ins>
      <w:r>
        <w:t xml:space="preserve"> and that </w:t>
      </w:r>
      <w:del w:id="1036" w:author="Deb Troendle-Scott" w:date="2024-07-31T12:03:00Z" w16du:dateUtc="2024-07-31T04:03:00Z">
        <w:r w:rsidDel="00DB45A2">
          <w:delText>I</w:delText>
        </w:r>
      </w:del>
      <w:ins w:id="1037" w:author="Deb Troendle-Scott" w:date="2024-07-31T12:03:00Z" w16du:dateUtc="2024-07-31T04:03:00Z">
        <w:r w:rsidR="00DB45A2">
          <w:t>they</w:t>
        </w:r>
      </w:ins>
      <w:r>
        <w:t xml:space="preserve"> have invested </w:t>
      </w:r>
      <w:del w:id="1038" w:author="Deb Troendle-Scott" w:date="2024-07-31T12:03:00Z" w16du:dateUtc="2024-07-31T04:03:00Z">
        <w:r w:rsidDel="00DB45A2">
          <w:delText xml:space="preserve">my </w:delText>
        </w:r>
      </w:del>
      <w:ins w:id="1039" w:author="Deb Troendle-Scott" w:date="2024-07-31T12:03:00Z" w16du:dateUtc="2024-07-31T04:03:00Z">
        <w:r w:rsidR="00DB45A2">
          <w:t xml:space="preserve">their </w:t>
        </w:r>
      </w:ins>
      <w:r>
        <w:t>career in educational technology. There is a lot here</w:t>
      </w:r>
      <w:ins w:id="1040" w:author="Deb Troendle-Scott" w:date="2024-07-31T12:03:00Z" w16du:dateUtc="2024-07-31T04:03:00Z">
        <w:r w:rsidR="00F31F7C">
          <w:t xml:space="preserve">; </w:t>
        </w:r>
      </w:ins>
      <w:del w:id="1041" w:author="Deb Troendle-Scott" w:date="2024-07-31T12:03:00Z" w16du:dateUtc="2024-07-31T04:03:00Z">
        <w:r w:rsidDel="00F31F7C">
          <w:delText xml:space="preserve">, but </w:delText>
        </w:r>
      </w:del>
      <w:r>
        <w:t xml:space="preserve">yours might look significantly different with only a few tools here and there. Or perhaps your </w:t>
      </w:r>
      <w:del w:id="1042" w:author="Deb Troendle-Scott" w:date="2024-07-31T12:03:00Z" w16du:dateUtc="2024-07-31T04:03:00Z">
        <w:r w:rsidDel="00F31F7C">
          <w:delText xml:space="preserve">VR </w:delText>
        </w:r>
      </w:del>
      <w:r>
        <w:t>diagram has a plethora of tools you use regularly. The key idea of visitors and residents is for you to think about which technologies you use as a resident, and then to think about which tools you may have tried or are interested in pursuing. From there, we can begin to plan for tools we can use that afford us the opportunity to reside there.</w:t>
      </w:r>
    </w:p>
    <w:tbl>
      <w:tblPr>
        <w:tblStyle w:val="Table"/>
        <w:tblW w:w="5000" w:type="pct"/>
        <w:tblLayout w:type="fixed"/>
        <w:tblLook w:val="0000" w:firstRow="0" w:lastRow="0" w:firstColumn="0" w:lastColumn="0" w:noHBand="0" w:noVBand="0"/>
      </w:tblPr>
      <w:tblGrid>
        <w:gridCol w:w="9360"/>
      </w:tblGrid>
      <w:tr w:rsidR="00F462A7" w14:paraId="2ACC729B" w14:textId="77777777">
        <w:tc>
          <w:tcPr>
            <w:tcW w:w="7920" w:type="dxa"/>
          </w:tcPr>
          <w:p w14:paraId="3A9F1F20" w14:textId="77777777" w:rsidR="00F31F7C" w:rsidRPr="00F31F7C" w:rsidRDefault="00F462A7">
            <w:pPr>
              <w:pStyle w:val="ImageCaption"/>
              <w:spacing w:before="200"/>
              <w:rPr>
                <w:ins w:id="1043" w:author="Deb Troendle-Scott" w:date="2024-07-31T12:04:00Z" w16du:dateUtc="2024-07-31T04:04:00Z"/>
                <w:i w:val="0"/>
                <w:iCs/>
                <w:rPrChange w:id="1044" w:author="Deb Troendle-Scott" w:date="2024-07-31T12:04:00Z" w16du:dateUtc="2024-07-31T04:04:00Z">
                  <w:rPr>
                    <w:ins w:id="1045" w:author="Deb Troendle-Scott" w:date="2024-07-31T12:04:00Z" w16du:dateUtc="2024-07-31T04:04:00Z"/>
                  </w:rPr>
                </w:rPrChange>
              </w:rPr>
            </w:pPr>
            <w:bookmarkStart w:id="1046" w:name="fig-vrxdiagramx2"/>
            <w:r w:rsidRPr="00F31F7C">
              <w:rPr>
                <w:i w:val="0"/>
                <w:iCs/>
                <w:rPrChange w:id="1047" w:author="Deb Troendle-Scott" w:date="2024-07-31T12:04:00Z" w16du:dateUtc="2024-07-31T04:04:00Z">
                  <w:rPr/>
                </w:rPrChange>
              </w:rPr>
              <w:t>Figure 1.5</w:t>
            </w:r>
            <w:del w:id="1048" w:author="Deb Troendle-Scott" w:date="2024-07-31T12:04:00Z" w16du:dateUtc="2024-07-31T04:04:00Z">
              <w:r w:rsidRPr="00F31F7C" w:rsidDel="00F31F7C">
                <w:rPr>
                  <w:i w:val="0"/>
                  <w:iCs/>
                  <w:rPrChange w:id="1049" w:author="Deb Troendle-Scott" w:date="2024-07-31T12:04:00Z" w16du:dateUtc="2024-07-31T04:04:00Z">
                    <w:rPr/>
                  </w:rPrChange>
                </w:rPr>
                <w:delText xml:space="preserve">: </w:delText>
              </w:r>
            </w:del>
          </w:p>
          <w:p w14:paraId="217785C9" w14:textId="16EB0FF2" w:rsidR="00F462A7" w:rsidRDefault="00F462A7">
            <w:pPr>
              <w:pStyle w:val="ImageCaption"/>
              <w:spacing w:before="200"/>
              <w:rPr>
                <w:ins w:id="1050" w:author="Deb Troendle-Scott" w:date="2024-07-31T12:04:00Z" w16du:dateUtc="2024-07-31T04:04:00Z"/>
                <w:i w:val="0"/>
                <w:iCs/>
              </w:rPr>
            </w:pPr>
            <w:r>
              <w:t>Visitor</w:t>
            </w:r>
            <w:ins w:id="1051" w:author="Deb Troendle-Scott" w:date="2024-07-31T12:05:00Z" w16du:dateUtc="2024-07-31T04:05:00Z">
              <w:r w:rsidR="00FE07E2">
                <w:t>–</w:t>
              </w:r>
            </w:ins>
            <w:del w:id="1052" w:author="Deb Troendle-Scott" w:date="2024-07-31T12:05:00Z" w16du:dateUtc="2024-07-31T04:05:00Z">
              <w:r w:rsidDel="00FE07E2">
                <w:delText>-</w:delText>
              </w:r>
            </w:del>
            <w:r>
              <w:t>Resident Diagram</w:t>
            </w:r>
          </w:p>
          <w:p w14:paraId="13A0434A" w14:textId="04722517" w:rsidR="00F31F7C" w:rsidRPr="00F31F7C" w:rsidRDefault="00F31F7C">
            <w:pPr>
              <w:pStyle w:val="ImageCaption"/>
              <w:spacing w:before="200"/>
              <w:rPr>
                <w:i w:val="0"/>
                <w:iCs/>
                <w:rPrChange w:id="1053" w:author="Deb Troendle-Scott" w:date="2024-07-31T12:04:00Z" w16du:dateUtc="2024-07-31T04:04:00Z">
                  <w:rPr/>
                </w:rPrChange>
              </w:rPr>
            </w:pPr>
            <w:ins w:id="1054" w:author="Deb Troendle-Scott" w:date="2024-07-31T12:04:00Z" w16du:dateUtc="2024-07-31T04:04:00Z">
              <w:r>
                <w:rPr>
                  <w:i w:val="0"/>
                  <w:iCs/>
                </w:rPr>
                <w:t xml:space="preserve">[Alt text: Example of a </w:t>
              </w:r>
            </w:ins>
            <w:ins w:id="1055" w:author="Deb Troendle-Scott" w:date="2024-08-20T22:46:00Z" w16du:dateUtc="2024-08-20T14:46:00Z">
              <w:r w:rsidR="00B6484C">
                <w:rPr>
                  <w:i w:val="0"/>
                  <w:iCs/>
                </w:rPr>
                <w:t>V</w:t>
              </w:r>
            </w:ins>
            <w:ins w:id="1056" w:author="Deb Troendle-Scott" w:date="2024-07-31T12:04:00Z" w16du:dateUtc="2024-07-31T04:04:00Z">
              <w:r>
                <w:rPr>
                  <w:i w:val="0"/>
                  <w:iCs/>
                </w:rPr>
                <w:t>isitor</w:t>
              </w:r>
            </w:ins>
            <w:ins w:id="1057" w:author="Deb Troendle-Scott" w:date="2024-07-31T12:05:00Z" w16du:dateUtc="2024-07-31T04:05:00Z">
              <w:r w:rsidR="00FE07E2">
                <w:rPr>
                  <w:i w:val="0"/>
                  <w:iCs/>
                </w:rPr>
                <w:t>–</w:t>
              </w:r>
            </w:ins>
            <w:ins w:id="1058" w:author="Deb Troendle-Scott" w:date="2024-08-20T22:46:00Z" w16du:dateUtc="2024-08-20T14:46:00Z">
              <w:r w:rsidR="00B6484C">
                <w:rPr>
                  <w:i w:val="0"/>
                  <w:iCs/>
                </w:rPr>
                <w:t>R</w:t>
              </w:r>
            </w:ins>
            <w:ins w:id="1059" w:author="Deb Troendle-Scott" w:date="2024-07-31T12:05:00Z" w16du:dateUtc="2024-07-31T04:05:00Z">
              <w:r w:rsidR="00FE07E2">
                <w:rPr>
                  <w:i w:val="0"/>
                  <w:iCs/>
                </w:rPr>
                <w:t>esident diagram including many online tools]</w:t>
              </w:r>
            </w:ins>
          </w:p>
          <w:p w14:paraId="4B99056E" w14:textId="5292823B" w:rsidR="00F462A7" w:rsidRDefault="00F462A7">
            <w:pPr>
              <w:pStyle w:val="Compact"/>
            </w:pPr>
            <w:r>
              <w:rPr>
                <w:noProof/>
              </w:rPr>
              <w:drawing>
                <wp:inline distT="0" distB="0" distL="0" distR="0" wp14:anchorId="0E34C4CA" wp14:editId="196E328E">
                  <wp:extent cx="3810000" cy="2540000"/>
                  <wp:effectExtent l="0" t="0" r="0" b="0"/>
                  <wp:docPr id="110" name="Picture"/>
                  <wp:cNvGraphicFramePr/>
                  <a:graphic xmlns:a="http://schemas.openxmlformats.org/drawingml/2006/main">
                    <a:graphicData uri="http://schemas.openxmlformats.org/drawingml/2006/picture">
                      <pic:pic xmlns:pic="http://schemas.openxmlformats.org/drawingml/2006/picture">
                        <pic:nvPicPr>
                          <pic:cNvPr id="111" name="Picture" descr="assets/u1/vr-diagram-2.png"/>
                          <pic:cNvPicPr>
                            <a:picLocks noChangeAspect="1" noChangeArrowheads="1"/>
                          </pic:cNvPicPr>
                        </pic:nvPicPr>
                        <pic:blipFill>
                          <a:blip r:embed="rId36"/>
                          <a:stretch>
                            <a:fillRect/>
                          </a:stretch>
                        </pic:blipFill>
                        <pic:spPr bwMode="auto">
                          <a:xfrm>
                            <a:off x="0" y="0"/>
                            <a:ext cx="3810000" cy="2540000"/>
                          </a:xfrm>
                          <a:prstGeom prst="rect">
                            <a:avLst/>
                          </a:prstGeom>
                          <a:noFill/>
                          <a:ln w="9525">
                            <a:noFill/>
                            <a:headEnd/>
                            <a:tailEnd/>
                          </a:ln>
                        </pic:spPr>
                      </pic:pic>
                    </a:graphicData>
                  </a:graphic>
                </wp:inline>
              </w:drawing>
            </w:r>
          </w:p>
        </w:tc>
        <w:bookmarkEnd w:id="1046"/>
      </w:tr>
    </w:tbl>
    <w:p w14:paraId="61D427A2" w14:textId="708C4E68" w:rsidR="00F462A7" w:rsidRDefault="00F462A7">
      <w:pPr>
        <w:pStyle w:val="BodyText"/>
      </w:pPr>
      <w:r>
        <w:t xml:space="preserve">It is certainly notable that </w:t>
      </w:r>
      <w:del w:id="1060" w:author="Deb Troendle-Scott" w:date="2024-07-31T12:07:00Z" w16du:dateUtc="2024-07-31T04:07:00Z">
        <w:r w:rsidDel="00D82692">
          <w:delText xml:space="preserve">I </w:delText>
        </w:r>
      </w:del>
      <w:ins w:id="1061" w:author="Deb Troendle-Scott" w:date="2024-07-31T12:07:00Z" w16du:dateUtc="2024-07-31T04:07:00Z">
        <w:r w:rsidR="00D82692">
          <w:t>this diagram’s creator is</w:t>
        </w:r>
      </w:ins>
      <w:del w:id="1062" w:author="Deb Troendle-Scott" w:date="2024-07-31T12:07:00Z" w16du:dateUtc="2024-07-31T04:07:00Z">
        <w:r w:rsidDel="00D82692">
          <w:delText>am</w:delText>
        </w:r>
      </w:del>
      <w:r>
        <w:t xml:space="preserve"> very much a visitor in Moodle! This does not mean that </w:t>
      </w:r>
      <w:ins w:id="1063" w:author="Deb Troendle-Scott" w:date="2024-07-31T12:07:00Z" w16du:dateUtc="2024-07-31T04:07:00Z">
        <w:r w:rsidR="00D82692">
          <w:t>they</w:t>
        </w:r>
      </w:ins>
      <w:del w:id="1064" w:author="Deb Troendle-Scott" w:date="2024-07-31T12:07:00Z" w16du:dateUtc="2024-07-31T04:07:00Z">
        <w:r w:rsidDel="00D82692">
          <w:delText>I</w:delText>
        </w:r>
      </w:del>
      <w:r>
        <w:t xml:space="preserve"> don’t spend much time there, </w:t>
      </w:r>
      <w:ins w:id="1065" w:author="Deb Troendle-Scott" w:date="2024-07-31T12:07:00Z" w16du:dateUtc="2024-07-31T04:07:00Z">
        <w:r w:rsidR="00D82692">
          <w:t>they</w:t>
        </w:r>
      </w:ins>
      <w:del w:id="1066" w:author="Deb Troendle-Scott" w:date="2024-07-31T12:07:00Z" w16du:dateUtc="2024-07-31T04:07:00Z">
        <w:r w:rsidDel="00D82692">
          <w:delText>I</w:delText>
        </w:r>
      </w:del>
      <w:r>
        <w:t xml:space="preserve"> spend a significant portion of every day working in Moodle, rather, the work that </w:t>
      </w:r>
      <w:del w:id="1067" w:author="Deb Troendle-Scott" w:date="2024-07-31T12:07:00Z" w16du:dateUtc="2024-07-31T04:07:00Z">
        <w:r w:rsidDel="00D82692">
          <w:delText>I</w:delText>
        </w:r>
      </w:del>
      <w:ins w:id="1068" w:author="Deb Troendle-Scott" w:date="2024-07-31T12:07:00Z" w16du:dateUtc="2024-07-31T04:07:00Z">
        <w:r w:rsidR="00D82692">
          <w:t>they</w:t>
        </w:r>
      </w:ins>
      <w:r>
        <w:t xml:space="preserve"> do there leaves very little trace of </w:t>
      </w:r>
      <w:del w:id="1069" w:author="Deb Troendle-Scott" w:date="2024-07-31T12:07:00Z" w16du:dateUtc="2024-07-31T04:07:00Z">
        <w:r w:rsidDel="00D82692">
          <w:delText xml:space="preserve">my </w:delText>
        </w:r>
      </w:del>
      <w:ins w:id="1070" w:author="Deb Troendle-Scott" w:date="2024-07-31T12:07:00Z" w16du:dateUtc="2024-07-31T04:07:00Z">
        <w:r w:rsidR="00D82692">
          <w:t xml:space="preserve">their </w:t>
        </w:r>
      </w:ins>
      <w:r>
        <w:t xml:space="preserve">personality. You will (hopefully) see Moodle as much more of a place where you reside. But this foregrounds the question of whether Moodle is actually designed to promote residencies. </w:t>
      </w:r>
      <w:proofErr w:type="gramStart"/>
      <w:r>
        <w:t>Certainly</w:t>
      </w:r>
      <w:proofErr w:type="gramEnd"/>
      <w:r>
        <w:t xml:space="preserve"> the forums allow for users to project their persona into the system, as do a few of the other features, but the system itself is very heavily templated. There are profiles that can be edited, but users are limited to one very tiny image</w:t>
      </w:r>
      <w:ins w:id="1071" w:author="Deb Troendle-Scott" w:date="2024-07-31T12:08:00Z" w16du:dateUtc="2024-07-31T04:08:00Z">
        <w:r w:rsidR="00D82692">
          <w:t>,</w:t>
        </w:r>
      </w:ins>
      <w:r>
        <w:t xml:space="preserve"> and virtually no opportunity to determine for themselves what they want to share. There is little room for customization, and every time a course ends</w:t>
      </w:r>
      <w:del w:id="1072" w:author="Deb Troendle-Scott" w:date="2024-07-31T12:08:00Z" w16du:dateUtc="2024-07-31T04:08:00Z">
        <w:r w:rsidDel="00D82692">
          <w:delText>,</w:delText>
        </w:r>
      </w:del>
      <w:r>
        <w:t xml:space="preserve"> every single user must recreate their persona in a new course site (or five).</w:t>
      </w:r>
    </w:p>
    <w:p w14:paraId="1357DE79" w14:textId="329C16CC" w:rsidR="00F462A7" w:rsidRDefault="00F462A7">
      <w:pPr>
        <w:pStyle w:val="BodyText"/>
      </w:pPr>
      <w:r>
        <w:t xml:space="preserve">For many university students, a Learning Management System (LMS) like Moodle is a perfectly reasonable place to reside and they feel comfortable accessing course materials, finding their grades, communicating with classmates, </w:t>
      </w:r>
      <w:del w:id="1073" w:author="Deb Troendle-Scott" w:date="2024-07-31T12:08:00Z" w16du:dateUtc="2024-07-31T04:08:00Z">
        <w:r w:rsidDel="006B408D">
          <w:delText>etc</w:delText>
        </w:r>
      </w:del>
      <w:ins w:id="1074" w:author="Deb Troendle-Scott" w:date="2024-07-31T12:08:00Z" w16du:dateUtc="2024-07-31T04:08:00Z">
        <w:r w:rsidR="006B408D">
          <w:t>and so on</w:t>
        </w:r>
      </w:ins>
      <w:r>
        <w:t>. And just like our physical homes, the quality of the community that lives there isn’t determined by the features of the house itself, but by the people who share the space and how they structure their time and interactions.</w:t>
      </w:r>
    </w:p>
    <w:p w14:paraId="73DB6014" w14:textId="77777777" w:rsidR="00F462A7" w:rsidRDefault="00F462A7">
      <w:pPr>
        <w:pStyle w:val="Heading3"/>
      </w:pPr>
      <w:bookmarkStart w:id="1075" w:name="activity-visitor-and-resident-diagram"/>
      <w:bookmarkEnd w:id="1010"/>
      <w:r>
        <w:t>1.3.11 Activity: Visitor and Resident Diagram</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007FAE89" w14:textId="77777777" w:rsidTr="00C326C9">
        <w:trPr>
          <w:cantSplit/>
        </w:trPr>
        <w:tc>
          <w:tcPr>
            <w:tcW w:w="0" w:type="auto"/>
            <w:tcMar>
              <w:left w:w="144" w:type="dxa"/>
            </w:tcMar>
          </w:tcPr>
          <w:p w14:paraId="1299C43A" w14:textId="77777777" w:rsidR="00F462A7" w:rsidRDefault="00F462A7">
            <w:pPr>
              <w:pStyle w:val="FirstParagraph"/>
              <w:spacing w:before="16" w:after="64"/>
            </w:pPr>
          </w:p>
          <w:p w14:paraId="45831FAA" w14:textId="1DC6058D" w:rsidR="00F462A7" w:rsidRDefault="00F462A7">
            <w:pPr>
              <w:pStyle w:val="BodyText"/>
              <w:spacing w:before="16"/>
            </w:pPr>
            <w:del w:id="1076" w:author="Deb Troendle-Scott" w:date="2024-07-31T12:08:00Z" w16du:dateUtc="2024-07-31T04:08:00Z">
              <w:r w:rsidDel="006B408D">
                <w:delText>I hope t</w:delText>
              </w:r>
            </w:del>
            <w:ins w:id="1077" w:author="Deb Troendle-Scott" w:date="2024-07-31T12:08:00Z" w16du:dateUtc="2024-07-31T04:08:00Z">
              <w:r w:rsidR="006B408D">
                <w:t>T</w:t>
              </w:r>
            </w:ins>
            <w:r>
              <w:t>his activity will help you think about how the tools we use shape and sometimes determine the nature of our interactions with each other. Do the tools you use fall on the visitor or the resident end of your continuum? How do these tools impact your learning?</w:t>
            </w:r>
          </w:p>
          <w:p w14:paraId="1559C9DF" w14:textId="77777777" w:rsidR="004D4804" w:rsidRDefault="00F462A7">
            <w:pPr>
              <w:pStyle w:val="ListBullet"/>
            </w:pPr>
            <w:r>
              <w:rPr>
                <w:b/>
                <w:bCs/>
              </w:rPr>
              <w:t>Read</w:t>
            </w:r>
            <w:ins w:id="1078" w:author="Deb Troendle-Scott" w:date="2024-07-31T12:09:00Z" w16du:dateUtc="2024-07-31T04:09:00Z">
              <w:r w:rsidR="00F96478">
                <w:rPr>
                  <w:b/>
                  <w:bCs/>
                </w:rPr>
                <w:t>:</w:t>
              </w:r>
            </w:ins>
            <w:r>
              <w:t xml:space="preserve"> </w:t>
            </w:r>
          </w:p>
          <w:p w14:paraId="1B75AF58" w14:textId="5E29951C" w:rsidR="00F462A7" w:rsidRPr="00C7644C" w:rsidRDefault="006E00F8" w:rsidP="004D4804">
            <w:pPr>
              <w:pStyle w:val="ListBullet2"/>
            </w:pPr>
            <w:r w:rsidRPr="00F96478">
              <w:rPr>
                <w:kern w:val="2"/>
                <w:sz w:val="24"/>
                <w:szCs w:val="24"/>
                <w:lang w:val="en-CA" w:eastAsia="en-US"/>
                <w14:ligatures w14:val="standardContextual"/>
              </w:rPr>
              <w:fldChar w:fldCharType="begin"/>
            </w:r>
            <w:r w:rsidRPr="00C7644C">
              <w:instrText>HYPERLINK "https://firstmonday.org/ojs/index.php/fm/article/view/3171" \h</w:instrText>
            </w:r>
            <w:r w:rsidRPr="00F96478">
              <w:rPr>
                <w:kern w:val="2"/>
                <w:lang w:val="en-CA" w:eastAsia="en-US"/>
                <w14:ligatures w14:val="standardContextual"/>
                <w:rPrChange w:id="1079" w:author="Deb Troendle-Scott" w:date="2024-07-31T12:09:00Z" w16du:dateUtc="2024-07-31T04:09:00Z">
                  <w:rPr>
                    <w:rStyle w:val="Hyperlink"/>
                  </w:rPr>
                </w:rPrChange>
              </w:rPr>
              <w:fldChar w:fldCharType="separate"/>
            </w:r>
            <w:r w:rsidR="00F462A7" w:rsidRPr="00F96478">
              <w:rPr>
                <w:rStyle w:val="Hyperlink"/>
                <w:i/>
                <w:iCs/>
                <w:kern w:val="2"/>
                <w:lang w:val="en-CA"/>
                <w14:ligatures w14:val="standardContextual"/>
                <w:rPrChange w:id="1080" w:author="Deb Troendle-Scott" w:date="2024-07-31T12:09:00Z" w16du:dateUtc="2024-07-31T04:09:00Z">
                  <w:rPr>
                    <w:rStyle w:val="Hyperlink"/>
                  </w:rPr>
                </w:rPrChange>
              </w:rPr>
              <w:t xml:space="preserve">Visitors and Residents: A </w:t>
            </w:r>
            <w:ins w:id="1081" w:author="Deb Troendle-Scott" w:date="2024-07-31T12:09:00Z" w16du:dateUtc="2024-07-31T04:09:00Z">
              <w:r w:rsidR="00F96478" w:rsidRPr="00F96478">
                <w:rPr>
                  <w:rStyle w:val="Hyperlink"/>
                  <w:i/>
                  <w:iCs/>
                  <w:kern w:val="2"/>
                  <w:lang w:val="en-CA"/>
                  <w14:ligatures w14:val="standardContextual"/>
                  <w:rPrChange w:id="1082" w:author="Deb Troendle-Scott" w:date="2024-07-31T12:09:00Z" w16du:dateUtc="2024-07-31T04:09:00Z">
                    <w:rPr>
                      <w:rStyle w:val="Hyperlink"/>
                    </w:rPr>
                  </w:rPrChange>
                </w:rPr>
                <w:t>N</w:t>
              </w:r>
            </w:ins>
            <w:del w:id="1083" w:author="Deb Troendle-Scott" w:date="2024-07-31T12:09:00Z" w16du:dateUtc="2024-07-31T04:09:00Z">
              <w:r w:rsidR="00F462A7" w:rsidRPr="00F96478" w:rsidDel="00F96478">
                <w:rPr>
                  <w:rStyle w:val="Hyperlink"/>
                  <w:i/>
                  <w:iCs/>
                  <w:kern w:val="2"/>
                  <w:lang w:val="en-CA"/>
                  <w14:ligatures w14:val="standardContextual"/>
                  <w:rPrChange w:id="1084" w:author="Deb Troendle-Scott" w:date="2024-07-31T12:09:00Z" w16du:dateUtc="2024-07-31T04:09:00Z">
                    <w:rPr>
                      <w:rStyle w:val="Hyperlink"/>
                    </w:rPr>
                  </w:rPrChange>
                </w:rPr>
                <w:delText>n</w:delText>
              </w:r>
            </w:del>
            <w:r w:rsidR="00F462A7" w:rsidRPr="00F96478">
              <w:rPr>
                <w:rStyle w:val="Hyperlink"/>
                <w:i/>
                <w:iCs/>
                <w:kern w:val="2"/>
                <w:lang w:val="en-CA"/>
                <w14:ligatures w14:val="standardContextual"/>
                <w:rPrChange w:id="1085" w:author="Deb Troendle-Scott" w:date="2024-07-31T12:09:00Z" w16du:dateUtc="2024-07-31T04:09:00Z">
                  <w:rPr>
                    <w:rStyle w:val="Hyperlink"/>
                  </w:rPr>
                </w:rPrChange>
              </w:rPr>
              <w:t xml:space="preserve">ew </w:t>
            </w:r>
            <w:del w:id="1086" w:author="Deb Troendle-Scott" w:date="2024-07-31T12:09:00Z" w16du:dateUtc="2024-07-31T04:09:00Z">
              <w:r w:rsidR="00F462A7" w:rsidRPr="00F96478" w:rsidDel="00F96478">
                <w:rPr>
                  <w:rStyle w:val="Hyperlink"/>
                  <w:i/>
                  <w:iCs/>
                  <w:kern w:val="2"/>
                  <w:lang w:val="en-CA"/>
                  <w14:ligatures w14:val="standardContextual"/>
                  <w:rPrChange w:id="1087" w:author="Deb Troendle-Scott" w:date="2024-07-31T12:09:00Z" w16du:dateUtc="2024-07-31T04:09:00Z">
                    <w:rPr>
                      <w:rStyle w:val="Hyperlink"/>
                    </w:rPr>
                  </w:rPrChange>
                </w:rPr>
                <w:delText>t</w:delText>
              </w:r>
            </w:del>
            <w:ins w:id="1088" w:author="Deb Troendle-Scott" w:date="2024-07-31T12:09:00Z" w16du:dateUtc="2024-07-31T04:09:00Z">
              <w:r w:rsidR="00F96478" w:rsidRPr="00F96478">
                <w:rPr>
                  <w:rStyle w:val="Hyperlink"/>
                  <w:i/>
                  <w:iCs/>
                  <w:kern w:val="2"/>
                  <w:lang w:val="en-CA"/>
                  <w14:ligatures w14:val="standardContextual"/>
                  <w:rPrChange w:id="1089" w:author="Deb Troendle-Scott" w:date="2024-07-31T12:09:00Z" w16du:dateUtc="2024-07-31T04:09:00Z">
                    <w:rPr>
                      <w:rStyle w:val="Hyperlink"/>
                    </w:rPr>
                  </w:rPrChange>
                </w:rPr>
                <w:t>T</w:t>
              </w:r>
            </w:ins>
            <w:r w:rsidR="00F462A7" w:rsidRPr="00F96478">
              <w:rPr>
                <w:rStyle w:val="Hyperlink"/>
                <w:i/>
                <w:iCs/>
                <w:kern w:val="2"/>
                <w:lang w:val="en-CA"/>
                <w14:ligatures w14:val="standardContextual"/>
                <w:rPrChange w:id="1090" w:author="Deb Troendle-Scott" w:date="2024-07-31T12:09:00Z" w16du:dateUtc="2024-07-31T04:09:00Z">
                  <w:rPr>
                    <w:rStyle w:val="Hyperlink"/>
                  </w:rPr>
                </w:rPrChange>
              </w:rPr>
              <w:t xml:space="preserve">ypology for </w:t>
            </w:r>
            <w:del w:id="1091" w:author="Deb Troendle-Scott" w:date="2024-07-31T12:09:00Z" w16du:dateUtc="2024-07-31T04:09:00Z">
              <w:r w:rsidR="00F462A7" w:rsidRPr="00F96478" w:rsidDel="00F96478">
                <w:rPr>
                  <w:rStyle w:val="Hyperlink"/>
                  <w:i/>
                  <w:iCs/>
                  <w:kern w:val="2"/>
                  <w:lang w:val="en-CA"/>
                  <w14:ligatures w14:val="standardContextual"/>
                  <w:rPrChange w:id="1092" w:author="Deb Troendle-Scott" w:date="2024-07-31T12:09:00Z" w16du:dateUtc="2024-07-31T04:09:00Z">
                    <w:rPr>
                      <w:rStyle w:val="Hyperlink"/>
                    </w:rPr>
                  </w:rPrChange>
                </w:rPr>
                <w:delText>o</w:delText>
              </w:r>
            </w:del>
            <w:ins w:id="1093" w:author="Deb Troendle-Scott" w:date="2024-07-31T12:09:00Z" w16du:dateUtc="2024-07-31T04:09:00Z">
              <w:r w:rsidR="00F96478" w:rsidRPr="00F96478">
                <w:rPr>
                  <w:rStyle w:val="Hyperlink"/>
                  <w:i/>
                  <w:iCs/>
                  <w:kern w:val="2"/>
                  <w:lang w:val="en-CA"/>
                  <w14:ligatures w14:val="standardContextual"/>
                  <w:rPrChange w:id="1094" w:author="Deb Troendle-Scott" w:date="2024-07-31T12:09:00Z" w16du:dateUtc="2024-07-31T04:09:00Z">
                    <w:rPr>
                      <w:rStyle w:val="Hyperlink"/>
                    </w:rPr>
                  </w:rPrChange>
                </w:rPr>
                <w:t>O</w:t>
              </w:r>
            </w:ins>
            <w:r w:rsidR="00F462A7" w:rsidRPr="00F96478">
              <w:rPr>
                <w:rStyle w:val="Hyperlink"/>
                <w:i/>
                <w:iCs/>
                <w:kern w:val="2"/>
                <w:lang w:val="en-CA"/>
                <w14:ligatures w14:val="standardContextual"/>
                <w:rPrChange w:id="1095" w:author="Deb Troendle-Scott" w:date="2024-07-31T12:09:00Z" w16du:dateUtc="2024-07-31T04:09:00Z">
                  <w:rPr>
                    <w:rStyle w:val="Hyperlink"/>
                  </w:rPr>
                </w:rPrChange>
              </w:rPr>
              <w:t xml:space="preserve">nline </w:t>
            </w:r>
            <w:del w:id="1096" w:author="Deb Troendle-Scott" w:date="2024-07-31T12:09:00Z" w16du:dateUtc="2024-07-31T04:09:00Z">
              <w:r w:rsidR="00F462A7" w:rsidRPr="00F96478" w:rsidDel="00F96478">
                <w:rPr>
                  <w:rStyle w:val="Hyperlink"/>
                  <w:i/>
                  <w:iCs/>
                  <w:kern w:val="2"/>
                  <w:lang w:val="en-CA"/>
                  <w14:ligatures w14:val="standardContextual"/>
                  <w:rPrChange w:id="1097" w:author="Deb Troendle-Scott" w:date="2024-07-31T12:09:00Z" w16du:dateUtc="2024-07-31T04:09:00Z">
                    <w:rPr>
                      <w:rStyle w:val="Hyperlink"/>
                    </w:rPr>
                  </w:rPrChange>
                </w:rPr>
                <w:delText>e</w:delText>
              </w:r>
            </w:del>
            <w:ins w:id="1098" w:author="Deb Troendle-Scott" w:date="2024-07-31T12:09:00Z" w16du:dateUtc="2024-07-31T04:09:00Z">
              <w:r w:rsidR="00F96478" w:rsidRPr="00F96478">
                <w:rPr>
                  <w:rStyle w:val="Hyperlink"/>
                  <w:i/>
                  <w:iCs/>
                  <w:kern w:val="2"/>
                  <w:lang w:val="en-CA"/>
                  <w14:ligatures w14:val="standardContextual"/>
                  <w:rPrChange w:id="1099" w:author="Deb Troendle-Scott" w:date="2024-07-31T12:09:00Z" w16du:dateUtc="2024-07-31T04:09:00Z">
                    <w:rPr>
                      <w:rStyle w:val="Hyperlink"/>
                    </w:rPr>
                  </w:rPrChange>
                </w:rPr>
                <w:t>E</w:t>
              </w:r>
            </w:ins>
            <w:r w:rsidR="00F462A7" w:rsidRPr="00F96478">
              <w:rPr>
                <w:rStyle w:val="Hyperlink"/>
                <w:i/>
                <w:iCs/>
                <w:kern w:val="2"/>
                <w:lang w:val="en-CA"/>
                <w14:ligatures w14:val="standardContextual"/>
                <w:rPrChange w:id="1100" w:author="Deb Troendle-Scott" w:date="2024-07-31T12:09:00Z" w16du:dateUtc="2024-07-31T04:09:00Z">
                  <w:rPr>
                    <w:rStyle w:val="Hyperlink"/>
                  </w:rPr>
                </w:rPrChange>
              </w:rPr>
              <w:t>ngagement</w:t>
            </w:r>
            <w:r w:rsidRPr="00F96478">
              <w:rPr>
                <w:rStyle w:val="Hyperlink"/>
                <w:i/>
                <w:iCs/>
                <w:kern w:val="2"/>
                <w:sz w:val="24"/>
                <w:szCs w:val="24"/>
                <w:lang w:val="en-CA" w:eastAsia="en-US"/>
                <w14:ligatures w14:val="standardContextual"/>
                <w:rPrChange w:id="1101" w:author="Deb Troendle-Scott" w:date="2024-07-31T12:09:00Z" w16du:dateUtc="2024-07-31T04:09:00Z">
                  <w:rPr>
                    <w:rStyle w:val="Hyperlink"/>
                  </w:rPr>
                </w:rPrChange>
              </w:rPr>
              <w:fldChar w:fldCharType="end"/>
            </w:r>
            <w:ins w:id="1102" w:author="Deb Troendle-Scott" w:date="2024-07-31T12:11:00Z" w16du:dateUtc="2024-07-31T04:11:00Z">
              <w:r w:rsidR="00064B87">
                <w:rPr>
                  <w:rStyle w:val="Hyperlink"/>
                </w:rPr>
                <w:t xml:space="preserve"> </w:t>
              </w:r>
            </w:ins>
            <w:r w:rsidR="00163209">
              <w:rPr>
                <w:rStyle w:val="Hyperlink"/>
              </w:rPr>
              <w:fldChar w:fldCharType="begin"/>
            </w:r>
            <w:r w:rsidR="00163209">
              <w:rPr>
                <w:rStyle w:val="Hyperlink"/>
              </w:rPr>
              <w:instrText xml:space="preserve"> ADDIN ZOTERO_ITEM CSL_CITATION {"citationID":"eKHqcXAs","properties":{"formattedCitation":"(2011)","plainCitation":"(2011)","noteIndex":0},"citationItems":[{"id":195,"uris":["http://zotero.org/users/14693029/items/45DBGJ48"],"itemData":{"id":195,"type":"article-journal","abstract":"This article proposes a continuum of ‘Visitors’ and ‘Residents’ as a replacement for Prensky’s much&amp;dash;criticised Digital Natives and Digital Immigrants. Challenging the basic premises upon which Prensky constructed his typology, Visitors and Residents fulfil a similar purpose in mapping individuals’ engagement with the Web. We argue that the metaphors of ‘place’ and ‘tool’ most appropriately represent the use of technology in contemporary society, especially given the advent of social media. The Visitors and Residents continuum accounts for people behaving in different ways when using technology, depending on their motivation and context, without categorising them according to age or background. A wider and more accurate representation of online behaviour is therefore established.","container-title":"First Monday","DOI":"10.5210/fm.v16i9.3171","ISSN":"1396-0466","journalAbbreviation":"FM","source":"DOI.org (Crossref)","title":"Visitors and residents: A new typology for online engagement","title-short":"Visitors and Residents","URL":"https://journals.uic.edu/ojs/index.php/fm/article/view/3171","author":[{"family":"White","given":"David S."},{"family":"Le Cornu","given":"Alison"}],"accessed":{"date-parts":[["2024",7,31]]},"issued":{"date-parts":[["2011",8,23]]}},"label":"page","suppress-author":true}],"schema":"https://github.com/citation-style-language/schema/raw/master/csl-citation.json"} </w:instrText>
            </w:r>
            <w:r w:rsidR="00163209">
              <w:rPr>
                <w:rStyle w:val="Hyperlink"/>
              </w:rPr>
              <w:fldChar w:fldCharType="separate"/>
            </w:r>
            <w:r w:rsidR="00163209" w:rsidRPr="00163209">
              <w:rPr>
                <w:rFonts w:ascii="Aptos" w:hAnsi="Aptos"/>
              </w:rPr>
              <w:t>(2011)</w:t>
            </w:r>
            <w:r w:rsidR="00163209">
              <w:rPr>
                <w:rStyle w:val="Hyperlink"/>
              </w:rPr>
              <w:fldChar w:fldCharType="end"/>
            </w:r>
          </w:p>
          <w:p w14:paraId="7FEDB576" w14:textId="31B97F7E" w:rsidR="00F462A7" w:rsidRDefault="00F462A7">
            <w:pPr>
              <w:pStyle w:val="ListBullet"/>
              <w:pPrChange w:id="1103" w:author="Deb Troendle-Scott" w:date="2024-08-20T22:45:00Z" w16du:dateUtc="2024-08-20T14:45:00Z">
                <w:pPr>
                  <w:pStyle w:val="Compact"/>
                  <w:numPr>
                    <w:numId w:val="2"/>
                  </w:numPr>
                  <w:ind w:left="720" w:hanging="360"/>
                </w:pPr>
              </w:pPrChange>
            </w:pPr>
            <w:r w:rsidRPr="00D472DD">
              <w:rPr>
                <w:b/>
                <w:bCs/>
                <w:kern w:val="2"/>
                <w:lang w:val="en-CA"/>
                <w14:ligatures w14:val="standardContextual"/>
                <w:rPrChange w:id="1104" w:author="Deb Troendle-Scott" w:date="2024-08-17T13:23:00Z" w16du:dateUtc="2024-08-17T05:23:00Z">
                  <w:rPr/>
                </w:rPrChange>
              </w:rPr>
              <w:t>Create</w:t>
            </w:r>
            <w:r>
              <w:t xml:space="preserve"> a new </w:t>
            </w:r>
            <w:del w:id="1105" w:author="Deb Troendle-Scott" w:date="2024-07-31T12:10:00Z" w16du:dateUtc="2024-07-31T04:10:00Z">
              <w:r w:rsidDel="00F96478">
                <w:delText>‘</w:delText>
              </w:r>
            </w:del>
            <w:ins w:id="1106" w:author="Deb Troendle-Scott" w:date="2024-07-31T12:10:00Z" w16du:dateUtc="2024-07-31T04:10:00Z">
              <w:r w:rsidR="00F96478">
                <w:t>c</w:t>
              </w:r>
            </w:ins>
            <w:del w:id="1107" w:author="Deb Troendle-Scott" w:date="2024-07-31T12:10:00Z" w16du:dateUtc="2024-07-31T04:10:00Z">
              <w:r w:rsidDel="00F96478">
                <w:delText>C</w:delText>
              </w:r>
            </w:del>
            <w:r>
              <w:t>anvas</w:t>
            </w:r>
            <w:del w:id="1108" w:author="Deb Troendle-Scott" w:date="2024-07-31T12:10:00Z" w16du:dateUtc="2024-07-31T04:10:00Z">
              <w:r w:rsidDel="00F96478">
                <w:delText>’</w:delText>
              </w:r>
            </w:del>
            <w:r>
              <w:t xml:space="preserve"> in your Obsidian vault and create your own </w:t>
            </w:r>
            <w:r w:rsidRPr="00B6484C">
              <w:rPr>
                <w:kern w:val="2"/>
                <w:lang w:val="en-CA"/>
                <w14:ligatures w14:val="standardContextual"/>
                <w:rPrChange w:id="1109" w:author="Deb Troendle-Scott" w:date="2024-08-20T22:45:00Z" w16du:dateUtc="2024-08-20T14:45:00Z">
                  <w:rPr>
                    <w:b/>
                    <w:bCs/>
                    <w:i/>
                    <w:iCs/>
                  </w:rPr>
                </w:rPrChange>
              </w:rPr>
              <w:t>Visitor</w:t>
            </w:r>
            <w:ins w:id="1110" w:author="Deb Troendle-Scott" w:date="2024-07-31T12:10:00Z" w16du:dateUtc="2024-07-31T04:10:00Z">
              <w:r w:rsidR="00F96478" w:rsidRPr="00B6484C">
                <w:rPr>
                  <w:kern w:val="2"/>
                  <w:lang w:val="en-CA"/>
                  <w14:ligatures w14:val="standardContextual"/>
                  <w:rPrChange w:id="1111" w:author="Deb Troendle-Scott" w:date="2024-08-20T22:45:00Z" w16du:dateUtc="2024-08-20T14:45:00Z">
                    <w:rPr>
                      <w:i/>
                      <w:iCs/>
                    </w:rPr>
                  </w:rPrChange>
                </w:rPr>
                <w:t>–</w:t>
              </w:r>
            </w:ins>
            <w:del w:id="1112" w:author="Deb Troendle-Scott" w:date="2024-07-31T12:10:00Z" w16du:dateUtc="2024-07-31T04:10:00Z">
              <w:r w:rsidRPr="00B6484C" w:rsidDel="00F96478">
                <w:rPr>
                  <w:kern w:val="2"/>
                  <w:lang w:val="en-CA"/>
                  <w14:ligatures w14:val="standardContextual"/>
                  <w:rPrChange w:id="1113" w:author="Deb Troendle-Scott" w:date="2024-08-20T22:45:00Z" w16du:dateUtc="2024-08-20T14:45:00Z">
                    <w:rPr>
                      <w:b/>
                      <w:bCs/>
                      <w:i/>
                      <w:iCs/>
                    </w:rPr>
                  </w:rPrChange>
                </w:rPr>
                <w:delText>/</w:delText>
              </w:r>
            </w:del>
            <w:r w:rsidRPr="00B6484C">
              <w:rPr>
                <w:kern w:val="2"/>
                <w:lang w:val="en-CA"/>
                <w14:ligatures w14:val="standardContextual"/>
                <w:rPrChange w:id="1114" w:author="Deb Troendle-Scott" w:date="2024-08-20T22:45:00Z" w16du:dateUtc="2024-08-20T14:45:00Z">
                  <w:rPr>
                    <w:b/>
                    <w:bCs/>
                    <w:i/>
                    <w:iCs/>
                  </w:rPr>
                </w:rPrChange>
              </w:rPr>
              <w:t>Resident</w:t>
            </w:r>
            <w:r w:rsidRPr="00B6484C">
              <w:t xml:space="preserve"> </w:t>
            </w:r>
            <w:del w:id="1115" w:author="Deb Troendle-Scott" w:date="2024-07-31T12:13:00Z" w16du:dateUtc="2024-07-31T04:13:00Z">
              <w:r w:rsidRPr="00B6484C" w:rsidDel="00163209">
                <w:delText>map</w:delText>
              </w:r>
            </w:del>
            <w:ins w:id="1116" w:author="Deb Troendle-Scott" w:date="2024-07-31T12:13:00Z" w16du:dateUtc="2024-07-31T04:13:00Z">
              <w:r w:rsidR="00163209" w:rsidRPr="00B6484C">
                <w:t>Diagram</w:t>
              </w:r>
            </w:ins>
            <w:r>
              <w:t>. We have created a sample</w:t>
            </w:r>
            <w:ins w:id="1117" w:author="Deb Troendle-Scott" w:date="2024-07-31T12:10:00Z" w16du:dateUtc="2024-07-31T04:10:00Z">
              <w:r w:rsidR="00064B87">
                <w:t xml:space="preserve"> d</w:t>
              </w:r>
            </w:ins>
            <w:del w:id="1118" w:author="Deb Troendle-Scott" w:date="2024-07-31T12:10:00Z" w16du:dateUtc="2024-07-31T04:10:00Z">
              <w:r w:rsidDel="00064B87">
                <w:delText xml:space="preserve"> VR D</w:delText>
              </w:r>
            </w:del>
            <w:r>
              <w:t>iagram in the vault.</w:t>
            </w:r>
          </w:p>
          <w:p w14:paraId="12BEA406" w14:textId="58368A44" w:rsidR="00F462A7" w:rsidRDefault="00F462A7">
            <w:pPr>
              <w:pPrChange w:id="1119" w:author="Deb Troendle-Scott" w:date="2024-08-25T11:47:00Z" w16du:dateUtc="2024-08-25T03:47:00Z">
                <w:pPr>
                  <w:pStyle w:val="BlockText"/>
                </w:pPr>
              </w:pPrChange>
            </w:pPr>
            <w:r>
              <w:rPr>
                <w:b/>
                <w:bCs/>
                <w:i/>
                <w:iCs/>
              </w:rPr>
              <w:t>Note:</w:t>
            </w:r>
            <w:r>
              <w:t xml:space="preserve"> </w:t>
            </w:r>
            <w:r w:rsidRPr="002248D2">
              <w:rPr>
                <w:kern w:val="2"/>
                <w:lang w:val="en-CA"/>
                <w14:ligatures w14:val="standardContextual"/>
                <w:rPrChange w:id="1120" w:author="Deb Troendle-Scott" w:date="2024-08-25T11:47:00Z" w16du:dateUtc="2024-08-25T03:47:00Z">
                  <w:rPr>
                    <w:i/>
                    <w:iCs/>
                  </w:rPr>
                </w:rPrChange>
              </w:rPr>
              <w:t xml:space="preserve">This </w:t>
            </w:r>
            <w:del w:id="1121" w:author="Deb Troendle-Scott" w:date="2024-07-31T12:10:00Z" w16du:dateUtc="2024-07-31T04:10:00Z">
              <w:r w:rsidRPr="002248D2" w:rsidDel="00064B87">
                <w:rPr>
                  <w:kern w:val="2"/>
                  <w:lang w:val="en-CA"/>
                  <w14:ligatures w14:val="standardContextual"/>
                  <w:rPrChange w:id="1122" w:author="Deb Troendle-Scott" w:date="2024-08-25T11:47:00Z" w16du:dateUtc="2024-08-25T03:47:00Z">
                    <w:rPr>
                      <w:i/>
                      <w:iCs/>
                    </w:rPr>
                  </w:rPrChange>
                </w:rPr>
                <w:delText xml:space="preserve">VR </w:delText>
              </w:r>
            </w:del>
            <w:r w:rsidRPr="002248D2">
              <w:rPr>
                <w:kern w:val="2"/>
                <w:lang w:val="en-CA"/>
                <w14:ligatures w14:val="standardContextual"/>
                <w:rPrChange w:id="1123" w:author="Deb Troendle-Scott" w:date="2024-08-25T11:47:00Z" w16du:dateUtc="2024-08-25T03:47:00Z">
                  <w:rPr>
                    <w:i/>
                    <w:iCs/>
                  </w:rPr>
                </w:rPrChange>
              </w:rPr>
              <w:t>diagram can be used to demonstrate your understanding of the course learning outcomes. See the Assessment tab in Moodle for how this activity relates to the assessments in this course</w:t>
            </w:r>
            <w:r>
              <w:rPr>
                <w:i/>
                <w:iCs/>
              </w:rPr>
              <w:t>.</w:t>
            </w:r>
          </w:p>
        </w:tc>
      </w:tr>
    </w:tbl>
    <w:p w14:paraId="061BE6A6" w14:textId="51473CC0" w:rsidR="00F462A7" w:rsidRDefault="00F462A7">
      <w:pPr>
        <w:pStyle w:val="Heading2"/>
      </w:pPr>
      <w:bookmarkStart w:id="1124" w:name="digital-privacy-safety"/>
      <w:bookmarkEnd w:id="423"/>
      <w:bookmarkEnd w:id="1075"/>
      <w:r>
        <w:t xml:space="preserve">1.4 Digital Privacy </w:t>
      </w:r>
      <w:ins w:id="1125" w:author="Deb Troendle-Scott" w:date="2024-07-31T12:13:00Z" w16du:dateUtc="2024-07-31T04:13:00Z">
        <w:r w:rsidR="00286659">
          <w:t>and</w:t>
        </w:r>
      </w:ins>
      <w:del w:id="1126" w:author="Deb Troendle-Scott" w:date="2024-07-31T12:13:00Z" w16du:dateUtc="2024-07-31T04:13:00Z">
        <w:r w:rsidDel="00286659">
          <w:delText>&amp;</w:delText>
        </w:r>
      </w:del>
      <w:r>
        <w:t xml:space="preserve"> Safety</w:t>
      </w:r>
    </w:p>
    <w:p w14:paraId="448F01BD" w14:textId="77777777" w:rsidR="00F462A7" w:rsidRDefault="00F462A7">
      <w:pPr>
        <w:pStyle w:val="FirstParagraph"/>
      </w:pPr>
      <w:r>
        <w:t>Now that you have assessed some of your digital skills or literacies, let’s focus our attention on privacy and safety. In this section we summarize important practices as a reminder to remain vigilant in protecting your privacy and security online. If you are unsure about good security practices, there are a wealth of online resources you can (and should) consult.</w:t>
      </w:r>
    </w:p>
    <w:p w14:paraId="1EDA7F86" w14:textId="77777777" w:rsidR="00F462A7" w:rsidRDefault="00F462A7">
      <w:pPr>
        <w:pStyle w:val="Heading4"/>
      </w:pPr>
      <w:bookmarkStart w:id="1127" w:name="privacy"/>
      <w:r>
        <w:t>Privacy</w:t>
      </w:r>
    </w:p>
    <w:p w14:paraId="002C87DA" w14:textId="77777777" w:rsidR="00F462A7" w:rsidRDefault="00F462A7">
      <w:pPr>
        <w:pStyle w:val="FirstParagraph"/>
      </w:pPr>
      <w:r>
        <w:t>Your privacy is fragile, easy to lose instantaneously, and difficult to retrieve in an environment that requires so much online interaction.</w:t>
      </w:r>
    </w:p>
    <w:p w14:paraId="7A32CB7E" w14:textId="77777777" w:rsidR="00F462A7" w:rsidRDefault="00057967">
      <w:pPr>
        <w:pStyle w:val="ListBullet"/>
        <w:pPrChange w:id="1128" w:author="Deb Troendle-Scott" w:date="2024-08-20T22:48:00Z" w16du:dateUtc="2024-08-20T14:48:00Z">
          <w:pPr>
            <w:pStyle w:val="Compact"/>
            <w:numPr>
              <w:numId w:val="2"/>
            </w:numPr>
            <w:ind w:left="720" w:hanging="360"/>
          </w:pPr>
        </w:pPrChange>
      </w:pPr>
      <w:r>
        <w:fldChar w:fldCharType="begin"/>
      </w:r>
      <w:r>
        <w:instrText>HYPERLINK "https://en.wikipedia.org/wiki/Identity_theft" \h</w:instrText>
      </w:r>
      <w:r>
        <w:fldChar w:fldCharType="separate"/>
      </w:r>
      <w:r w:rsidR="00F462A7">
        <w:rPr>
          <w:rStyle w:val="Hyperlink"/>
          <w:b/>
          <w:bCs/>
        </w:rPr>
        <w:t>Identity theft</w:t>
      </w:r>
      <w:r>
        <w:rPr>
          <w:rStyle w:val="Hyperlink"/>
          <w:b/>
          <w:bCs/>
        </w:rPr>
        <w:fldChar w:fldCharType="end"/>
      </w:r>
      <w:r w:rsidR="00F462A7">
        <w:t xml:space="preserve"> happens, frequently.</w:t>
      </w:r>
    </w:p>
    <w:p w14:paraId="43E56DB8" w14:textId="21A9511B" w:rsidR="00F462A7" w:rsidRDefault="00F462A7">
      <w:pPr>
        <w:pStyle w:val="ListBullet2"/>
        <w:pPrChange w:id="1129" w:author="Deb Troendle-Scott" w:date="2024-08-20T22:48:00Z" w16du:dateUtc="2024-08-20T14:48:00Z">
          <w:pPr>
            <w:pStyle w:val="Compact"/>
            <w:numPr>
              <w:ilvl w:val="1"/>
              <w:numId w:val="2"/>
            </w:numPr>
            <w:ind w:left="1440" w:hanging="360"/>
          </w:pPr>
        </w:pPrChange>
      </w:pPr>
      <w:r>
        <w:t xml:space="preserve">Never put your social </w:t>
      </w:r>
      <w:del w:id="1130" w:author="Deb Troendle-Scott" w:date="2024-07-31T12:13:00Z" w16du:dateUtc="2024-07-31T04:13:00Z">
        <w:r w:rsidDel="00286659">
          <w:delText xml:space="preserve">security </w:delText>
        </w:r>
      </w:del>
      <w:ins w:id="1131" w:author="Deb Troendle-Scott" w:date="2024-07-31T12:13:00Z" w16du:dateUtc="2024-07-31T04:13:00Z">
        <w:r w:rsidR="00286659">
          <w:t xml:space="preserve">insurance </w:t>
        </w:r>
      </w:ins>
      <w:r>
        <w:t>number, your birthday, your mother’s maiden name, or any other personal facts</w:t>
      </w:r>
      <w:del w:id="1132" w:author="Deb Troendle-Scott" w:date="2024-07-31T12:14:00Z" w16du:dateUtc="2024-07-31T04:14:00Z">
        <w:r w:rsidDel="00286659">
          <w:delText>,</w:delText>
        </w:r>
      </w:del>
      <w:r>
        <w:t xml:space="preserve"> anywhere online. Everyone on the </w:t>
      </w:r>
      <w:ins w:id="1133" w:author="Deb Troendle-Scott" w:date="2024-07-31T12:14:00Z" w16du:dateUtc="2024-07-31T04:14:00Z">
        <w:r w:rsidR="00286659">
          <w:t>i</w:t>
        </w:r>
      </w:ins>
      <w:del w:id="1134" w:author="Deb Troendle-Scott" w:date="2024-07-31T12:14:00Z" w16du:dateUtc="2024-07-31T04:14:00Z">
        <w:r w:rsidDel="00286659">
          <w:delText>I</w:delText>
        </w:r>
      </w:del>
      <w:r>
        <w:t>nternet will be able to access this information.</w:t>
      </w:r>
    </w:p>
    <w:p w14:paraId="6C9B1FAB" w14:textId="6DA9DBD8" w:rsidR="00F462A7" w:rsidRDefault="00F462A7">
      <w:pPr>
        <w:pStyle w:val="ListBullet2"/>
        <w:pPrChange w:id="1135" w:author="Deb Troendle-Scott" w:date="2024-08-20T22:48:00Z" w16du:dateUtc="2024-08-20T14:48:00Z">
          <w:pPr>
            <w:pStyle w:val="Compact"/>
            <w:numPr>
              <w:ilvl w:val="1"/>
              <w:numId w:val="2"/>
            </w:numPr>
            <w:ind w:left="1440" w:hanging="360"/>
          </w:pPr>
        </w:pPrChange>
      </w:pPr>
      <w:r>
        <w:t>Always assume that anything you write online (including email) can, and probably will, eventually leak. Keep your email address private</w:t>
      </w:r>
      <w:ins w:id="1136" w:author="Deb Troendle-Scott" w:date="2024-07-31T12:15:00Z" w16du:dateUtc="2024-07-31T04:15:00Z">
        <w:r w:rsidR="00977734">
          <w:t>—</w:t>
        </w:r>
      </w:ins>
      <w:del w:id="1137" w:author="Deb Troendle-Scott" w:date="2024-07-31T12:15:00Z" w16du:dateUtc="2024-07-31T04:15:00Z">
        <w:r w:rsidDel="00977734">
          <w:delText xml:space="preserve"> – </w:delText>
        </w:r>
      </w:del>
      <w:r>
        <w:t>to avoid receiving spam. If your email is published in a plain form anywhere online, even if it is part of an archived email list, spammers will “harvest” it for their databases.</w:t>
      </w:r>
    </w:p>
    <w:p w14:paraId="0322831D" w14:textId="405AED2C" w:rsidR="00F462A7" w:rsidRDefault="00F462A7">
      <w:pPr>
        <w:pStyle w:val="ListBullet"/>
        <w:pPrChange w:id="1138" w:author="Deb Troendle-Scott" w:date="2024-08-20T22:48:00Z" w16du:dateUtc="2024-08-20T14:48:00Z">
          <w:pPr>
            <w:pStyle w:val="Compact"/>
            <w:numPr>
              <w:numId w:val="2"/>
            </w:numPr>
            <w:ind w:left="720" w:hanging="360"/>
          </w:pPr>
        </w:pPrChange>
      </w:pPr>
      <w:r>
        <w:rPr>
          <w:b/>
          <w:bCs/>
        </w:rPr>
        <w:t xml:space="preserve">Spam email </w:t>
      </w:r>
      <w:r w:rsidR="00057967">
        <w:fldChar w:fldCharType="begin"/>
      </w:r>
      <w:r w:rsidR="00057967">
        <w:instrText>HYPERLINK "https://securelist.com/spam-report-2019/96527/" \h</w:instrText>
      </w:r>
      <w:r w:rsidR="00057967">
        <w:fldChar w:fldCharType="separate"/>
      </w:r>
      <w:r>
        <w:rPr>
          <w:rStyle w:val="Hyperlink"/>
          <w:b/>
          <w:bCs/>
        </w:rPr>
        <w:t>(at least half of all email being sent)</w:t>
      </w:r>
      <w:r w:rsidR="00057967">
        <w:rPr>
          <w:rStyle w:val="Hyperlink"/>
          <w:b/>
          <w:bCs/>
        </w:rPr>
        <w:fldChar w:fldCharType="end"/>
      </w:r>
      <w:ins w:id="1139" w:author="Deb Troendle-Scott" w:date="2024-07-31T12:16:00Z" w16du:dateUtc="2024-07-31T04:16:00Z">
        <w:r w:rsidR="006742F4">
          <w:rPr>
            <w:rStyle w:val="Hyperlink"/>
            <w:b/>
            <w:bCs/>
          </w:rPr>
          <w:t xml:space="preserve"> </w:t>
        </w:r>
      </w:ins>
      <w:del w:id="1140" w:author="Deb Troendle-Scott" w:date="2024-07-31T12:16:00Z" w16du:dateUtc="2024-07-31T04:16:00Z">
        <w:r w:rsidDel="00977734">
          <w:delText xml:space="preserve"> – </w:delText>
        </w:r>
      </w:del>
      <w:r>
        <w:t>is an unfortunate fact of our modern lives.</w:t>
      </w:r>
    </w:p>
    <w:p w14:paraId="52FF8DBC" w14:textId="77777777" w:rsidR="00F462A7" w:rsidRDefault="00F462A7">
      <w:pPr>
        <w:pStyle w:val="ListBullet2"/>
        <w:pPrChange w:id="1141" w:author="Deb Troendle-Scott" w:date="2024-08-20T22:48:00Z" w16du:dateUtc="2024-08-20T14:48:00Z">
          <w:pPr>
            <w:pStyle w:val="Compact"/>
            <w:numPr>
              <w:ilvl w:val="1"/>
              <w:numId w:val="2"/>
            </w:numPr>
            <w:ind w:left="1440" w:hanging="360"/>
          </w:pPr>
        </w:pPrChange>
      </w:pPr>
      <w:r>
        <w:t>If you must publish your email address online, consider creating a “sacrificial” email address, or one you only use to publish online. You can create an email “alias</w:t>
      </w:r>
      <w:del w:id="1142" w:author="Deb Troendle-Scott" w:date="2024-07-31T12:17:00Z" w16du:dateUtc="2024-07-31T04:17:00Z">
        <w:r w:rsidDel="006742F4">
          <w:delText>,</w:delText>
        </w:r>
      </w:del>
      <w:r>
        <w:t xml:space="preserve">” which you can set to automatically forward to your primary email, and easily disable if your spam volumes </w:t>
      </w:r>
      <w:proofErr w:type="gramStart"/>
      <w:r>
        <w:t>increases</w:t>
      </w:r>
      <w:proofErr w:type="gramEnd"/>
      <w:r>
        <w:t>. Many email services will automatically generate random email addresses that you can use to hide your true address.</w:t>
      </w:r>
    </w:p>
    <w:p w14:paraId="2DC963D6" w14:textId="7A84141F" w:rsidR="00F462A7" w:rsidRDefault="00F462A7">
      <w:pPr>
        <w:pStyle w:val="ListBullet2"/>
        <w:pPrChange w:id="1143" w:author="Deb Troendle-Scott" w:date="2024-08-20T22:48:00Z" w16du:dateUtc="2024-08-20T14:48:00Z">
          <w:pPr>
            <w:pStyle w:val="Compact"/>
            <w:numPr>
              <w:ilvl w:val="1"/>
              <w:numId w:val="2"/>
            </w:numPr>
            <w:ind w:left="1440" w:hanging="360"/>
          </w:pPr>
        </w:pPrChange>
      </w:pPr>
      <w:r>
        <w:t xml:space="preserve">Another approach is to avoid publishing the email address as something like </w:t>
      </w:r>
      <w:ins w:id="1144" w:author="Deb Troendle-Scott" w:date="2024-07-31T12:17:00Z" w16du:dateUtc="2024-07-31T04:17:00Z">
        <w:r w:rsidR="006742F4">
          <w:rPr>
            <w:i/>
            <w:iCs/>
          </w:rPr>
          <w:fldChar w:fldCharType="begin"/>
        </w:r>
      </w:ins>
      <w:ins w:id="1145" w:author="Deb Troendle-Scott" w:date="2024-07-31T12:18:00Z" w16du:dateUtc="2024-07-31T04:18:00Z">
        <w:r w:rsidR="004B17B6">
          <w:rPr>
            <w:i/>
            <w:iCs/>
          </w:rPr>
          <w:instrText>HYPERLINK "mailto:myname@somewebdomain.net"</w:instrText>
        </w:r>
      </w:ins>
      <w:del w:id="1146" w:author="Deb Troendle-Scott" w:date="2024-07-31T12:18:00Z" w16du:dateUtc="2024-07-31T04:18:00Z">
        <w:r w:rsidR="006742F4" w:rsidDel="004B17B6">
          <w:rPr>
            <w:i/>
            <w:iCs/>
          </w:rPr>
          <w:delInstrText>myname@somewebdomain.net</w:delInstrText>
        </w:r>
      </w:del>
      <w:ins w:id="1147" w:author="Deb Troendle-Scott" w:date="2024-07-31T12:17:00Z" w16du:dateUtc="2024-07-31T04:17:00Z">
        <w:r w:rsidR="006742F4">
          <w:rPr>
            <w:i/>
            <w:iCs/>
          </w:rPr>
        </w:r>
        <w:r w:rsidR="006742F4">
          <w:rPr>
            <w:i/>
            <w:iCs/>
          </w:rPr>
          <w:fldChar w:fldCharType="separate"/>
        </w:r>
      </w:ins>
      <w:del w:id="1148" w:author="Deb Troendle-Scott" w:date="2024-07-31T12:18:00Z" w16du:dateUtc="2024-07-31T04:18:00Z">
        <w:r w:rsidR="006742F4" w:rsidRPr="00100549" w:rsidDel="004B17B6">
          <w:rPr>
            <w:rStyle w:val="Hyperlink"/>
            <w:i/>
            <w:iCs/>
          </w:rPr>
          <w:delText>myname@somewebdomain.net</w:delText>
        </w:r>
      </w:del>
      <w:ins w:id="1149" w:author="Deb Troendle-Scott" w:date="2024-07-31T12:18:00Z" w16du:dateUtc="2024-07-31T04:18:00Z">
        <w:r w:rsidR="004B17B6">
          <w:rPr>
            <w:rStyle w:val="Hyperlink"/>
            <w:i/>
            <w:iCs/>
          </w:rPr>
          <w:t>mailto:myname@somewebdomain.net</w:t>
        </w:r>
      </w:ins>
      <w:ins w:id="1150" w:author="Deb Troendle-Scott" w:date="2024-07-31T12:17:00Z" w16du:dateUtc="2024-07-31T04:17:00Z">
        <w:r w:rsidR="006742F4">
          <w:rPr>
            <w:i/>
            <w:iCs/>
          </w:rPr>
          <w:fldChar w:fldCharType="end"/>
        </w:r>
        <w:r w:rsidR="006742F4">
          <w:t xml:space="preserve">. </w:t>
        </w:r>
      </w:ins>
      <w:del w:id="1151" w:author="Deb Troendle-Scott" w:date="2024-07-31T12:17:00Z" w16du:dateUtc="2024-07-31T04:17:00Z">
        <w:r w:rsidDel="006742F4">
          <w:delText xml:space="preserve">… </w:delText>
        </w:r>
      </w:del>
      <w:r>
        <w:t>Instead</w:t>
      </w:r>
      <w:ins w:id="1152" w:author="Deb Troendle-Scott" w:date="2024-08-17T13:23:00Z" w16du:dateUtc="2024-08-17T05:23:00Z">
        <w:r w:rsidR="0033272C">
          <w:t>,</w:t>
        </w:r>
      </w:ins>
      <w:r>
        <w:t xml:space="preserve"> you might use more confusing text, such as myname-at-somewebdomain-net. Some websites support using these types of obfuscation methods, but the spammers who “scrape” email addresses from websites to populate their spam databases use increasingly sophisticated methods to defeat these methods.</w:t>
      </w:r>
    </w:p>
    <w:p w14:paraId="77187F4B" w14:textId="77777777" w:rsidR="00F462A7" w:rsidRDefault="00F462A7">
      <w:pPr>
        <w:pStyle w:val="ListBullet2"/>
        <w:pPrChange w:id="1153" w:author="Deb Troendle-Scott" w:date="2024-08-20T22:48:00Z" w16du:dateUtc="2024-08-20T14:48:00Z">
          <w:pPr>
            <w:pStyle w:val="Compact"/>
            <w:numPr>
              <w:ilvl w:val="1"/>
              <w:numId w:val="2"/>
            </w:numPr>
            <w:ind w:left="1440" w:hanging="360"/>
          </w:pPr>
        </w:pPrChange>
      </w:pPr>
      <w:r>
        <w:t>Basically, avoid publishing the email addresses you value online to decrease the amount of spam you receive.</w:t>
      </w:r>
    </w:p>
    <w:p w14:paraId="134D41EB" w14:textId="77777777" w:rsidR="00F462A7" w:rsidRDefault="00F462A7">
      <w:pPr>
        <w:pStyle w:val="Heading4"/>
      </w:pPr>
      <w:bookmarkStart w:id="1154" w:name="passwords"/>
      <w:bookmarkEnd w:id="1127"/>
      <w:r>
        <w:t>Passwords</w:t>
      </w:r>
    </w:p>
    <w:p w14:paraId="11211C13" w14:textId="77777777" w:rsidR="00F462A7" w:rsidRDefault="00F462A7">
      <w:pPr>
        <w:pStyle w:val="FirstParagraph"/>
      </w:pPr>
      <w:r>
        <w:t>What about passwords? Many people have just one, or maybe a few. Given the number of websites and web services which require password-based authentication, this is not good enough to avoid an identity disaster.</w:t>
      </w:r>
    </w:p>
    <w:p w14:paraId="47D8D992" w14:textId="77777777" w:rsidR="00F462A7" w:rsidRDefault="00F462A7">
      <w:pPr>
        <w:pStyle w:val="BodyText"/>
      </w:pPr>
      <w:r>
        <w:t xml:space="preserve">The problem with having only a few passwords is that even resource-rich and security-critical organizations have </w:t>
      </w:r>
      <w:hyperlink r:id="rId37">
        <w:r>
          <w:rPr>
            <w:rStyle w:val="Hyperlink"/>
          </w:rPr>
          <w:t>suffered massive leaks</w:t>
        </w:r>
      </w:hyperlink>
      <w:r>
        <w:t>. If even one of them suffers a data leak, identity thieves will obtain your password and try to use it on other websites. It is easy for them to do this using computer technologies.</w:t>
      </w:r>
    </w:p>
    <w:p w14:paraId="02BC5441" w14:textId="77777777" w:rsidR="00F462A7" w:rsidRDefault="00F462A7">
      <w:pPr>
        <w:pStyle w:val="BodyText"/>
      </w:pPr>
      <w:r>
        <w:t>Other ways someone can get your password include:</w:t>
      </w:r>
    </w:p>
    <w:p w14:paraId="18A52C74" w14:textId="783209AE" w:rsidR="00F462A7" w:rsidRPr="0057438F" w:rsidRDefault="00F462A7">
      <w:pPr>
        <w:pStyle w:val="ListBullet"/>
        <w:pPrChange w:id="1155" w:author="Deb Troendle-Scott" w:date="2024-08-20T22:48:00Z" w16du:dateUtc="2024-08-20T14:48:00Z">
          <w:pPr>
            <w:pStyle w:val="Compact"/>
            <w:numPr>
              <w:numId w:val="2"/>
            </w:numPr>
            <w:ind w:left="720" w:hanging="360"/>
          </w:pPr>
        </w:pPrChange>
      </w:pPr>
      <w:r w:rsidRPr="0057438F">
        <w:t>Sniffing traffic when you log in</w:t>
      </w:r>
      <w:ins w:id="1156" w:author="Deb Troendle-Scott" w:date="2024-07-31T12:21:00Z" w16du:dateUtc="2024-07-31T04:21:00Z">
        <w:r w:rsidR="00C517F3" w:rsidRPr="0057438F">
          <w:t xml:space="preserve"> </w:t>
        </w:r>
      </w:ins>
      <w:r w:rsidRPr="0057438F">
        <w:t>to a non</w:t>
      </w:r>
      <w:del w:id="1157" w:author="Deb Troendle-Scott" w:date="2024-07-31T12:21:00Z" w16du:dateUtc="2024-07-31T04:21:00Z">
        <w:r w:rsidRPr="0057438F" w:rsidDel="00C517F3">
          <w:delText>-</w:delText>
        </w:r>
      </w:del>
      <w:r w:rsidRPr="0057438F">
        <w:t xml:space="preserve">secure website that uses http:// rather than https:// </w:t>
      </w:r>
      <w:ins w:id="1158" w:author="Deb Troendle-Scott" w:date="2024-07-31T12:21:00Z" w16du:dateUtc="2024-07-31T04:21:00Z">
        <w:r w:rsidR="00C517F3" w:rsidRPr="0057438F">
          <w:t>(</w:t>
        </w:r>
      </w:ins>
      <w:del w:id="1159" w:author="Deb Troendle-Scott" w:date="2024-07-31T12:21:00Z" w16du:dateUtc="2024-07-31T04:21:00Z">
        <w:r w:rsidRPr="0057438F" w:rsidDel="00C517F3">
          <w:delText xml:space="preserve">– </w:delText>
        </w:r>
      </w:del>
      <w:r w:rsidRPr="0057438F">
        <w:t>the “s” stands for secure because your data transmission’s encrypted</w:t>
      </w:r>
      <w:ins w:id="1160" w:author="Deb Troendle-Scott" w:date="2024-07-31T12:21:00Z" w16du:dateUtc="2024-07-31T04:21:00Z">
        <w:r w:rsidR="00C517F3" w:rsidRPr="0057438F">
          <w:t>)</w:t>
        </w:r>
      </w:ins>
      <w:r w:rsidRPr="0057438F">
        <w:t>. Look for the Lock icon.png in your address bar.</w:t>
      </w:r>
    </w:p>
    <w:p w14:paraId="0E6A4F75" w14:textId="4A6E462B" w:rsidR="00F462A7" w:rsidRPr="0057438F" w:rsidRDefault="00F462A7">
      <w:pPr>
        <w:pStyle w:val="ListBullet"/>
        <w:pPrChange w:id="1161" w:author="Deb Troendle-Scott" w:date="2024-08-20T22:48:00Z" w16du:dateUtc="2024-08-20T14:48:00Z">
          <w:pPr>
            <w:pStyle w:val="Compact"/>
            <w:numPr>
              <w:numId w:val="2"/>
            </w:numPr>
            <w:ind w:left="720" w:hanging="360"/>
          </w:pPr>
        </w:pPrChange>
      </w:pPr>
      <w:r w:rsidRPr="0057438F">
        <w:t>Sniffing emails</w:t>
      </w:r>
      <w:ins w:id="1162" w:author="Deb Troendle-Scott" w:date="2024-07-31T12:21:00Z" w16du:dateUtc="2024-07-31T04:21:00Z">
        <w:r w:rsidR="00C517F3" w:rsidRPr="0057438F">
          <w:t>—</w:t>
        </w:r>
      </w:ins>
      <w:del w:id="1163" w:author="Deb Troendle-Scott" w:date="2024-07-31T12:21:00Z" w16du:dateUtc="2024-07-31T04:21:00Z">
        <w:r w:rsidRPr="0057438F" w:rsidDel="00C517F3">
          <w:delText xml:space="preserve"> – </w:delText>
        </w:r>
      </w:del>
      <w:r w:rsidRPr="0057438F">
        <w:t>your email, unless encrypted, is not secure. Never send a login and password along with the web address of a service (similarly, don’t send credit card numbers).</w:t>
      </w:r>
    </w:p>
    <w:p w14:paraId="2B564F21" w14:textId="53540FF9" w:rsidR="00F462A7" w:rsidRPr="0057438F" w:rsidRDefault="00057967">
      <w:pPr>
        <w:pStyle w:val="ListBullet"/>
        <w:pPrChange w:id="1164" w:author="Deb Troendle-Scott" w:date="2024-08-20T22:48:00Z" w16du:dateUtc="2024-08-20T14:48:00Z">
          <w:pPr>
            <w:pStyle w:val="Compact"/>
            <w:numPr>
              <w:numId w:val="2"/>
            </w:numPr>
            <w:ind w:left="720" w:hanging="360"/>
          </w:pPr>
        </w:pPrChange>
      </w:pPr>
      <w:r w:rsidRPr="0057438F">
        <w:fldChar w:fldCharType="begin"/>
      </w:r>
      <w:r w:rsidRPr="0057438F">
        <w:instrText>HYPERLINK "https://en.wikipedia.org/wiki/Phishing" \h</w:instrText>
      </w:r>
      <w:r w:rsidRPr="0057438F">
        <w:fldChar w:fldCharType="separate"/>
      </w:r>
      <w:r w:rsidR="00F462A7" w:rsidRPr="0057438F">
        <w:rPr>
          <w:rStyle w:val="Hyperlink"/>
          <w:color w:val="auto"/>
        </w:rPr>
        <w:t>Phishing</w:t>
      </w:r>
      <w:r w:rsidRPr="0057438F">
        <w:rPr>
          <w:rStyle w:val="Hyperlink"/>
          <w:color w:val="auto"/>
        </w:rPr>
        <w:fldChar w:fldCharType="end"/>
      </w:r>
      <w:r w:rsidR="00F462A7" w:rsidRPr="0057438F">
        <w:t xml:space="preserve"> attacks</w:t>
      </w:r>
      <w:ins w:id="1165" w:author="Deb Troendle-Scott" w:date="2024-07-31T12:22:00Z" w16du:dateUtc="2024-07-31T04:22:00Z">
        <w:r w:rsidR="003A625A" w:rsidRPr="0057438F">
          <w:t>—</w:t>
        </w:r>
      </w:ins>
      <w:del w:id="1166" w:author="Deb Troendle-Scott" w:date="2024-07-31T12:22:00Z" w16du:dateUtc="2024-07-31T04:22:00Z">
        <w:r w:rsidR="00F462A7" w:rsidRPr="0057438F" w:rsidDel="003A625A">
          <w:delText xml:space="preserve"> – </w:delText>
        </w:r>
      </w:del>
      <w:r w:rsidR="00F462A7" w:rsidRPr="0057438F">
        <w:t xml:space="preserve">where someone sends you an email that looks like it is from a trusted sender, such as from a friend, your bank, an online store you frequent, or a government agency, and </w:t>
      </w:r>
      <w:del w:id="1167" w:author="Deb Troendle-Scott" w:date="2024-07-31T12:22:00Z" w16du:dateUtc="2024-07-31T04:22:00Z">
        <w:r w:rsidR="00F462A7" w:rsidRPr="0057438F" w:rsidDel="003A625A">
          <w:delText xml:space="preserve">they </w:delText>
        </w:r>
      </w:del>
      <w:r w:rsidR="00F462A7" w:rsidRPr="0057438F">
        <w:t>ask</w:t>
      </w:r>
      <w:ins w:id="1168" w:author="Deb Troendle-Scott" w:date="2024-07-31T12:22:00Z" w16du:dateUtc="2024-07-31T04:22:00Z">
        <w:r w:rsidR="003A625A" w:rsidRPr="0057438F">
          <w:t>s</w:t>
        </w:r>
      </w:ins>
      <w:r w:rsidR="00F462A7" w:rsidRPr="0057438F">
        <w:t xml:space="preserve"> you to enter your password to confirm it. No one should ever ask you to enter your password via email.</w:t>
      </w:r>
    </w:p>
    <w:p w14:paraId="6DB9E240" w14:textId="77777777" w:rsidR="00F462A7" w:rsidRPr="0057438F" w:rsidRDefault="00F462A7">
      <w:pPr>
        <w:pStyle w:val="ListBullet"/>
        <w:pPrChange w:id="1169" w:author="Deb Troendle-Scott" w:date="2024-08-20T22:48:00Z" w16du:dateUtc="2024-08-20T14:48:00Z">
          <w:pPr>
            <w:pStyle w:val="Compact"/>
            <w:numPr>
              <w:numId w:val="2"/>
            </w:numPr>
            <w:ind w:left="720" w:hanging="360"/>
          </w:pPr>
        </w:pPrChange>
      </w:pPr>
      <w:r w:rsidRPr="0057438F">
        <w:t>Always check the web address (hover over the link) to make sure it corresponds to the right place</w:t>
      </w:r>
      <w:del w:id="1170" w:author="Deb Troendle-Scott" w:date="2024-07-31T12:22:00Z" w16du:dateUtc="2024-07-31T04:22:00Z">
        <w:r w:rsidRPr="0057438F" w:rsidDel="003A625A">
          <w:delText>,</w:delText>
        </w:r>
      </w:del>
      <w:r w:rsidRPr="0057438F">
        <w:t xml:space="preserve"> or call the sender to confirm the request over the phone.</w:t>
      </w:r>
    </w:p>
    <w:p w14:paraId="0FCC52FE" w14:textId="178103A3" w:rsidR="00F462A7" w:rsidRPr="0057438F" w:rsidRDefault="00F462A7">
      <w:pPr>
        <w:pStyle w:val="ListBullet"/>
        <w:pPrChange w:id="1171" w:author="Deb Troendle-Scott" w:date="2024-08-20T22:48:00Z" w16du:dateUtc="2024-08-20T14:48:00Z">
          <w:pPr>
            <w:pStyle w:val="Compact"/>
            <w:numPr>
              <w:numId w:val="2"/>
            </w:numPr>
            <w:ind w:left="720" w:hanging="360"/>
          </w:pPr>
        </w:pPrChange>
      </w:pPr>
      <w:r w:rsidRPr="0057438F">
        <w:t>Brute force</w:t>
      </w:r>
      <w:ins w:id="1172" w:author="Deb Troendle-Scott" w:date="2024-07-31T12:23:00Z" w16du:dateUtc="2024-07-31T04:23:00Z">
        <w:r w:rsidR="003A625A" w:rsidRPr="0057438F">
          <w:t>—</w:t>
        </w:r>
      </w:ins>
      <w:del w:id="1173" w:author="Deb Troendle-Scott" w:date="2024-07-31T12:22:00Z" w16du:dateUtc="2024-07-31T04:22:00Z">
        <w:r w:rsidRPr="0057438F" w:rsidDel="003A625A">
          <w:delText xml:space="preserve"> – </w:delText>
        </w:r>
      </w:del>
      <w:r w:rsidRPr="0057438F">
        <w:t xml:space="preserve">hackers often use computers to guess your password, beginning with a list of </w:t>
      </w:r>
      <w:r w:rsidR="00057967" w:rsidRPr="0057438F">
        <w:fldChar w:fldCharType="begin"/>
      </w:r>
      <w:r w:rsidR="00057967" w:rsidRPr="0057438F">
        <w:instrText>HYPERLINK "https://www.passwordrandom.com/most-popular-passwords" \h</w:instrText>
      </w:r>
      <w:r w:rsidR="00057967" w:rsidRPr="0057438F">
        <w:fldChar w:fldCharType="separate"/>
      </w:r>
      <w:r w:rsidRPr="0057438F">
        <w:rPr>
          <w:rStyle w:val="Hyperlink"/>
          <w:color w:val="auto"/>
        </w:rPr>
        <w:t>common passwords</w:t>
      </w:r>
      <w:r w:rsidR="00057967" w:rsidRPr="0057438F">
        <w:rPr>
          <w:rStyle w:val="Hyperlink"/>
          <w:color w:val="auto"/>
        </w:rPr>
        <w:fldChar w:fldCharType="end"/>
      </w:r>
      <w:r w:rsidRPr="0057438F">
        <w:t>, and try different combinations until they get it right, or until the system locks them out for trying too many times.</w:t>
      </w:r>
    </w:p>
    <w:p w14:paraId="7E6A355F" w14:textId="1A55655A" w:rsidR="00F462A7" w:rsidRPr="0057438F" w:rsidRDefault="00F462A7">
      <w:pPr>
        <w:pStyle w:val="ListBullet"/>
        <w:pPrChange w:id="1174" w:author="Deb Troendle-Scott" w:date="2024-08-20T22:48:00Z" w16du:dateUtc="2024-08-20T14:48:00Z">
          <w:pPr>
            <w:pStyle w:val="Compact"/>
            <w:numPr>
              <w:numId w:val="2"/>
            </w:numPr>
            <w:ind w:left="720" w:hanging="360"/>
          </w:pPr>
        </w:pPrChange>
      </w:pPr>
      <w:r w:rsidRPr="0057438F">
        <w:t>“How secure is my password” sites</w:t>
      </w:r>
      <w:ins w:id="1175" w:author="Deb Troendle-Scott" w:date="2024-07-31T12:23:00Z" w16du:dateUtc="2024-07-31T04:23:00Z">
        <w:r w:rsidR="00D9422C" w:rsidRPr="0057438F">
          <w:t>—</w:t>
        </w:r>
      </w:ins>
      <w:del w:id="1176" w:author="Deb Troendle-Scott" w:date="2024-07-31T12:23:00Z" w16du:dateUtc="2024-07-31T04:23:00Z">
        <w:r w:rsidRPr="0057438F" w:rsidDel="00D9422C">
          <w:delText xml:space="preserve"> – </w:delText>
        </w:r>
      </w:del>
      <w:r w:rsidRPr="0057438F">
        <w:t>you should avoid these sites and never type your password into a website or email response that is not appropriate, especially when you know the sender also knows your email.</w:t>
      </w:r>
    </w:p>
    <w:p w14:paraId="099890D3" w14:textId="77777777" w:rsidR="00F462A7" w:rsidRDefault="00F462A7">
      <w:pPr>
        <w:pStyle w:val="ListBullet"/>
        <w:pPrChange w:id="1177" w:author="Deb Troendle-Scott" w:date="2024-08-20T22:48:00Z" w16du:dateUtc="2024-08-20T14:48:00Z">
          <w:pPr>
            <w:pStyle w:val="Compact"/>
            <w:numPr>
              <w:numId w:val="2"/>
            </w:numPr>
            <w:ind w:left="720" w:hanging="360"/>
          </w:pPr>
        </w:pPrChange>
      </w:pPr>
      <w:r w:rsidRPr="0057438F">
        <w:t>Once your email and any password combination are known, identity thieves will try to use them</w:t>
      </w:r>
      <w:r>
        <w:t xml:space="preserve"> at various websites, because they know most people only use a few passwords. A thief who discovers a password you created for a website you rarely use will try to compromise the security of a website that is important to you</w:t>
      </w:r>
      <w:del w:id="1178" w:author="Deb Troendle-Scott" w:date="2024-07-31T12:23:00Z" w16du:dateUtc="2024-07-31T04:23:00Z">
        <w:r w:rsidDel="00D9422C">
          <w:delText xml:space="preserve"> –</w:delText>
        </w:r>
      </w:del>
      <w:r>
        <w:t xml:space="preserve"> such as your email system, your workplace, social media accounts, or bank account.</w:t>
      </w:r>
    </w:p>
    <w:p w14:paraId="6AB11DD0" w14:textId="4D9C4209" w:rsidR="00F462A7" w:rsidRDefault="00F462A7">
      <w:pPr>
        <w:pStyle w:val="FirstParagraph"/>
      </w:pPr>
      <w:r>
        <w:t>Here is a table that shows how quickly passwords can be cracked using brute force methods. Note that the best passwords are both long and include a mix of numbers, lower</w:t>
      </w:r>
      <w:del w:id="1179" w:author="Deb Troendle-Scott" w:date="2024-07-31T12:24:00Z" w16du:dateUtc="2024-07-31T04:24:00Z">
        <w:r w:rsidDel="00D44F0F">
          <w:delText>-</w:delText>
        </w:r>
      </w:del>
      <w:r>
        <w:t>case and upper</w:t>
      </w:r>
      <w:del w:id="1180" w:author="Deb Troendle-Scott" w:date="2024-07-31T12:24:00Z" w16du:dateUtc="2024-07-31T04:24:00Z">
        <w:r w:rsidDel="00D44F0F">
          <w:delText>-</w:delText>
        </w:r>
      </w:del>
      <w:r>
        <w:t>case letters, and symbols.</w:t>
      </w:r>
    </w:p>
    <w:tbl>
      <w:tblPr>
        <w:tblStyle w:val="Table"/>
        <w:tblW w:w="5000" w:type="pct"/>
        <w:tblLayout w:type="fixed"/>
        <w:tblLook w:val="0000" w:firstRow="0" w:lastRow="0" w:firstColumn="0" w:lastColumn="0" w:noHBand="0" w:noVBand="0"/>
      </w:tblPr>
      <w:tblGrid>
        <w:gridCol w:w="9360"/>
      </w:tblGrid>
      <w:tr w:rsidR="00F462A7" w14:paraId="2742B319" w14:textId="77777777">
        <w:tc>
          <w:tcPr>
            <w:tcW w:w="7920" w:type="dxa"/>
          </w:tcPr>
          <w:p w14:paraId="6929A0A2" w14:textId="77777777" w:rsidR="00D44F0F" w:rsidRPr="00D44F0F" w:rsidRDefault="00F462A7">
            <w:pPr>
              <w:pStyle w:val="ImageCaption"/>
              <w:spacing w:before="200"/>
              <w:rPr>
                <w:ins w:id="1181" w:author="Deb Troendle-Scott" w:date="2024-07-31T12:25:00Z" w16du:dateUtc="2024-07-31T04:25:00Z"/>
                <w:i w:val="0"/>
                <w:iCs/>
                <w:rPrChange w:id="1182" w:author="Deb Troendle-Scott" w:date="2024-07-31T12:25:00Z" w16du:dateUtc="2024-07-31T04:25:00Z">
                  <w:rPr>
                    <w:ins w:id="1183" w:author="Deb Troendle-Scott" w:date="2024-07-31T12:25:00Z" w16du:dateUtc="2024-07-31T04:25:00Z"/>
                  </w:rPr>
                </w:rPrChange>
              </w:rPr>
            </w:pPr>
            <w:bookmarkStart w:id="1184" w:name="fig-brute"/>
            <w:r w:rsidRPr="00D44F0F">
              <w:rPr>
                <w:i w:val="0"/>
                <w:iCs/>
                <w:rPrChange w:id="1185" w:author="Deb Troendle-Scott" w:date="2024-07-31T12:25:00Z" w16du:dateUtc="2024-07-31T04:25:00Z">
                  <w:rPr/>
                </w:rPrChange>
              </w:rPr>
              <w:t>Figure 1.6</w:t>
            </w:r>
            <w:del w:id="1186" w:author="Deb Troendle-Scott" w:date="2024-07-31T12:25:00Z" w16du:dateUtc="2024-07-31T04:25:00Z">
              <w:r w:rsidRPr="00D44F0F" w:rsidDel="00D44F0F">
                <w:rPr>
                  <w:i w:val="0"/>
                  <w:iCs/>
                  <w:rPrChange w:id="1187" w:author="Deb Troendle-Scott" w:date="2024-07-31T12:25:00Z" w16du:dateUtc="2024-07-31T04:25:00Z">
                    <w:rPr/>
                  </w:rPrChange>
                </w:rPr>
                <w:delText xml:space="preserve">: </w:delText>
              </w:r>
            </w:del>
          </w:p>
          <w:p w14:paraId="3F25EFC2" w14:textId="63E22A0A" w:rsidR="00F462A7" w:rsidRDefault="006F5FB5">
            <w:pPr>
              <w:pStyle w:val="ImageCaption"/>
              <w:spacing w:before="200"/>
              <w:rPr>
                <w:ins w:id="1188" w:author="Deb Troendle-Scott" w:date="2024-07-31T12:27:00Z" w16du:dateUtc="2024-07-31T04:27:00Z"/>
                <w:i w:val="0"/>
                <w:iCs/>
              </w:rPr>
            </w:pPr>
            <w:ins w:id="1189" w:author="Deb Troendle-Scott" w:date="2024-08-17T13:27:00Z" w16du:dateUtc="2024-08-17T05:27:00Z">
              <w:r>
                <w:t>Time Needed to Crack Passwor</w:t>
              </w:r>
            </w:ins>
            <w:ins w:id="1190" w:author="Deb Troendle-Scott" w:date="2024-08-17T13:28:00Z" w16du:dateUtc="2024-08-17T05:28:00Z">
              <w:r>
                <w:t>ds of Varying Complexity in a Brute Force Attack</w:t>
              </w:r>
            </w:ins>
            <w:del w:id="1191" w:author="Deb Troendle-Scott" w:date="2024-07-31T12:25:00Z" w16du:dateUtc="2024-07-31T04:25:00Z">
              <w:r w:rsidR="00F462A7" w:rsidDel="00396A43">
                <w:delText>Hive’s report shows that p</w:delText>
              </w:r>
            </w:del>
            <w:del w:id="1192" w:author="Deb Troendle-Scott" w:date="2024-08-17T13:27:00Z" w16du:dateUtc="2024-08-17T05:27:00Z">
              <w:r w:rsidR="00F462A7" w:rsidDel="006F5FB5">
                <w:delText xml:space="preserve">assphrases with a mix of 18 </w:delText>
              </w:r>
            </w:del>
            <w:del w:id="1193" w:author="Deb Troendle-Scott" w:date="2024-07-31T12:26:00Z" w16du:dateUtc="2024-07-31T04:26:00Z">
              <w:r w:rsidR="00F462A7" w:rsidDel="000A5C09">
                <w:delText>u</w:delText>
              </w:r>
            </w:del>
            <w:del w:id="1194" w:author="Deb Troendle-Scott" w:date="2024-08-17T13:27:00Z" w16du:dateUtc="2024-08-17T05:27:00Z">
              <w:r w:rsidR="00F462A7" w:rsidDel="006F5FB5">
                <w:delText xml:space="preserve">ppercase and </w:delText>
              </w:r>
            </w:del>
            <w:del w:id="1195" w:author="Deb Troendle-Scott" w:date="2024-07-31T12:26:00Z" w16du:dateUtc="2024-07-31T04:26:00Z">
              <w:r w:rsidR="00F462A7" w:rsidDel="000A5C09">
                <w:delText>l</w:delText>
              </w:r>
            </w:del>
            <w:del w:id="1196" w:author="Deb Troendle-Scott" w:date="2024-08-17T13:27:00Z" w16du:dateUtc="2024-08-17T05:27:00Z">
              <w:r w:rsidR="00F462A7" w:rsidDel="006F5FB5">
                <w:delText xml:space="preserve">owercase </w:delText>
              </w:r>
            </w:del>
            <w:del w:id="1197" w:author="Deb Troendle-Scott" w:date="2024-07-31T12:26:00Z" w16du:dateUtc="2024-07-31T04:26:00Z">
              <w:r w:rsidR="00F462A7" w:rsidDel="000A5C09">
                <w:delText>l</w:delText>
              </w:r>
            </w:del>
            <w:del w:id="1198" w:author="Deb Troendle-Scott" w:date="2024-08-17T13:27:00Z" w16du:dateUtc="2024-08-17T05:27:00Z">
              <w:r w:rsidR="00F462A7" w:rsidDel="006F5FB5">
                <w:delText xml:space="preserve">etters, </w:delText>
              </w:r>
            </w:del>
            <w:del w:id="1199" w:author="Deb Troendle-Scott" w:date="2024-07-31T12:26:00Z" w16du:dateUtc="2024-07-31T04:26:00Z">
              <w:r w:rsidR="00F462A7" w:rsidDel="000A5C09">
                <w:delText>n</w:delText>
              </w:r>
            </w:del>
            <w:del w:id="1200" w:author="Deb Troendle-Scott" w:date="2024-08-17T13:27:00Z" w16du:dateUtc="2024-08-17T05:27:00Z">
              <w:r w:rsidR="00F462A7" w:rsidDel="006F5FB5">
                <w:delText xml:space="preserve">umbers, and </w:delText>
              </w:r>
            </w:del>
            <w:del w:id="1201" w:author="Deb Troendle-Scott" w:date="2024-07-31T12:26:00Z" w16du:dateUtc="2024-07-31T04:26:00Z">
              <w:r w:rsidR="00F462A7" w:rsidDel="000A5C09">
                <w:delText>s</w:delText>
              </w:r>
            </w:del>
            <w:del w:id="1202" w:author="Deb Troendle-Scott" w:date="2024-08-17T13:27:00Z" w16du:dateUtc="2024-08-17T05:27:00Z">
              <w:r w:rsidR="00F462A7" w:rsidDel="006F5FB5">
                <w:delText xml:space="preserve">ymbols are the </w:delText>
              </w:r>
            </w:del>
            <w:del w:id="1203" w:author="Deb Troendle-Scott" w:date="2024-07-31T12:26:00Z" w16du:dateUtc="2024-07-31T04:26:00Z">
              <w:r w:rsidR="00F462A7" w:rsidDel="000A5C09">
                <w:delText>m</w:delText>
              </w:r>
            </w:del>
            <w:del w:id="1204" w:author="Deb Troendle-Scott" w:date="2024-08-17T13:27:00Z" w16du:dateUtc="2024-08-17T05:27:00Z">
              <w:r w:rsidR="00F462A7" w:rsidDel="006F5FB5">
                <w:delText xml:space="preserve">ost </w:delText>
              </w:r>
            </w:del>
            <w:del w:id="1205" w:author="Deb Troendle-Scott" w:date="2024-07-31T12:26:00Z" w16du:dateUtc="2024-07-31T04:26:00Z">
              <w:r w:rsidR="00F462A7" w:rsidDel="000A5C09">
                <w:delText>d</w:delText>
              </w:r>
            </w:del>
            <w:del w:id="1206" w:author="Deb Troendle-Scott" w:date="2024-08-17T13:27:00Z" w16du:dateUtc="2024-08-17T05:27:00Z">
              <w:r w:rsidR="00F462A7" w:rsidDel="006F5FB5">
                <w:delText xml:space="preserve">ifficult to </w:delText>
              </w:r>
            </w:del>
            <w:del w:id="1207" w:author="Deb Troendle-Scott" w:date="2024-07-31T12:27:00Z" w16du:dateUtc="2024-07-31T04:27:00Z">
              <w:r w:rsidR="00F462A7" w:rsidDel="000A5C09">
                <w:delText>brute force</w:delText>
              </w:r>
            </w:del>
            <w:r w:rsidR="00F462A7">
              <w:t>.</w:t>
            </w:r>
            <w:del w:id="1208" w:author="Deb Troendle-Scott" w:date="2024-07-31T12:25:00Z" w16du:dateUtc="2024-07-31T04:25:00Z">
              <w:r w:rsidR="00F462A7" w:rsidDel="00396A43">
                <w:delText xml:space="preserve"> Image: Hive Systems</w:delText>
              </w:r>
            </w:del>
          </w:p>
          <w:p w14:paraId="53DB8A14" w14:textId="6C7901D6" w:rsidR="00CC23F1" w:rsidRDefault="00CC23F1">
            <w:pPr>
              <w:pStyle w:val="ImageCaption"/>
              <w:spacing w:before="200"/>
            </w:pPr>
            <w:ins w:id="1209" w:author="Deb Troendle-Scott" w:date="2024-07-31T12:27:00Z" w16du:dateUtc="2024-07-31T04:27:00Z">
              <w:r>
                <w:rPr>
                  <w:i w:val="0"/>
                  <w:iCs/>
                </w:rPr>
                <w:t>[Alt text: Table showing time it takes</w:t>
              </w:r>
            </w:ins>
            <w:ins w:id="1210" w:author="Deb Troendle-Scott" w:date="2024-07-31T12:28:00Z" w16du:dateUtc="2024-07-31T04:28:00Z">
              <w:r>
                <w:rPr>
                  <w:i w:val="0"/>
                  <w:iCs/>
                </w:rPr>
                <w:t xml:space="preserve"> hackers</w:t>
              </w:r>
            </w:ins>
            <w:ins w:id="1211" w:author="Deb Troendle-Scott" w:date="2024-07-31T12:27:00Z" w16du:dateUtc="2024-07-31T04:27:00Z">
              <w:r>
                <w:rPr>
                  <w:i w:val="0"/>
                  <w:iCs/>
                </w:rPr>
                <w:t xml:space="preserve"> to </w:t>
              </w:r>
            </w:ins>
            <w:ins w:id="1212" w:author="Deb Troendle-Scott" w:date="2024-07-31T12:28:00Z" w16du:dateUtc="2024-07-31T04:28:00Z">
              <w:r>
                <w:rPr>
                  <w:i w:val="0"/>
                  <w:iCs/>
                </w:rPr>
                <w:t>brute force a password]</w:t>
              </w:r>
            </w:ins>
          </w:p>
          <w:p w14:paraId="315395B7" w14:textId="77777777" w:rsidR="00F462A7" w:rsidRDefault="00F462A7" w:rsidP="00CC23F1">
            <w:pPr>
              <w:pStyle w:val="Compact"/>
              <w:tabs>
                <w:tab w:val="right" w:pos="9144"/>
              </w:tabs>
              <w:rPr>
                <w:ins w:id="1213" w:author="Deb Troendle-Scott" w:date="2024-07-31T12:28:00Z" w16du:dateUtc="2024-07-31T04:28:00Z"/>
              </w:rPr>
            </w:pPr>
            <w:r>
              <w:rPr>
                <w:noProof/>
              </w:rPr>
              <w:drawing>
                <wp:inline distT="0" distB="0" distL="0" distR="0" wp14:anchorId="33963BC4" wp14:editId="257FA14D">
                  <wp:extent cx="5334000" cy="2800350"/>
                  <wp:effectExtent l="0" t="0" r="0" b="0"/>
                  <wp:docPr id="124" name="Picture"/>
                  <wp:cNvGraphicFramePr/>
                  <a:graphic xmlns:a="http://schemas.openxmlformats.org/drawingml/2006/main">
                    <a:graphicData uri="http://schemas.openxmlformats.org/drawingml/2006/picture">
                      <pic:pic xmlns:pic="http://schemas.openxmlformats.org/drawingml/2006/picture">
                        <pic:nvPicPr>
                          <pic:cNvPr id="125" name="Picture" descr="assets/u1/brute.jpg"/>
                          <pic:cNvPicPr>
                            <a:picLocks noChangeAspect="1" noChangeArrowheads="1"/>
                          </pic:cNvPicPr>
                        </pic:nvPicPr>
                        <pic:blipFill>
                          <a:blip r:embed="rId38"/>
                          <a:stretch>
                            <a:fillRect/>
                          </a:stretch>
                        </pic:blipFill>
                        <pic:spPr bwMode="auto">
                          <a:xfrm>
                            <a:off x="0" y="0"/>
                            <a:ext cx="5334000" cy="2800350"/>
                          </a:xfrm>
                          <a:prstGeom prst="rect">
                            <a:avLst/>
                          </a:prstGeom>
                          <a:noFill/>
                          <a:ln w="9525">
                            <a:noFill/>
                            <a:headEnd/>
                            <a:tailEnd/>
                          </a:ln>
                        </pic:spPr>
                      </pic:pic>
                    </a:graphicData>
                  </a:graphic>
                </wp:inline>
              </w:drawing>
            </w:r>
            <w:ins w:id="1214" w:author="Deb Troendle-Scott" w:date="2024-07-31T12:28:00Z" w16du:dateUtc="2024-07-31T04:28:00Z">
              <w:r w:rsidR="00CC23F1">
                <w:tab/>
              </w:r>
            </w:ins>
          </w:p>
          <w:p w14:paraId="4DDBEF00" w14:textId="30256B62" w:rsidR="00CC23F1" w:rsidRDefault="00CC23F1">
            <w:pPr>
              <w:pStyle w:val="Compact"/>
              <w:tabs>
                <w:tab w:val="right" w:pos="9144"/>
              </w:tabs>
              <w:pPrChange w:id="1215" w:author="Deb Troendle-Scott" w:date="2024-07-31T12:28:00Z" w16du:dateUtc="2024-07-31T04:28:00Z">
                <w:pPr>
                  <w:pStyle w:val="Compact"/>
                </w:pPr>
              </w:pPrChange>
            </w:pPr>
            <w:ins w:id="1216" w:author="Deb Troendle-Scott" w:date="2024-07-31T12:28:00Z" w16du:dateUtc="2024-07-31T04:28:00Z">
              <w:r w:rsidRPr="00AB548A">
                <w:rPr>
                  <w:i/>
                  <w:iCs/>
                  <w:rPrChange w:id="1217" w:author="Deb Troendle-Scott" w:date="2024-07-31T12:28:00Z" w16du:dateUtc="2024-07-31T04:28:00Z">
                    <w:rPr/>
                  </w:rPrChange>
                </w:rPr>
                <w:t>Note</w:t>
              </w:r>
              <w:r w:rsidR="00AB548A">
                <w:t>.</w:t>
              </w:r>
            </w:ins>
            <w:ins w:id="1218" w:author="Deb Troendle-Scott" w:date="2024-07-31T12:31:00Z" w16du:dateUtc="2024-07-31T04:31:00Z">
              <w:r w:rsidR="00CF677E">
                <w:t xml:space="preserve"> From </w:t>
              </w:r>
            </w:ins>
            <w:ins w:id="1219" w:author="Deb Troendle-Scott" w:date="2024-07-31T12:37:00Z" w16du:dateUtc="2024-07-31T04:37:00Z">
              <w:r w:rsidR="002F65B8">
                <w:t>“</w:t>
              </w:r>
              <w:r w:rsidR="002F65B8" w:rsidRPr="002F65B8">
                <w:t xml:space="preserve">Are Your Passwords in the Green in </w:t>
              </w:r>
              <w:proofErr w:type="gramStart"/>
              <w:r w:rsidR="002F65B8" w:rsidRPr="002F65B8">
                <w:t>2023?</w:t>
              </w:r>
              <w:r w:rsidR="002F65B8">
                <w:t>,</w:t>
              </w:r>
              <w:proofErr w:type="gramEnd"/>
              <w:r w:rsidR="002F65B8">
                <w:t xml:space="preserve">” by C. Nesky, 2023, </w:t>
              </w:r>
            </w:ins>
            <w:ins w:id="1220" w:author="Deb Troendle-Scott" w:date="2024-07-31T12:38:00Z" w16du:dateUtc="2024-07-31T04:38:00Z">
              <w:r w:rsidR="00EA65AB" w:rsidRPr="00EA65AB">
                <w:rPr>
                  <w:i/>
                  <w:iCs/>
                  <w:rPrChange w:id="1221" w:author="Deb Troendle-Scott" w:date="2024-07-31T12:38:00Z" w16du:dateUtc="2024-07-31T04:38:00Z">
                    <w:rPr/>
                  </w:rPrChange>
                </w:rPr>
                <w:t>Hive Systems</w:t>
              </w:r>
              <w:r w:rsidR="00EA65AB">
                <w:t xml:space="preserve"> </w:t>
              </w:r>
            </w:ins>
            <w:ins w:id="1222" w:author="Deb Troendle-Scott" w:date="2024-07-31T12:39:00Z" w16du:dateUtc="2024-07-31T04:39:00Z">
              <w:r w:rsidR="00EA65AB">
                <w:t>(</w:t>
              </w:r>
              <w:r w:rsidR="00EA65AB" w:rsidRPr="00EA65AB">
                <w:t>https://www.hivesystems.com/blog/are-your-passwords-in-the-green-2023</w:t>
              </w:r>
              <w:r w:rsidR="00EA65AB">
                <w:t>)</w:t>
              </w:r>
            </w:ins>
            <w:ins w:id="1223" w:author="Deb Troendle-Scott" w:date="2024-07-31T12:38:00Z" w16du:dateUtc="2024-07-31T04:38:00Z">
              <w:r w:rsidR="00EA65AB">
                <w:t xml:space="preserve">. </w:t>
              </w:r>
            </w:ins>
            <w:ins w:id="1224" w:author="Deb Troendle-Scott" w:date="2024-07-31T12:43:00Z" w16du:dateUtc="2024-07-31T04:43:00Z">
              <w:r w:rsidR="00474649">
                <w:t xml:space="preserve">Copyright 2024 </w:t>
              </w:r>
              <w:r w:rsidR="00474649">
                <w:fldChar w:fldCharType="begin"/>
              </w:r>
              <w:r w:rsidR="00474649">
                <w:instrText>HYPERLINK "https://www.hivesystems.com/"</w:instrText>
              </w:r>
              <w:r w:rsidR="00474649">
                <w:fldChar w:fldCharType="separate"/>
              </w:r>
              <w:r w:rsidR="00474649" w:rsidRPr="00474649">
                <w:rPr>
                  <w:rStyle w:val="Hyperlink"/>
                </w:rPr>
                <w:t>Hive Systems</w:t>
              </w:r>
              <w:r w:rsidR="00474649">
                <w:fldChar w:fldCharType="end"/>
              </w:r>
              <w:r w:rsidR="00474649">
                <w:t>.</w:t>
              </w:r>
            </w:ins>
            <w:ins w:id="1225" w:author="Deb Troendle-Scott" w:date="2024-07-31T12:47:00Z" w16du:dateUtc="2024-07-31T04:47:00Z">
              <w:r w:rsidR="00F45118">
                <w:t xml:space="preserve"> Reprinted with permission.</w:t>
              </w:r>
            </w:ins>
          </w:p>
        </w:tc>
        <w:bookmarkEnd w:id="1184"/>
      </w:tr>
    </w:tbl>
    <w:p w14:paraId="1645BEDF" w14:textId="77777777" w:rsidR="00F462A7" w:rsidRDefault="00F462A7">
      <w:pPr>
        <w:pStyle w:val="BodyText"/>
      </w:pPr>
      <w:r>
        <w:t>There are services you can use to check if your email is part of a leaked password data set. So, what can you do to protect yourself?</w:t>
      </w:r>
    </w:p>
    <w:p w14:paraId="4F43671C" w14:textId="77777777" w:rsidR="00F462A7" w:rsidRDefault="00F462A7">
      <w:pPr>
        <w:pStyle w:val="Heading5"/>
        <w:pPrChange w:id="1226" w:author="Deb Troendle-Scott" w:date="2024-07-31T12:57:00Z" w16du:dateUtc="2024-07-31T04:57:00Z">
          <w:pPr>
            <w:pStyle w:val="BodyText"/>
          </w:pPr>
        </w:pPrChange>
      </w:pPr>
      <w:r>
        <w:t>Password Managers</w:t>
      </w:r>
    </w:p>
    <w:p w14:paraId="2E00B89E" w14:textId="77777777" w:rsidR="00F462A7" w:rsidRDefault="00F462A7">
      <w:pPr>
        <w:pStyle w:val="BodyText"/>
      </w:pPr>
      <w:r>
        <w:t xml:space="preserve">Get a </w:t>
      </w:r>
      <w:hyperlink r:id="rId39">
        <w:r>
          <w:rPr>
            <w:rStyle w:val="Hyperlink"/>
          </w:rPr>
          <w:t>password manager</w:t>
        </w:r>
      </w:hyperlink>
      <w:r>
        <w:t>. They are incredibly helpful and convenient now that many of us use several computers and mobile devices. Password managers help you manage your passwords.</w:t>
      </w:r>
    </w:p>
    <w:p w14:paraId="12A51F91" w14:textId="7EC633CD" w:rsidR="00F462A7" w:rsidRDefault="00F462A7">
      <w:pPr>
        <w:pStyle w:val="ListBullet"/>
        <w:pPrChange w:id="1227" w:author="Deb Troendle-Scott" w:date="2024-08-20T22:49:00Z" w16du:dateUtc="2024-08-20T14:49:00Z">
          <w:pPr>
            <w:pStyle w:val="Compact"/>
            <w:numPr>
              <w:numId w:val="2"/>
            </w:numPr>
            <w:ind w:left="720" w:hanging="360"/>
          </w:pPr>
        </w:pPrChange>
      </w:pPr>
      <w:r>
        <w:t>When you choose a password manager</w:t>
      </w:r>
      <w:del w:id="1228" w:author="Deb Troendle-Scott" w:date="2024-07-31T12:47:00Z" w16du:dateUtc="2024-07-31T04:47:00Z">
        <w:r w:rsidDel="00F45118">
          <w:delText>,</w:delText>
        </w:r>
      </w:del>
      <w:r>
        <w:t xml:space="preserve"> make sure you create one </w:t>
      </w:r>
      <w:r w:rsidR="00057967">
        <w:fldChar w:fldCharType="begin"/>
      </w:r>
      <w:r w:rsidR="00057967">
        <w:instrText>HYPERLINK "https://www.howtogeek.com/195430/how-to-create-a-strong-password-and-remember-it/" \h</w:instrText>
      </w:r>
      <w:r w:rsidR="00057967">
        <w:fldChar w:fldCharType="separate"/>
      </w:r>
      <w:r>
        <w:rPr>
          <w:rStyle w:val="Hyperlink"/>
        </w:rPr>
        <w:t>strong password</w:t>
      </w:r>
      <w:r w:rsidR="00057967">
        <w:rPr>
          <w:rStyle w:val="Hyperlink"/>
        </w:rPr>
        <w:fldChar w:fldCharType="end"/>
      </w:r>
      <w:r>
        <w:t>, such as a full sentence with some numbers and special characters. This is all you need to remember</w:t>
      </w:r>
      <w:ins w:id="1229" w:author="Deb Troendle-Scott" w:date="2024-07-31T12:48:00Z" w16du:dateUtc="2024-07-31T04:48:00Z">
        <w:r w:rsidR="00F45118">
          <w:t>—</w:t>
        </w:r>
      </w:ins>
      <w:del w:id="1230" w:author="Deb Troendle-Scott" w:date="2024-07-31T12:48:00Z" w16du:dateUtc="2024-07-31T04:48:00Z">
        <w:r w:rsidDel="00F45118">
          <w:delText xml:space="preserve"> – </w:delText>
        </w:r>
      </w:del>
      <w:r>
        <w:t>the password manager remembers the others. The ensures you generate a different, fully</w:t>
      </w:r>
      <w:del w:id="1231" w:author="Deb Troendle-Scott" w:date="2024-07-31T12:48:00Z" w16du:dateUtc="2024-07-31T04:48:00Z">
        <w:r w:rsidDel="00916D2A">
          <w:delText>-</w:delText>
        </w:r>
      </w:del>
      <w:ins w:id="1232" w:author="Deb Troendle-Scott" w:date="2024-07-31T12:48:00Z" w16du:dateUtc="2024-07-31T04:48:00Z">
        <w:r w:rsidR="00916D2A">
          <w:t xml:space="preserve"> </w:t>
        </w:r>
      </w:ins>
      <w:r>
        <w:t>random password for each website you use that requires a password.</w:t>
      </w:r>
    </w:p>
    <w:p w14:paraId="78C9C8B3" w14:textId="0494F202" w:rsidR="00F462A7" w:rsidRDefault="00F462A7">
      <w:pPr>
        <w:pStyle w:val="ListBullet"/>
        <w:pPrChange w:id="1233" w:author="Deb Troendle-Scott" w:date="2024-08-20T22:49:00Z" w16du:dateUtc="2024-08-20T14:49:00Z">
          <w:pPr>
            <w:pStyle w:val="Compact"/>
            <w:numPr>
              <w:numId w:val="2"/>
            </w:numPr>
            <w:ind w:left="720" w:hanging="360"/>
          </w:pPr>
        </w:pPrChange>
      </w:pPr>
      <w:r>
        <w:t>Good password managers only ever store your details in an encrypted form, where even the company that stores it cannot see your passwords. To access your passwords, you log into the password manager service using your single, strong password (via a secure web link</w:t>
      </w:r>
      <w:del w:id="1234" w:author="Deb Troendle-Scott" w:date="2024-07-31T12:48:00Z" w16du:dateUtc="2024-07-31T04:48:00Z">
        <w:r w:rsidDel="00916D2A">
          <w:delText xml:space="preserve"> – </w:delText>
        </w:r>
      </w:del>
      <w:ins w:id="1235" w:author="Deb Troendle-Scott" w:date="2024-07-31T12:48:00Z" w16du:dateUtc="2024-07-31T04:48:00Z">
        <w:r w:rsidR="00916D2A">
          <w:t>—</w:t>
        </w:r>
      </w:ins>
      <w:r>
        <w:t>usually the default, but always check!).</w:t>
      </w:r>
    </w:p>
    <w:p w14:paraId="25C41755" w14:textId="77777777" w:rsidR="00F462A7" w:rsidRDefault="00F462A7">
      <w:pPr>
        <w:pStyle w:val="ListBullet"/>
        <w:pPrChange w:id="1236" w:author="Deb Troendle-Scott" w:date="2024-08-20T22:49:00Z" w16du:dateUtc="2024-08-20T14:49:00Z">
          <w:pPr>
            <w:pStyle w:val="Compact"/>
            <w:numPr>
              <w:numId w:val="2"/>
            </w:numPr>
            <w:ind w:left="720" w:hanging="360"/>
          </w:pPr>
        </w:pPrChange>
      </w:pPr>
      <w:r>
        <w:t xml:space="preserve">There are many </w:t>
      </w:r>
      <w:r w:rsidR="00057967">
        <w:fldChar w:fldCharType="begin"/>
      </w:r>
      <w:r w:rsidR="00057967">
        <w:instrText>HYPERLINK "https://www.google.co.nz/search?q=password+managers&amp;bshm=rimc/1" \h</w:instrText>
      </w:r>
      <w:r w:rsidR="00057967">
        <w:fldChar w:fldCharType="separate"/>
      </w:r>
      <w:r>
        <w:rPr>
          <w:rStyle w:val="Hyperlink"/>
        </w:rPr>
        <w:t>password manager options</w:t>
      </w:r>
      <w:r w:rsidR="00057967">
        <w:rPr>
          <w:rStyle w:val="Hyperlink"/>
        </w:rPr>
        <w:fldChar w:fldCharType="end"/>
      </w:r>
      <w:r>
        <w:t xml:space="preserve">. Some widely used proprietary options include </w:t>
      </w:r>
      <w:r w:rsidR="00057967">
        <w:fldChar w:fldCharType="begin"/>
      </w:r>
      <w:r w:rsidR="00057967">
        <w:instrText>HYPERLINK "https://www.lastpass.com/" \h</w:instrText>
      </w:r>
      <w:r w:rsidR="00057967">
        <w:fldChar w:fldCharType="separate"/>
      </w:r>
      <w:r>
        <w:rPr>
          <w:rStyle w:val="Hyperlink"/>
        </w:rPr>
        <w:t>Lastpass</w:t>
      </w:r>
      <w:r w:rsidR="00057967">
        <w:rPr>
          <w:rStyle w:val="Hyperlink"/>
        </w:rPr>
        <w:fldChar w:fldCharType="end"/>
      </w:r>
      <w:r>
        <w:t xml:space="preserve"> and </w:t>
      </w:r>
      <w:r w:rsidR="00057967">
        <w:fldChar w:fldCharType="begin"/>
      </w:r>
      <w:r w:rsidR="00057967">
        <w:instrText>HYPERLINK "https://1password.com/" \h</w:instrText>
      </w:r>
      <w:r w:rsidR="00057967">
        <w:fldChar w:fldCharType="separate"/>
      </w:r>
      <w:r>
        <w:rPr>
          <w:rStyle w:val="Hyperlink"/>
        </w:rPr>
        <w:t>1password</w:t>
      </w:r>
      <w:r w:rsidR="00057967">
        <w:rPr>
          <w:rStyle w:val="Hyperlink"/>
        </w:rPr>
        <w:fldChar w:fldCharType="end"/>
      </w:r>
      <w:r>
        <w:t xml:space="preserve">. </w:t>
      </w:r>
      <w:proofErr w:type="gramStart"/>
      <w:r>
        <w:t>Open source</w:t>
      </w:r>
      <w:proofErr w:type="gramEnd"/>
      <w:r>
        <w:t xml:space="preserve"> options also exist, such as </w:t>
      </w:r>
      <w:r w:rsidR="00057967">
        <w:fldChar w:fldCharType="begin"/>
      </w:r>
      <w:r w:rsidR="00057967">
        <w:instrText>HYPERLINK "https://bitwarden.com/" \h</w:instrText>
      </w:r>
      <w:r w:rsidR="00057967">
        <w:fldChar w:fldCharType="separate"/>
      </w:r>
      <w:r>
        <w:rPr>
          <w:rStyle w:val="Hyperlink"/>
        </w:rPr>
        <w:t>Bitwarden</w:t>
      </w:r>
      <w:r w:rsidR="00057967">
        <w:rPr>
          <w:rStyle w:val="Hyperlink"/>
        </w:rPr>
        <w:fldChar w:fldCharType="end"/>
      </w:r>
      <w:r>
        <w:t>. Sadly, some of the most popular password managers have suffered from software bugs that have exposed user passwords.</w:t>
      </w:r>
    </w:p>
    <w:p w14:paraId="407895FB" w14:textId="77777777" w:rsidR="00F462A7" w:rsidRDefault="00F462A7">
      <w:pPr>
        <w:pStyle w:val="Heading3"/>
      </w:pPr>
      <w:bookmarkStart w:id="1237" w:name="activity-get-a-password-manager"/>
      <w:bookmarkEnd w:id="1154"/>
      <w:r>
        <w:t>1.4.1 Activity: Get a Password Manager</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5A805AB9" w14:textId="77777777" w:rsidTr="00C326C9">
        <w:trPr>
          <w:cantSplit/>
        </w:trPr>
        <w:tc>
          <w:tcPr>
            <w:tcW w:w="0" w:type="auto"/>
            <w:tcMar>
              <w:left w:w="144" w:type="dxa"/>
            </w:tcMar>
          </w:tcPr>
          <w:p w14:paraId="3461D779" w14:textId="77777777" w:rsidR="00F462A7" w:rsidRDefault="00F462A7">
            <w:pPr>
              <w:pStyle w:val="FirstParagraph"/>
              <w:spacing w:before="16" w:after="64"/>
            </w:pPr>
          </w:p>
          <w:p w14:paraId="1B35CDD0" w14:textId="77777777" w:rsidR="00F462A7" w:rsidRDefault="00F462A7">
            <w:pPr>
              <w:pStyle w:val="BodyText"/>
              <w:spacing w:before="16"/>
            </w:pPr>
            <w:r>
              <w:t xml:space="preserve">If you don’t already use a password manager, set up an account with </w:t>
            </w:r>
            <w:hyperlink r:id="rId40">
              <w:r>
                <w:rPr>
                  <w:rStyle w:val="Hyperlink"/>
                </w:rPr>
                <w:t>Lastpass</w:t>
              </w:r>
            </w:hyperlink>
            <w:r>
              <w:t xml:space="preserve">, </w:t>
            </w:r>
            <w:hyperlink r:id="rId41">
              <w:r>
                <w:rPr>
                  <w:rStyle w:val="Hyperlink"/>
                </w:rPr>
                <w:t>1password</w:t>
              </w:r>
            </w:hyperlink>
            <w:r>
              <w:t xml:space="preserve">, or the free password manager, </w:t>
            </w:r>
            <w:hyperlink r:id="rId42">
              <w:r>
                <w:rPr>
                  <w:rStyle w:val="Hyperlink"/>
                </w:rPr>
                <w:t>Bitwarden</w:t>
              </w:r>
            </w:hyperlink>
            <w:r>
              <w:t xml:space="preserve"> to familiarize yourself with how password managers work.</w:t>
            </w:r>
          </w:p>
          <w:p w14:paraId="5428DE7A" w14:textId="0D18F385" w:rsidR="00F462A7" w:rsidRDefault="00F462A7">
            <w:pPr>
              <w:pStyle w:val="ListBullet"/>
              <w:pPrChange w:id="1238" w:author="Deb Troendle-Scott" w:date="2024-08-20T22:49:00Z" w16du:dateUtc="2024-08-20T14:49:00Z">
                <w:pPr>
                  <w:pStyle w:val="Compact"/>
                  <w:numPr>
                    <w:numId w:val="10"/>
                  </w:numPr>
                  <w:ind w:left="720" w:hanging="360"/>
                </w:pPr>
              </w:pPrChange>
            </w:pPr>
            <w:r w:rsidRPr="00BF41B5">
              <w:rPr>
                <w:b/>
                <w:bCs/>
                <w:kern w:val="2"/>
                <w:lang w:val="en-CA"/>
                <w14:ligatures w14:val="standardContextual"/>
                <w:rPrChange w:id="1239" w:author="Deb Troendle-Scott" w:date="2024-07-31T12:50:00Z" w16du:dateUtc="2024-07-31T04:50:00Z">
                  <w:rPr/>
                </w:rPrChange>
              </w:rPr>
              <w:t>Read</w:t>
            </w:r>
            <w:del w:id="1240" w:author="Deb Troendle-Scott" w:date="2024-07-31T12:50:00Z" w16du:dateUtc="2024-07-31T04:50:00Z">
              <w:r w:rsidDel="00BF41B5">
                <w:delText xml:space="preserve"> the instructions in the article</w:delText>
              </w:r>
            </w:del>
            <w:r>
              <w:t xml:space="preserve">: </w:t>
            </w:r>
            <w:del w:id="1241" w:author="Deb Troendle-Scott" w:date="2024-07-31T12:51:00Z" w16du:dateUtc="2024-07-31T04:51:00Z">
              <w:r w:rsidDel="00BF41B5">
                <w:delText>“</w:delText>
              </w:r>
            </w:del>
            <w:r w:rsidR="00057967">
              <w:fldChar w:fldCharType="begin"/>
            </w:r>
            <w:r w:rsidR="00057967">
              <w:instrText>HYPERLINK "https://www.makeuseof.com/how-to-start-using-password-manager/" \h</w:instrText>
            </w:r>
            <w:r w:rsidR="00057967">
              <w:fldChar w:fldCharType="separate"/>
            </w:r>
            <w:r>
              <w:rPr>
                <w:rStyle w:val="Hyperlink"/>
                <w:i/>
                <w:iCs/>
              </w:rPr>
              <w:t>How to Start Using a Password Manager</w:t>
            </w:r>
            <w:r w:rsidR="00057967">
              <w:rPr>
                <w:rStyle w:val="Hyperlink"/>
                <w:i/>
                <w:iCs/>
              </w:rPr>
              <w:fldChar w:fldCharType="end"/>
            </w:r>
            <w:ins w:id="1242" w:author="Deb Troendle-Scott" w:date="2024-07-31T12:51:00Z" w16du:dateUtc="2024-07-31T04:51:00Z">
              <w:r w:rsidR="00BF41B5">
                <w:rPr>
                  <w:rStyle w:val="Hyperlink"/>
                </w:rPr>
                <w:t xml:space="preserve"> </w:t>
              </w:r>
            </w:ins>
            <w:r w:rsidR="00BF41B5">
              <w:rPr>
                <w:rStyle w:val="Hyperlink"/>
              </w:rPr>
              <w:fldChar w:fldCharType="begin"/>
            </w:r>
            <w:r w:rsidR="00BF41B5">
              <w:rPr>
                <w:rStyle w:val="Hyperlink"/>
              </w:rPr>
              <w:instrText xml:space="preserve"> ADDIN ZOTERO_ITEM CSL_CITATION {"citationID":"2UdhipEv","properties":{"formattedCitation":"(2021)","plainCitation":"(2021)","noteIndex":0},"citationItems":[{"id":196,"uris":["http://zotero.org/users/14693029/items/SE3X7VNG"],"itemData":{"id":196,"type":"webpage","abstract":"Want to use a password manager but not sure where to start? Here's a complete setup guide on using a password manager.","container-title":"MUO","language":"en","note":"section: Security","title":"How to start using a password manager","URL":"https://www.makeuseof.com/how-to-start-using-password-manager/","author":[{"family":"Stegner","given":"Ben"}],"accessed":{"date-parts":[["2024",7,31]]},"issued":{"date-parts":[["2021",2,21]]}},"label":"page","suppress-author":true}],"schema":"https://github.com/citation-style-language/schema/raw/master/csl-citation.json"} </w:instrText>
            </w:r>
            <w:r w:rsidR="00BF41B5">
              <w:rPr>
                <w:rStyle w:val="Hyperlink"/>
              </w:rPr>
              <w:fldChar w:fldCharType="separate"/>
            </w:r>
            <w:r w:rsidR="00BF41B5" w:rsidRPr="00BF41B5">
              <w:rPr>
                <w:rFonts w:ascii="Aptos" w:hAnsi="Aptos"/>
              </w:rPr>
              <w:t>(2021)</w:t>
            </w:r>
            <w:r w:rsidR="00BF41B5">
              <w:rPr>
                <w:rStyle w:val="Hyperlink"/>
              </w:rPr>
              <w:fldChar w:fldCharType="end"/>
            </w:r>
            <w:ins w:id="1243" w:author="Deb Troendle-Scott" w:date="2024-07-31T12:52:00Z" w16du:dateUtc="2024-07-31T04:52:00Z">
              <w:r w:rsidR="00AF45A1">
                <w:rPr>
                  <w:rStyle w:val="Hyperlink"/>
                </w:rPr>
                <w:t>.</w:t>
              </w:r>
            </w:ins>
            <w:del w:id="1244" w:author="Deb Troendle-Scott" w:date="2024-07-31T12:51:00Z" w16du:dateUtc="2024-07-31T04:51:00Z">
              <w:r w:rsidDel="00BF41B5">
                <w:delText>” published by Makeuseof.com</w:delText>
              </w:r>
            </w:del>
          </w:p>
          <w:p w14:paraId="20C7B665" w14:textId="1284313D" w:rsidR="00F462A7" w:rsidRDefault="00F462A7">
            <w:pPr>
              <w:pStyle w:val="ListBullet2"/>
              <w:pPrChange w:id="1245" w:author="Deb Troendle-Scott" w:date="2024-08-20T22:49:00Z" w16du:dateUtc="2024-08-20T14:49:00Z">
                <w:pPr>
                  <w:pStyle w:val="Compact"/>
                  <w:numPr>
                    <w:numId w:val="10"/>
                  </w:numPr>
                  <w:ind w:left="720" w:hanging="360"/>
                </w:pPr>
              </w:pPrChange>
            </w:pPr>
            <w:r>
              <w:t xml:space="preserve">Create an account on the password manager site and establish a </w:t>
            </w:r>
            <w:ins w:id="1246" w:author="Deb Troendle-Scott" w:date="2024-07-31T12:52:00Z" w16du:dateUtc="2024-07-31T04:52:00Z">
              <w:r w:rsidR="00AF45A1">
                <w:t>m</w:t>
              </w:r>
            </w:ins>
            <w:del w:id="1247" w:author="Deb Troendle-Scott" w:date="2024-07-31T12:52:00Z" w16du:dateUtc="2024-07-31T04:52:00Z">
              <w:r w:rsidDel="00AF45A1">
                <w:delText>M</w:delText>
              </w:r>
            </w:del>
            <w:r>
              <w:t xml:space="preserve">aster </w:t>
            </w:r>
            <w:ins w:id="1248" w:author="Deb Troendle-Scott" w:date="2024-07-31T12:52:00Z" w16du:dateUtc="2024-07-31T04:52:00Z">
              <w:r w:rsidR="00AF45A1">
                <w:t>p</w:t>
              </w:r>
            </w:ins>
            <w:del w:id="1249" w:author="Deb Troendle-Scott" w:date="2024-07-31T12:52:00Z" w16du:dateUtc="2024-07-31T04:52:00Z">
              <w:r w:rsidDel="00AF45A1">
                <w:delText>P</w:delText>
              </w:r>
            </w:del>
            <w:r>
              <w:t>assword</w:t>
            </w:r>
            <w:del w:id="1250" w:author="Deb Troendle-Scott" w:date="2024-07-31T12:52:00Z" w16du:dateUtc="2024-07-31T04:52:00Z">
              <w:r w:rsidDel="00AF45A1">
                <w:delText>.</w:delText>
              </w:r>
            </w:del>
            <w:r>
              <w:t xml:space="preserve"> (</w:t>
            </w:r>
            <w:del w:id="1251" w:author="Deb Troendle-Scott" w:date="2024-07-31T12:52:00Z" w16du:dateUtc="2024-07-31T04:52:00Z">
              <w:r w:rsidDel="00AF45A1">
                <w:delText>C</w:delText>
              </w:r>
            </w:del>
            <w:ins w:id="1252" w:author="Deb Troendle-Scott" w:date="2024-07-31T12:52:00Z" w16du:dateUtc="2024-07-31T04:52:00Z">
              <w:r w:rsidR="00AF45A1">
                <w:t>c</w:t>
              </w:r>
            </w:ins>
            <w:r>
              <w:t xml:space="preserve">onduct an online search for advice on choosing a secure </w:t>
            </w:r>
            <w:ins w:id="1253" w:author="Deb Troendle-Scott" w:date="2024-07-31T12:52:00Z" w16du:dateUtc="2024-07-31T04:52:00Z">
              <w:r w:rsidR="00AF45A1">
                <w:t>m</w:t>
              </w:r>
            </w:ins>
            <w:del w:id="1254" w:author="Deb Troendle-Scott" w:date="2024-07-31T12:52:00Z" w16du:dateUtc="2024-07-31T04:52:00Z">
              <w:r w:rsidDel="00AF45A1">
                <w:delText>M</w:delText>
              </w:r>
            </w:del>
            <w:r>
              <w:t xml:space="preserve">aster </w:t>
            </w:r>
            <w:ins w:id="1255" w:author="Deb Troendle-Scott" w:date="2024-07-31T12:52:00Z" w16du:dateUtc="2024-07-31T04:52:00Z">
              <w:r w:rsidR="00AF45A1">
                <w:t>p</w:t>
              </w:r>
            </w:ins>
            <w:del w:id="1256" w:author="Deb Troendle-Scott" w:date="2024-07-31T12:52:00Z" w16du:dateUtc="2024-07-31T04:52:00Z">
              <w:r w:rsidDel="00AF45A1">
                <w:delText>P</w:delText>
              </w:r>
            </w:del>
            <w:r>
              <w:t>assword</w:t>
            </w:r>
            <w:del w:id="1257" w:author="Deb Troendle-Scott" w:date="2024-07-31T12:52:00Z" w16du:dateUtc="2024-07-31T04:52:00Z">
              <w:r w:rsidDel="00AF45A1">
                <w:delText>.</w:delText>
              </w:r>
            </w:del>
            <w:r>
              <w:t>)</w:t>
            </w:r>
            <w:ins w:id="1258" w:author="Deb Troendle-Scott" w:date="2024-07-31T12:52:00Z" w16du:dateUtc="2024-07-31T04:52:00Z">
              <w:r w:rsidR="00AF45A1">
                <w:t>.</w:t>
              </w:r>
            </w:ins>
          </w:p>
          <w:p w14:paraId="4191282A" w14:textId="77777777" w:rsidR="00F462A7" w:rsidRDefault="00F462A7">
            <w:pPr>
              <w:pStyle w:val="ListBullet2"/>
              <w:pPrChange w:id="1259" w:author="Deb Troendle-Scott" w:date="2024-08-20T22:49:00Z" w16du:dateUtc="2024-08-20T14:49:00Z">
                <w:pPr>
                  <w:pStyle w:val="Compact"/>
                  <w:numPr>
                    <w:numId w:val="10"/>
                  </w:numPr>
                  <w:ind w:left="720" w:hanging="360"/>
                </w:pPr>
              </w:pPrChange>
            </w:pPr>
            <w:r>
              <w:t>Install the browser extension for your local browser.</w:t>
            </w:r>
          </w:p>
          <w:p w14:paraId="29E90B5C" w14:textId="77777777" w:rsidR="00F462A7" w:rsidRDefault="00F462A7">
            <w:pPr>
              <w:pStyle w:val="ListBullet2"/>
              <w:pPrChange w:id="1260" w:author="Deb Troendle-Scott" w:date="2024-08-20T22:49:00Z" w16du:dateUtc="2024-08-20T14:49:00Z">
                <w:pPr>
                  <w:pStyle w:val="Compact"/>
                  <w:numPr>
                    <w:numId w:val="10"/>
                  </w:numPr>
                  <w:ind w:left="720" w:hanging="360"/>
                </w:pPr>
              </w:pPrChange>
            </w:pPr>
            <w:r>
              <w:t>Choose one of the TWU course websites and set up a new secure password using your password manager.</w:t>
            </w:r>
          </w:p>
          <w:p w14:paraId="094FDA03" w14:textId="77777777" w:rsidR="00F462A7" w:rsidRDefault="00F462A7">
            <w:pPr>
              <w:pStyle w:val="ListBullet2"/>
              <w:pPrChange w:id="1261" w:author="Deb Troendle-Scott" w:date="2024-08-20T22:49:00Z" w16du:dateUtc="2024-08-20T14:49:00Z">
                <w:pPr>
                  <w:pStyle w:val="Compact"/>
                  <w:numPr>
                    <w:numId w:val="10"/>
                  </w:numPr>
                  <w:ind w:left="720" w:hanging="360"/>
                </w:pPr>
              </w:pPrChange>
            </w:pPr>
            <w:r>
              <w:t>Log out of the TWU course website</w:t>
            </w:r>
            <w:del w:id="1262" w:author="Deb Troendle-Scott" w:date="2024-07-31T12:53:00Z" w16du:dateUtc="2024-07-31T04:53:00Z">
              <w:r w:rsidDel="00AF45A1">
                <w:delText>,</w:delText>
              </w:r>
            </w:del>
            <w:r>
              <w:t xml:space="preserve"> and log in again using the password manager.</w:t>
            </w:r>
          </w:p>
          <w:p w14:paraId="07FC1ECA" w14:textId="4A92229B" w:rsidR="00F462A7" w:rsidRDefault="00F462A7">
            <w:pPr>
              <w:pStyle w:val="ListBullet2"/>
              <w:pPrChange w:id="1263" w:author="Deb Troendle-Scott" w:date="2024-08-20T22:49:00Z" w16du:dateUtc="2024-08-20T14:49:00Z">
                <w:pPr>
                  <w:pStyle w:val="Compact"/>
                  <w:numPr>
                    <w:numId w:val="10"/>
                  </w:numPr>
                  <w:ind w:left="720" w:hanging="360"/>
                </w:pPr>
              </w:pPrChange>
            </w:pPr>
            <w:r>
              <w:t>Install the mobile phone app for your operating system, and</w:t>
            </w:r>
            <w:del w:id="1264" w:author="Deb Troendle-Scott" w:date="2024-07-31T12:53:00Z" w16du:dateUtc="2024-07-31T04:53:00Z">
              <w:r w:rsidDel="00391C74">
                <w:delText>/or</w:delText>
              </w:r>
            </w:del>
            <w:r>
              <w:t xml:space="preserve"> desktop application for your computer (</w:t>
            </w:r>
            <w:del w:id="1265" w:author="Deb Troendle-Scott" w:date="2024-07-31T12:53:00Z" w16du:dateUtc="2024-07-31T04:53:00Z">
              <w:r w:rsidDel="00391C74">
                <w:delText>optional</w:delText>
              </w:r>
            </w:del>
            <w:ins w:id="1266" w:author="Deb Troendle-Scott" w:date="2024-07-31T12:53:00Z" w16du:dateUtc="2024-07-31T04:53:00Z">
              <w:r w:rsidR="00391C74">
                <w:t>if this applies</w:t>
              </w:r>
            </w:ins>
            <w:r>
              <w:t>). Synchronize the local app with your online vault.</w:t>
            </w:r>
          </w:p>
          <w:p w14:paraId="55063150" w14:textId="2988855C" w:rsidR="00F462A7" w:rsidRDefault="00F462A7">
            <w:pPr>
              <w:pStyle w:val="ListBullet2"/>
              <w:pPrChange w:id="1267" w:author="Deb Troendle-Scott" w:date="2024-08-20T22:49:00Z" w16du:dateUtc="2024-08-20T14:49:00Z">
                <w:pPr>
                  <w:pStyle w:val="Compact"/>
                  <w:numPr>
                    <w:numId w:val="10"/>
                  </w:numPr>
                  <w:ind w:left="720" w:hanging="360"/>
                </w:pPr>
              </w:pPrChange>
            </w:pPr>
            <w:r>
              <w:t xml:space="preserve">Consider using the </w:t>
            </w:r>
            <w:ins w:id="1268" w:author="Deb Troendle-Scott" w:date="2024-07-31T12:54:00Z" w16du:dateUtc="2024-07-31T04:54:00Z">
              <w:r w:rsidR="00391C74">
                <w:t>p</w:t>
              </w:r>
            </w:ins>
            <w:del w:id="1269" w:author="Deb Troendle-Scott" w:date="2024-07-31T12:53:00Z" w16du:dateUtc="2024-07-31T04:53:00Z">
              <w:r w:rsidDel="00391C74">
                <w:delText>P</w:delText>
              </w:r>
            </w:del>
            <w:r>
              <w:t>assword manager for your online accounts so you can easily set up and maintain a unique password for each online account you use.</w:t>
            </w:r>
          </w:p>
        </w:tc>
      </w:tr>
    </w:tbl>
    <w:p w14:paraId="646F7F0D" w14:textId="77777777" w:rsidR="00F462A7" w:rsidRDefault="00F462A7">
      <w:pPr>
        <w:pStyle w:val="Heading4"/>
      </w:pPr>
      <w:bookmarkStart w:id="1270" w:name="good-messaging-hygiene"/>
      <w:r>
        <w:t>Good Messaging Hygiene</w:t>
      </w:r>
    </w:p>
    <w:p w14:paraId="4DD478C8" w14:textId="1D4C2E14" w:rsidR="00F462A7" w:rsidRDefault="00F462A7">
      <w:pPr>
        <w:pStyle w:val="FirstParagraph"/>
      </w:pPr>
      <w:r>
        <w:t>Always assume that anyone can and will read anything you write in an email. Email is not a secure form of communication. Few people encrypt their email</w:t>
      </w:r>
      <w:del w:id="1271" w:author="Deb Troendle-Scott" w:date="2024-07-31T12:54:00Z" w16du:dateUtc="2024-07-31T04:54:00Z">
        <w:r w:rsidDel="00483B2D">
          <w:delText>,</w:delText>
        </w:r>
      </w:del>
      <w:r>
        <w:t xml:space="preserve"> because it is an extra step that even the most technically</w:t>
      </w:r>
      <w:del w:id="1272" w:author="Deb Troendle-Scott" w:date="2024-07-31T12:54:00Z" w16du:dateUtc="2024-07-31T04:54:00Z">
        <w:r w:rsidDel="00391C74">
          <w:delText>-</w:delText>
        </w:r>
      </w:del>
      <w:ins w:id="1273" w:author="Deb Troendle-Scott" w:date="2024-07-31T12:54:00Z" w16du:dateUtc="2024-07-31T04:54:00Z">
        <w:r w:rsidR="00391C74">
          <w:t xml:space="preserve"> </w:t>
        </w:r>
      </w:ins>
      <w:r>
        <w:t>inclined users are reluctant to take. Both sender and recipient have to be technically proficient.</w:t>
      </w:r>
    </w:p>
    <w:p w14:paraId="0E4D988D" w14:textId="3CB4816F" w:rsidR="00F462A7" w:rsidRDefault="00F462A7">
      <w:pPr>
        <w:pStyle w:val="BodyText"/>
      </w:pPr>
      <w:r>
        <w:t>Text messages and instant messaging</w:t>
      </w:r>
      <w:ins w:id="1274" w:author="Deb Troendle-Scott" w:date="2024-07-31T12:54:00Z" w16du:dateUtc="2024-07-31T04:54:00Z">
        <w:r w:rsidR="00483B2D">
          <w:t xml:space="preserve"> programs</w:t>
        </w:r>
      </w:ins>
      <w:del w:id="1275" w:author="Deb Troendle-Scott" w:date="2024-07-31T12:54:00Z" w16du:dateUtc="2024-07-31T04:54:00Z">
        <w:r w:rsidDel="00483B2D">
          <w:delText>,</w:delText>
        </w:r>
      </w:del>
      <w:r>
        <w:t xml:space="preserve"> such as Facebook </w:t>
      </w:r>
      <w:ins w:id="1276" w:author="Deb Troendle-Scott" w:date="2024-07-31T12:54:00Z" w16du:dateUtc="2024-07-31T04:54:00Z">
        <w:r w:rsidR="00483B2D">
          <w:t>M</w:t>
        </w:r>
      </w:ins>
      <w:del w:id="1277" w:author="Deb Troendle-Scott" w:date="2024-07-31T12:54:00Z" w16du:dateUtc="2024-07-31T04:54:00Z">
        <w:r w:rsidDel="00483B2D">
          <w:delText>m</w:delText>
        </w:r>
      </w:del>
      <w:r>
        <w:t>essenger</w:t>
      </w:r>
      <w:del w:id="1278" w:author="Deb Troendle-Scott" w:date="2024-07-31T12:55:00Z" w16du:dateUtc="2024-07-31T04:55:00Z">
        <w:r w:rsidDel="00483B2D">
          <w:delText>,</w:delText>
        </w:r>
      </w:del>
      <w:r>
        <w:t xml:space="preserve"> are also insecure. Anyone, including government officials and the organization that runs the service, such as Facebook employees, can read it.</w:t>
      </w:r>
    </w:p>
    <w:p w14:paraId="4FB4E008" w14:textId="40A7E7F5" w:rsidR="00F462A7" w:rsidRDefault="00F462A7">
      <w:pPr>
        <w:pStyle w:val="Heading5"/>
        <w:pPrChange w:id="1279" w:author="Deb Troendle-Scott" w:date="2024-07-31T12:58:00Z" w16du:dateUtc="2024-07-31T04:58:00Z">
          <w:pPr>
            <w:pStyle w:val="BodyText"/>
          </w:pPr>
        </w:pPrChange>
      </w:pPr>
      <w:r>
        <w:t xml:space="preserve">Secure </w:t>
      </w:r>
      <w:ins w:id="1280" w:author="Deb Troendle-Scott" w:date="2024-07-31T12:55:00Z" w16du:dateUtc="2024-07-31T04:55:00Z">
        <w:r w:rsidR="00483B2D">
          <w:t>Y</w:t>
        </w:r>
      </w:ins>
      <w:del w:id="1281" w:author="Deb Troendle-Scott" w:date="2024-07-31T12:55:00Z" w16du:dateUtc="2024-07-31T04:55:00Z">
        <w:r w:rsidDel="00483B2D">
          <w:delText>y</w:delText>
        </w:r>
      </w:del>
      <w:r>
        <w:t>our Own Privacy</w:t>
      </w:r>
    </w:p>
    <w:p w14:paraId="5C27FF0C" w14:textId="44888E6D" w:rsidR="00F462A7" w:rsidRDefault="00F462A7">
      <w:pPr>
        <w:pStyle w:val="BodyText"/>
      </w:pPr>
      <w:r>
        <w:t>Never send any sensitive data</w:t>
      </w:r>
      <w:del w:id="1282" w:author="Deb Troendle-Scott" w:date="2024-07-31T12:58:00Z" w16du:dateUtc="2024-07-31T04:58:00Z">
        <w:r w:rsidDel="00E00369">
          <w:delText>,</w:delText>
        </w:r>
      </w:del>
      <w:r>
        <w:t xml:space="preserve"> such as your social </w:t>
      </w:r>
      <w:del w:id="1283" w:author="Deb Troendle-Scott" w:date="2024-07-31T12:58:00Z" w16du:dateUtc="2024-07-31T04:58:00Z">
        <w:r w:rsidDel="00F07013">
          <w:delText xml:space="preserve">security </w:delText>
        </w:r>
      </w:del>
      <w:ins w:id="1284" w:author="Deb Troendle-Scott" w:date="2024-07-31T12:58:00Z" w16du:dateUtc="2024-07-31T04:58:00Z">
        <w:r w:rsidR="00F07013">
          <w:t xml:space="preserve">insurance </w:t>
        </w:r>
      </w:ins>
      <w:r>
        <w:t>number, credit card number, password, or other personal information via email or text. Call the person to provide this information over the phone.</w:t>
      </w:r>
    </w:p>
    <w:p w14:paraId="2C6D94AA" w14:textId="77777777" w:rsidR="00F462A7" w:rsidRDefault="00F462A7">
      <w:pPr>
        <w:pStyle w:val="BodyText"/>
      </w:pPr>
      <w:r>
        <w:t>You can use a secure, encrypted</w:t>
      </w:r>
      <w:del w:id="1285" w:author="Deb Troendle-Scott" w:date="2024-07-31T12:59:00Z" w16du:dateUtc="2024-07-31T04:59:00Z">
        <w:r w:rsidDel="00F07013">
          <w:delText>,</w:delText>
        </w:r>
      </w:del>
      <w:r>
        <w:t xml:space="preserve"> text message service</w:t>
      </w:r>
      <w:del w:id="1286" w:author="Deb Troendle-Scott" w:date="2024-07-31T12:59:00Z" w16du:dateUtc="2024-07-31T04:59:00Z">
        <w:r w:rsidDel="00F07013">
          <w:delText>,</w:delText>
        </w:r>
      </w:del>
      <w:r>
        <w:t xml:space="preserve"> such as Signal if necessary. It is available at no cost, works on most platforms, and encrypts text messages on your phone. If you text someone else with Signal installed, the entire transaction is encrypted.</w:t>
      </w:r>
    </w:p>
    <w:p w14:paraId="6CA144DC" w14:textId="77777777" w:rsidR="00F462A7" w:rsidRDefault="00F462A7">
      <w:pPr>
        <w:pStyle w:val="Heading5"/>
        <w:pPrChange w:id="1287" w:author="Deb Troendle-Scott" w:date="2024-07-31T12:58:00Z" w16du:dateUtc="2024-07-31T04:58:00Z">
          <w:pPr>
            <w:pStyle w:val="BodyText"/>
          </w:pPr>
        </w:pPrChange>
      </w:pPr>
      <w:r>
        <w:t>Secure the Privacy of Others</w:t>
      </w:r>
    </w:p>
    <w:p w14:paraId="363E414A" w14:textId="77777777" w:rsidR="00F462A7" w:rsidRDefault="00F462A7">
      <w:pPr>
        <w:pStyle w:val="BodyText"/>
      </w:pPr>
      <w:r>
        <w:t xml:space="preserve">Another element of good digital hygiene is to protect the identity of others. For example, never send group emails using </w:t>
      </w:r>
      <w:proofErr w:type="gramStart"/>
      <w:r>
        <w:t>To</w:t>
      </w:r>
      <w:proofErr w:type="gramEnd"/>
      <w:r>
        <w:t>: or CC: (carbon copy) for each email address. You will reveal the email addresses for everyone on your list. This is especially problematic if you or another person saves the email message and displays it on the web, such as in a mailing list archive. This makes it easy for spammers and hackers to access and download all of those email addresses.</w:t>
      </w:r>
    </w:p>
    <w:p w14:paraId="50463D2E" w14:textId="77777777" w:rsidR="00F462A7" w:rsidRDefault="00F462A7">
      <w:pPr>
        <w:pStyle w:val="BodyText"/>
      </w:pPr>
      <w:r>
        <w:t>Use BCC: (blind carbon copy), to hide the email addresses from your recipients</w:t>
      </w:r>
      <w:del w:id="1288" w:author="Deb Troendle-Scott" w:date="2024-07-31T13:00:00Z" w16du:dateUtc="2024-07-31T05:00:00Z">
        <w:r w:rsidDel="006C37D0">
          <w:delText>,</w:delText>
        </w:r>
      </w:del>
      <w:r>
        <w:t xml:space="preserve"> to protect everyone’s privacy. Use your own email address, and BCC the rest of the recipients, if your email software requires you to insert an email address into the </w:t>
      </w:r>
      <w:proofErr w:type="gramStart"/>
      <w:r>
        <w:t>To</w:t>
      </w:r>
      <w:proofErr w:type="gramEnd"/>
      <w:r>
        <w:t>: box.</w:t>
      </w:r>
    </w:p>
    <w:p w14:paraId="09F67EB1" w14:textId="77777777" w:rsidR="00F462A7" w:rsidRDefault="00F462A7">
      <w:pPr>
        <w:pStyle w:val="BodyText"/>
      </w:pPr>
      <w:r>
        <w:t>When using an email mailing list</w:t>
      </w:r>
      <w:del w:id="1289" w:author="Deb Troendle-Scott" w:date="2024-07-31T13:00:00Z" w16du:dateUtc="2024-07-31T05:00:00Z">
        <w:r w:rsidDel="006C37D0">
          <w:delText>,</w:delText>
        </w:r>
      </w:del>
      <w:r>
        <w:t xml:space="preserve"> where you send messages to a single email address to a list of people, never CC: someone else in the same message. This will compromise the privacy of every CC’d recipient and the privacy of the list. Always check with the people on the list to ensure you are not taking unacceptable liberties.</w:t>
      </w:r>
    </w:p>
    <w:p w14:paraId="13C854DF" w14:textId="77777777" w:rsidR="00F462A7" w:rsidRDefault="00F462A7">
      <w:pPr>
        <w:pStyle w:val="BodyText"/>
      </w:pPr>
      <w:r>
        <w:t>If someone asks you to share an email address of a friend or colleague</w:t>
      </w:r>
      <w:del w:id="1290" w:author="Deb Troendle-Scott" w:date="2024-07-31T13:00:00Z" w16du:dateUtc="2024-07-31T05:00:00Z">
        <w:r w:rsidDel="006C37D0">
          <w:delText>,</w:delText>
        </w:r>
      </w:del>
      <w:r>
        <w:t xml:space="preserve"> you should ask permission to share their email address, and state why the third party is requesting their email.</w:t>
      </w:r>
    </w:p>
    <w:p w14:paraId="1F6B65D7" w14:textId="77777777" w:rsidR="00F462A7" w:rsidRDefault="00F462A7">
      <w:pPr>
        <w:pStyle w:val="Heading5"/>
        <w:pPrChange w:id="1291" w:author="Deb Troendle-Scott" w:date="2024-07-31T13:01:00Z" w16du:dateUtc="2024-07-31T05:01:00Z">
          <w:pPr>
            <w:pStyle w:val="BodyText"/>
          </w:pPr>
        </w:pPrChange>
      </w:pPr>
      <w:r>
        <w:t>Be a Thoughtful Sceptic</w:t>
      </w:r>
    </w:p>
    <w:p w14:paraId="0C279A33" w14:textId="77777777" w:rsidR="00F462A7" w:rsidRDefault="00F462A7">
      <w:pPr>
        <w:pStyle w:val="BodyText"/>
      </w:pPr>
      <w:r>
        <w:t>So how can we protect ourselves if new threats are emerging all the time?</w:t>
      </w:r>
    </w:p>
    <w:p w14:paraId="6FF9F8DC" w14:textId="77777777" w:rsidR="00F462A7" w:rsidRDefault="00F462A7">
      <w:pPr>
        <w:pStyle w:val="ListBullet"/>
        <w:pPrChange w:id="1292" w:author="Deb Troendle-Scott" w:date="2024-08-20T22:50:00Z" w16du:dateUtc="2024-08-20T14:50:00Z">
          <w:pPr>
            <w:pStyle w:val="Compact"/>
            <w:numPr>
              <w:numId w:val="2"/>
            </w:numPr>
            <w:ind w:left="720" w:hanging="360"/>
          </w:pPr>
        </w:pPrChange>
      </w:pPr>
      <w:r>
        <w:t>Be conscious of where you put information that is “private” to you.</w:t>
      </w:r>
    </w:p>
    <w:p w14:paraId="59A059EA" w14:textId="275CC658" w:rsidR="00F462A7" w:rsidRDefault="00F462A7">
      <w:pPr>
        <w:pStyle w:val="ListBullet"/>
        <w:pPrChange w:id="1293" w:author="Deb Troendle-Scott" w:date="2024-08-20T22:50:00Z" w16du:dateUtc="2024-08-20T14:50:00Z">
          <w:pPr>
            <w:pStyle w:val="Compact"/>
            <w:numPr>
              <w:numId w:val="2"/>
            </w:numPr>
            <w:ind w:left="720" w:hanging="360"/>
          </w:pPr>
        </w:pPrChange>
      </w:pPr>
      <w:r>
        <w:t xml:space="preserve">Beware of the terms of service </w:t>
      </w:r>
      <w:ins w:id="1294" w:author="Deb Troendle-Scott" w:date="2024-07-31T13:01:00Z" w16du:dateUtc="2024-07-31T05:01:00Z">
        <w:r w:rsidR="008154DF">
          <w:t xml:space="preserve">(ToS) </w:t>
        </w:r>
      </w:ins>
      <w:r>
        <w:t>of social media providers</w:t>
      </w:r>
      <w:del w:id="1295" w:author="Deb Troendle-Scott" w:date="2024-07-31T13:01:00Z" w16du:dateUtc="2024-07-31T05:01:00Z">
        <w:r w:rsidDel="008154DF">
          <w:delText>,</w:delText>
        </w:r>
      </w:del>
      <w:r>
        <w:t xml:space="preserve"> such as Facebook. Use a service </w:t>
      </w:r>
      <w:del w:id="1296" w:author="Deb Troendle-Scott" w:date="2024-07-31T13:02:00Z" w16du:dateUtc="2024-07-31T05:02:00Z">
        <w:r w:rsidDel="00A73908">
          <w:delText xml:space="preserve">like </w:delText>
        </w:r>
      </w:del>
      <w:ins w:id="1297" w:author="Deb Troendle-Scott" w:date="2024-07-31T13:02:00Z" w16du:dateUtc="2024-07-31T05:02:00Z">
        <w:r w:rsidR="00A73908">
          <w:t xml:space="preserve">such as </w:t>
        </w:r>
        <w:r w:rsidR="00A73908" w:rsidRPr="00A73908">
          <w:rPr>
            <w:i/>
            <w:iCs/>
            <w:rPrChange w:id="1298" w:author="Deb Troendle-Scott" w:date="2024-07-31T13:02:00Z" w16du:dateUtc="2024-07-31T05:02:00Z">
              <w:rPr/>
            </w:rPrChange>
          </w:rPr>
          <w:t>Terms of Service: Didn’t Read</w:t>
        </w:r>
        <w:r w:rsidR="00A73908" w:rsidRPr="00D61E25">
          <w:t xml:space="preserve"> (</w:t>
        </w:r>
      </w:ins>
      <w:del w:id="1299" w:author="Deb Troendle-Scott" w:date="2024-07-31T13:02:00Z" w16du:dateUtc="2024-07-31T05:02:00Z">
        <w:r w:rsidDel="00A73908">
          <w:delText>“</w:delText>
        </w:r>
      </w:del>
      <w:r w:rsidR="00057967">
        <w:fldChar w:fldCharType="begin"/>
      </w:r>
      <w:r w:rsidR="00057967">
        <w:instrText>HYPERLINK "https://tosdr.org/" \h</w:instrText>
      </w:r>
      <w:r w:rsidR="00057967">
        <w:fldChar w:fldCharType="separate"/>
      </w:r>
      <w:r>
        <w:rPr>
          <w:rStyle w:val="Hyperlink"/>
        </w:rPr>
        <w:t>TOSDR</w:t>
      </w:r>
      <w:r w:rsidR="00057967">
        <w:rPr>
          <w:rStyle w:val="Hyperlink"/>
        </w:rPr>
        <w:fldChar w:fldCharType="end"/>
      </w:r>
      <w:ins w:id="1300" w:author="Deb Troendle-Scott" w:date="2024-07-31T13:02:00Z" w16du:dateUtc="2024-07-31T05:02:00Z">
        <w:r w:rsidR="00A73908">
          <w:t>)</w:t>
        </w:r>
      </w:ins>
      <w:del w:id="1301" w:author="Deb Troendle-Scott" w:date="2024-07-31T13:02:00Z" w16du:dateUtc="2024-07-31T05:02:00Z">
        <w:r w:rsidDel="00A73908">
          <w:delText>”</w:delText>
        </w:r>
      </w:del>
      <w:r>
        <w:t xml:space="preserve"> to help identify risky, overreaching services. You may be able to use certain privacy settings to protect your information.</w:t>
      </w:r>
    </w:p>
    <w:p w14:paraId="0EE873EB" w14:textId="7FAB348B" w:rsidR="00F462A7" w:rsidRDefault="00F462A7">
      <w:pPr>
        <w:pStyle w:val="ListBullet"/>
        <w:pPrChange w:id="1302" w:author="Deb Troendle-Scott" w:date="2024-08-20T22:50:00Z" w16du:dateUtc="2024-08-20T14:50:00Z">
          <w:pPr>
            <w:pStyle w:val="Compact"/>
            <w:numPr>
              <w:numId w:val="2"/>
            </w:numPr>
            <w:ind w:left="720" w:hanging="360"/>
          </w:pPr>
        </w:pPrChange>
      </w:pPr>
      <w:r>
        <w:t>Always check the identity of a website before you enter any passwords or personal information. Secure certificates are generally trustworthy</w:t>
      </w:r>
      <w:del w:id="1303" w:author="Deb Troendle-Scott" w:date="2024-08-17T13:30:00Z" w16du:dateUtc="2024-08-17T05:30:00Z">
        <w:r w:rsidDel="005A00BC">
          <w:delText>,</w:delText>
        </w:r>
      </w:del>
      <w:r>
        <w:t xml:space="preserve"> but be sure </w:t>
      </w:r>
      <w:ins w:id="1304" w:author="Deb Troendle-Scott" w:date="2024-07-31T13:03:00Z" w16du:dateUtc="2024-07-31T05:03:00Z">
        <w:r w:rsidR="00A73908">
          <w:t xml:space="preserve">to </w:t>
        </w:r>
      </w:ins>
      <w:r>
        <w:t>check the names and details.</w:t>
      </w:r>
    </w:p>
    <w:p w14:paraId="52BA0310" w14:textId="77777777" w:rsidR="00F462A7" w:rsidRDefault="00F462A7">
      <w:pPr>
        <w:pStyle w:val="ListBullet"/>
        <w:pPrChange w:id="1305" w:author="Deb Troendle-Scott" w:date="2024-08-20T22:50:00Z" w16du:dateUtc="2024-08-20T14:50:00Z">
          <w:pPr>
            <w:pStyle w:val="Compact"/>
            <w:numPr>
              <w:numId w:val="2"/>
            </w:numPr>
            <w:ind w:left="720" w:hanging="360"/>
          </w:pPr>
        </w:pPrChange>
      </w:pPr>
      <w:r>
        <w:t>Always ask whether you should trust a provider or a government agency. Always ask “who benefits when I do this?” What are their incentives?</w:t>
      </w:r>
    </w:p>
    <w:p w14:paraId="1E39BC83" w14:textId="77777777" w:rsidR="00F462A7" w:rsidRDefault="00F462A7">
      <w:pPr>
        <w:pStyle w:val="ListBullet"/>
        <w:pPrChange w:id="1306" w:author="Deb Troendle-Scott" w:date="2024-08-20T22:50:00Z" w16du:dateUtc="2024-08-20T14:50:00Z">
          <w:pPr>
            <w:pStyle w:val="Compact"/>
            <w:numPr>
              <w:numId w:val="2"/>
            </w:numPr>
            <w:ind w:left="720" w:hanging="360"/>
          </w:pPr>
        </w:pPrChange>
      </w:pPr>
      <w:r>
        <w:t>Protect your own data and be even more protective of others’ private information. For example, be cautious before posting information about yourself or someone else. Be especially cautious when posting pictures or videos of their children.</w:t>
      </w:r>
    </w:p>
    <w:p w14:paraId="0B48D6DB" w14:textId="77777777" w:rsidR="00F462A7" w:rsidRDefault="00F462A7">
      <w:pPr>
        <w:pStyle w:val="ListBullet"/>
        <w:pPrChange w:id="1307" w:author="Deb Troendle-Scott" w:date="2024-08-20T22:50:00Z" w16du:dateUtc="2024-08-20T14:50:00Z">
          <w:pPr>
            <w:pStyle w:val="Compact"/>
            <w:numPr>
              <w:numId w:val="2"/>
            </w:numPr>
            <w:ind w:left="720" w:hanging="360"/>
          </w:pPr>
        </w:pPrChange>
      </w:pPr>
      <w:r>
        <w:t>Remember, complacency and unwarranted trust are your biggest enemies. A healthy paranoia is good for your digital health. Think about the great amount of time and effort it will take to regain your identity (and credit rating) if your information is compromised.</w:t>
      </w:r>
    </w:p>
    <w:p w14:paraId="3725C8CD" w14:textId="1ECD3BB2" w:rsidR="00F462A7" w:rsidRDefault="00F462A7">
      <w:pPr>
        <w:pStyle w:val="Heading3"/>
      </w:pPr>
      <w:bookmarkStart w:id="1308" w:name="activity-tos-analysis"/>
      <w:bookmarkEnd w:id="1237"/>
      <w:bookmarkEnd w:id="1270"/>
      <w:r>
        <w:t>1.4.2 Activity: To</w:t>
      </w:r>
      <w:del w:id="1309" w:author="Deb Troendle-Scott" w:date="2024-07-31T13:03:00Z" w16du:dateUtc="2024-07-31T05:03:00Z">
        <w:r w:rsidDel="00A92B32">
          <w:delText>s</w:delText>
        </w:r>
      </w:del>
      <w:ins w:id="1310" w:author="Deb Troendle-Scott" w:date="2024-07-31T13:03:00Z" w16du:dateUtc="2024-07-31T05:03:00Z">
        <w:r w:rsidR="00A92B32">
          <w:t>S</w:t>
        </w:r>
      </w:ins>
      <w:r>
        <w:t xml:space="preserve"> Analysis</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4E1621B7" w14:textId="77777777" w:rsidTr="00C326C9">
        <w:trPr>
          <w:cantSplit/>
        </w:trPr>
        <w:tc>
          <w:tcPr>
            <w:tcW w:w="0" w:type="auto"/>
            <w:tcMar>
              <w:left w:w="144" w:type="dxa"/>
            </w:tcMar>
          </w:tcPr>
          <w:p w14:paraId="3CF2D8B6" w14:textId="77777777" w:rsidR="00F462A7" w:rsidRDefault="00F462A7">
            <w:pPr>
              <w:pStyle w:val="FirstParagraph"/>
              <w:spacing w:before="16" w:after="64"/>
            </w:pPr>
          </w:p>
          <w:p w14:paraId="6AFC3D79" w14:textId="6A0AB46F" w:rsidR="00F462A7" w:rsidRDefault="00583289">
            <w:pPr>
              <w:pStyle w:val="ListBullet"/>
              <w:pPrChange w:id="1311" w:author="Deb Troendle-Scott" w:date="2024-08-17T13:31:00Z" w16du:dateUtc="2024-08-17T05:31:00Z">
                <w:pPr>
                  <w:pStyle w:val="BodyText"/>
                  <w:spacing w:before="16"/>
                </w:pPr>
              </w:pPrChange>
            </w:pPr>
            <w:ins w:id="1312" w:author="Deb Troendle-Scott" w:date="2024-08-17T13:31:00Z" w16du:dateUtc="2024-08-17T05:31:00Z">
              <w:r w:rsidRPr="00583289">
                <w:rPr>
                  <w:b/>
                  <w:bCs/>
                  <w:kern w:val="2"/>
                  <w:lang w:val="en-CA"/>
                  <w14:ligatures w14:val="standardContextual"/>
                  <w:rPrChange w:id="1313" w:author="Deb Troendle-Scott" w:date="2024-08-17T13:31:00Z" w16du:dateUtc="2024-08-17T05:31:00Z">
                    <w:rPr/>
                  </w:rPrChange>
                </w:rPr>
                <w:t>Identify</w:t>
              </w:r>
              <w:r>
                <w:t xml:space="preserve">: </w:t>
              </w:r>
            </w:ins>
            <w:r w:rsidR="00F462A7">
              <w:t xml:space="preserve">Use the </w:t>
            </w:r>
            <w:r w:rsidR="00285257" w:rsidRPr="006E69E3">
              <w:rPr>
                <w:i/>
                <w:iCs/>
                <w:kern w:val="2"/>
                <w:sz w:val="24"/>
                <w:szCs w:val="24"/>
                <w:lang w:val="en-CA" w:eastAsia="en-US"/>
                <w14:ligatures w14:val="standardContextual"/>
                <w:rPrChange w:id="1314" w:author="Deb Troendle-Scott" w:date="2024-08-07T11:32:00Z" w16du:dateUtc="2024-08-07T03:32:00Z">
                  <w:rPr>
                    <w:sz w:val="24"/>
                    <w:szCs w:val="24"/>
                    <w:lang w:eastAsia="en-US"/>
                  </w:rPr>
                </w:rPrChange>
              </w:rPr>
              <w:fldChar w:fldCharType="begin"/>
            </w:r>
            <w:r w:rsidR="00285257" w:rsidRPr="006E69E3">
              <w:rPr>
                <w:i/>
                <w:iCs/>
                <w:kern w:val="2"/>
                <w:lang w:val="en-CA"/>
                <w14:ligatures w14:val="standardContextual"/>
                <w:rPrChange w:id="1315" w:author="Deb Troendle-Scott" w:date="2024-08-07T11:32:00Z" w16du:dateUtc="2024-08-07T03:32:00Z">
                  <w:rPr/>
                </w:rPrChange>
              </w:rPr>
              <w:instrText>HYPERLINK "https://tosdr.org/" \h</w:instrText>
            </w:r>
            <w:r w:rsidR="00285257" w:rsidRPr="006E69E3">
              <w:rPr>
                <w:i/>
                <w:iCs/>
                <w:rPrChange w:id="1316" w:author="Deb Troendle-Scott" w:date="2024-08-07T11:32:00Z" w16du:dateUtc="2024-08-07T03:32:00Z">
                  <w:rPr>
                    <w:i/>
                    <w:iCs/>
                  </w:rPr>
                </w:rPrChange>
              </w:rPr>
            </w:r>
            <w:r w:rsidR="00285257" w:rsidRPr="006E69E3">
              <w:rPr>
                <w:i/>
                <w:iCs/>
                <w:kern w:val="2"/>
                <w:lang w:val="en-CA" w:eastAsia="en-US"/>
                <w14:ligatures w14:val="standardContextual"/>
                <w:rPrChange w:id="1317" w:author="Deb Troendle-Scott" w:date="2024-08-07T11:32:00Z" w16du:dateUtc="2024-08-07T03:32:00Z">
                  <w:rPr>
                    <w:rStyle w:val="Hyperlink"/>
                  </w:rPr>
                </w:rPrChange>
              </w:rPr>
              <w:fldChar w:fldCharType="separate"/>
            </w:r>
            <w:r w:rsidR="00F462A7" w:rsidRPr="006E69E3">
              <w:rPr>
                <w:rStyle w:val="Hyperlink"/>
                <w:i/>
                <w:iCs/>
                <w:kern w:val="2"/>
                <w:lang w:val="en-CA"/>
                <w14:ligatures w14:val="standardContextual"/>
                <w:rPrChange w:id="1318" w:author="Deb Troendle-Scott" w:date="2024-08-07T11:32:00Z" w16du:dateUtc="2024-08-07T03:32:00Z">
                  <w:rPr>
                    <w:rStyle w:val="Hyperlink"/>
                  </w:rPr>
                </w:rPrChange>
              </w:rPr>
              <w:t>Terms of Service: Didn’t Read</w:t>
            </w:r>
            <w:r w:rsidR="00285257" w:rsidRPr="006E69E3">
              <w:rPr>
                <w:rStyle w:val="Hyperlink"/>
                <w:i/>
                <w:iCs/>
                <w:kern w:val="2"/>
                <w:sz w:val="24"/>
                <w:szCs w:val="24"/>
                <w:lang w:val="en-CA" w:eastAsia="en-US"/>
                <w14:ligatures w14:val="standardContextual"/>
                <w:rPrChange w:id="1319" w:author="Deb Troendle-Scott" w:date="2024-08-07T11:32:00Z" w16du:dateUtc="2024-08-07T03:32:00Z">
                  <w:rPr>
                    <w:rStyle w:val="Hyperlink"/>
                  </w:rPr>
                </w:rPrChange>
              </w:rPr>
              <w:fldChar w:fldCharType="end"/>
            </w:r>
            <w:r w:rsidR="00F462A7" w:rsidRPr="006E69E3">
              <w:rPr>
                <w:i/>
                <w:iCs/>
                <w:kern w:val="2"/>
                <w:lang w:val="en-CA"/>
                <w14:ligatures w14:val="standardContextual"/>
                <w:rPrChange w:id="1320" w:author="Deb Troendle-Scott" w:date="2024-08-07T11:32:00Z" w16du:dateUtc="2024-08-07T03:32:00Z">
                  <w:rPr/>
                </w:rPrChange>
              </w:rPr>
              <w:t xml:space="preserve"> </w:t>
            </w:r>
            <w:r w:rsidR="0047514E">
              <w:rPr>
                <w:i/>
                <w:iCs/>
              </w:rPr>
              <w:fldChar w:fldCharType="begin"/>
            </w:r>
            <w:r w:rsidR="0047514E">
              <w:rPr>
                <w:i/>
                <w:iCs/>
                <w:kern w:val="2"/>
                <w:lang w:val="en-CA"/>
                <w14:ligatures w14:val="standardContextual"/>
              </w:rPr>
              <w:instrText xml:space="preserve"> ADDIN ZOTERO_ITEM CSL_CITATION {"citationID":"uEiypQc1","properties":{"formattedCitation":"(n.d.)","plainCitation":"(n.d.)","noteIndex":0},"citationItems":[{"id":274,"uris":["http://zotero.org/users/14693029/items/NHDCEX3C"],"itemData":{"id":274,"type":"webpage","abstract":"“Terms of Service; Didn't Read” (short: ToS;DR) is a project started in June 2012 to help fix the “biggest lie on the web”: almost no one really reads the terms of service we agree to all the time.","title":"Terms of service; didn't read","URL":"https://tosdr.org/","author":[{"literal":"ToS;DR"}]},"label":"page","suppress-author":true}],"schema":"https://github.com/citation-style-language/schema/raw/master/csl-citation.json"} </w:instrText>
            </w:r>
            <w:r w:rsidR="0047514E">
              <w:rPr>
                <w:i/>
                <w:iCs/>
              </w:rPr>
              <w:fldChar w:fldCharType="separate"/>
            </w:r>
            <w:r w:rsidR="0047514E" w:rsidRPr="0047514E">
              <w:rPr>
                <w:rFonts w:ascii="Aptos" w:hAnsi="Aptos"/>
              </w:rPr>
              <w:t>(n.d.)</w:t>
            </w:r>
            <w:r w:rsidR="0047514E">
              <w:rPr>
                <w:i/>
                <w:iCs/>
              </w:rPr>
              <w:fldChar w:fldCharType="end"/>
            </w:r>
            <w:ins w:id="1321" w:author="Deb Troendle-Scott" w:date="2024-08-25T11:35:00Z" w16du:dateUtc="2024-08-25T03:35:00Z">
              <w:r w:rsidR="0047514E">
                <w:rPr>
                  <w:kern w:val="2"/>
                  <w:lang w:val="en-CA"/>
                  <w14:ligatures w14:val="standardContextual"/>
                </w:rPr>
                <w:t xml:space="preserve"> </w:t>
              </w:r>
            </w:ins>
            <w:r w:rsidR="00F462A7">
              <w:t>site to look up each of the apps we will learn in this course. Each tool currently has it</w:t>
            </w:r>
            <w:del w:id="1322" w:author="Deb Troendle-Scott" w:date="2024-07-31T13:04:00Z" w16du:dateUtc="2024-07-31T05:04:00Z">
              <w:r w:rsidR="00F462A7" w:rsidDel="00BF196C">
                <w:delText>’</w:delText>
              </w:r>
            </w:del>
            <w:r w:rsidR="00F462A7">
              <w:t xml:space="preserve">s own file in your Obsidian vault with a template ready to go for you. Fill out the template for each tool based on what is available on tosdr.org and your own </w:t>
            </w:r>
            <w:del w:id="1323" w:author="Deb Troendle-Scott" w:date="2024-07-31T13:04:00Z" w16du:dateUtc="2024-07-31T05:04:00Z">
              <w:r w:rsidR="00F462A7" w:rsidDel="00BF196C">
                <w:delText>exampination</w:delText>
              </w:r>
            </w:del>
            <w:ins w:id="1324" w:author="Deb Troendle-Scott" w:date="2024-07-31T13:04:00Z" w16du:dateUtc="2024-07-31T05:04:00Z">
              <w:r w:rsidR="00BF196C">
                <w:t>examination</w:t>
              </w:r>
            </w:ins>
            <w:r w:rsidR="00F462A7">
              <w:t xml:space="preserve"> of the ToS for each tool.</w:t>
            </w:r>
          </w:p>
          <w:p w14:paraId="2BC30483" w14:textId="77777777" w:rsidR="00F462A7" w:rsidRDefault="00F462A7">
            <w:pPr>
              <w:pStyle w:val="BodyText"/>
              <w:spacing w:after="16"/>
            </w:pPr>
            <w:r>
              <w:t>Feel free to add components to the template.</w:t>
            </w:r>
          </w:p>
        </w:tc>
      </w:tr>
    </w:tbl>
    <w:p w14:paraId="1F80B110" w14:textId="4200CFDD" w:rsidR="00F462A7" w:rsidRDefault="00F462A7">
      <w:pPr>
        <w:pStyle w:val="Heading3"/>
      </w:pPr>
      <w:bookmarkStart w:id="1325" w:name="X74bb04768a57d7da8924e0de6156b6bc472728e"/>
      <w:bookmarkEnd w:id="1308"/>
      <w:r>
        <w:t xml:space="preserve">1.4.3 Activity: Introduction </w:t>
      </w:r>
      <w:ins w:id="1326" w:author="Deb Troendle-Scott" w:date="2024-07-31T13:05:00Z" w16du:dateUtc="2024-07-31T05:05:00Z">
        <w:r w:rsidR="00BF196C">
          <w:t>t</w:t>
        </w:r>
      </w:ins>
      <w:del w:id="1327" w:author="Deb Troendle-Scott" w:date="2024-07-31T13:05:00Z" w16du:dateUtc="2024-07-31T05:05:00Z">
        <w:r w:rsidDel="00BF196C">
          <w:delText>T</w:delText>
        </w:r>
      </w:del>
      <w:r>
        <w:t xml:space="preserve">o </w:t>
      </w:r>
      <w:del w:id="1328" w:author="Deb Troendle-Scott" w:date="2024-07-31T13:05:00Z" w16du:dateUtc="2024-07-31T05:05:00Z">
        <w:r w:rsidDel="00BF196C">
          <w:delText xml:space="preserve">the </w:delText>
        </w:r>
      </w:del>
      <w:r>
        <w:t>Reflective Journaling</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67592644" w14:textId="77777777" w:rsidTr="00C326C9">
        <w:trPr>
          <w:cantSplit/>
        </w:trPr>
        <w:tc>
          <w:tcPr>
            <w:tcW w:w="0" w:type="auto"/>
            <w:tcMar>
              <w:left w:w="144" w:type="dxa"/>
            </w:tcMar>
          </w:tcPr>
          <w:p w14:paraId="0FB78278" w14:textId="77777777" w:rsidR="00F462A7" w:rsidRDefault="00F462A7">
            <w:pPr>
              <w:pStyle w:val="FirstParagraph"/>
              <w:spacing w:before="16" w:after="64"/>
            </w:pPr>
          </w:p>
          <w:p w14:paraId="0143AC60" w14:textId="071C21ED" w:rsidR="00F462A7" w:rsidRDefault="00F462A7">
            <w:pPr>
              <w:pStyle w:val="BodyText"/>
              <w:spacing w:before="16"/>
            </w:pPr>
            <w:r>
              <w:t xml:space="preserve">For the final activity of Unit 1 you will be asked to write a reflective journal entry in Obsidian on the topic of </w:t>
            </w:r>
            <w:del w:id="1329" w:author="Deb Troendle-Scott" w:date="2024-07-31T13:05:00Z" w16du:dateUtc="2024-07-31T05:05:00Z">
              <w:r w:rsidDel="00BF196C">
                <w:delText>D</w:delText>
              </w:r>
            </w:del>
            <w:ins w:id="1330" w:author="Deb Troendle-Scott" w:date="2024-07-31T13:05:00Z" w16du:dateUtc="2024-07-31T05:05:00Z">
              <w:r w:rsidR="00BF196C">
                <w:t>d</w:t>
              </w:r>
            </w:ins>
            <w:r>
              <w:t xml:space="preserve">igital </w:t>
            </w:r>
            <w:del w:id="1331" w:author="Deb Troendle-Scott" w:date="2024-07-31T13:05:00Z" w16du:dateUtc="2024-07-31T05:05:00Z">
              <w:r w:rsidDel="00BF196C">
                <w:delText>L</w:delText>
              </w:r>
            </w:del>
            <w:ins w:id="1332" w:author="Deb Troendle-Scott" w:date="2024-07-31T13:05:00Z" w16du:dateUtc="2024-07-31T05:05:00Z">
              <w:r w:rsidR="00BF196C">
                <w:t>l</w:t>
              </w:r>
            </w:ins>
            <w:r>
              <w:t xml:space="preserve">iteracy. This entry can be used as part of </w:t>
            </w:r>
            <w:r>
              <w:rPr>
                <w:b/>
                <w:bCs/>
              </w:rPr>
              <w:t xml:space="preserve">Assignment 1: </w:t>
            </w:r>
            <w:del w:id="1333" w:author="Deb Troendle-Scott" w:date="2024-08-20T22:50:00Z" w16du:dateUtc="2024-08-20T14:50:00Z">
              <w:r w:rsidDel="00034C53">
                <w:rPr>
                  <w:b/>
                  <w:bCs/>
                </w:rPr>
                <w:delText xml:space="preserve">Learning </w:delText>
              </w:r>
            </w:del>
            <w:ins w:id="1334" w:author="Deb Troendle-Scott" w:date="2024-08-20T22:50:00Z" w16du:dateUtc="2024-08-20T14:50:00Z">
              <w:r w:rsidR="00034C53">
                <w:rPr>
                  <w:b/>
                  <w:bCs/>
                </w:rPr>
                <w:t xml:space="preserve">Reflective </w:t>
              </w:r>
            </w:ins>
            <w:r>
              <w:rPr>
                <w:b/>
                <w:bCs/>
              </w:rPr>
              <w:t>Journal</w:t>
            </w:r>
            <w:r>
              <w:t>.</w:t>
            </w:r>
          </w:p>
          <w:p w14:paraId="0EE63154" w14:textId="77777777" w:rsidR="00F462A7" w:rsidRDefault="00F462A7">
            <w:pPr>
              <w:pStyle w:val="BodyText"/>
            </w:pPr>
            <w:r>
              <w:t xml:space="preserve">Prior to completing this activity, let’s discuss the practice of writing in a </w:t>
            </w:r>
            <w:commentRangeStart w:id="1335"/>
            <w:r w:rsidRPr="002C4805">
              <w:t>Reflective Journal</w:t>
            </w:r>
            <w:commentRangeEnd w:id="1335"/>
            <w:r w:rsidR="00AF7740" w:rsidRPr="002C4805">
              <w:rPr>
                <w:rStyle w:val="CommentReference"/>
                <w:kern w:val="2"/>
                <w:lang w:val="en-CA" w:eastAsia="en-US"/>
                <w14:ligatures w14:val="standardContextual"/>
              </w:rPr>
              <w:commentReference w:id="1335"/>
            </w:r>
            <w:r>
              <w:t>.</w:t>
            </w:r>
          </w:p>
          <w:p w14:paraId="277C4C11" w14:textId="2076366B" w:rsidR="00F462A7" w:rsidRDefault="00F462A7">
            <w:pPr>
              <w:pStyle w:val="BodyText"/>
            </w:pPr>
            <w:r>
              <w:t xml:space="preserve">A reflective journal is simply a record of your thoughts. It </w:t>
            </w:r>
            <w:proofErr w:type="gramStart"/>
            <w:r>
              <w:t>is a reflection of</w:t>
            </w:r>
            <w:proofErr w:type="gramEnd"/>
            <w:r>
              <w:t xml:space="preserve"> the way you think and the manner in which you respond to your learning. Journals can consist of traditional note taking, mind maps, pictures, stream-of-consciousness writing, recordings, quotes, sketches, or drawings</w:t>
            </w:r>
            <w:ins w:id="1336" w:author="Deb Troendle-Scott" w:date="2024-07-31T13:05:00Z" w16du:dateUtc="2024-07-31T05:05:00Z">
              <w:r w:rsidR="00BF196C">
                <w:t>—</w:t>
              </w:r>
            </w:ins>
            <w:del w:id="1337" w:author="Deb Troendle-Scott" w:date="2024-07-31T13:05:00Z" w16du:dateUtc="2024-07-31T05:05:00Z">
              <w:r w:rsidDel="00BF196C">
                <w:delText xml:space="preserve">: </w:delText>
              </w:r>
            </w:del>
            <w:r>
              <w:t>whatever you choose to include. Experiment and have fun. The purpose of journaling is to make you an active participant in your learning experiences as you engage in the various activities throughout the course’s readings, activities, and discussions. Reflecting upon these learning events will help you gain a deeper understanding of the course materials and help integrate your learning into applied practice in your everyday life and work. Throughout the course, we will remind you to write in your journal, as we want to be sure you are actively learning the material. To assist you, we have provided you with questions you can ask yourself in order to get your creative energies flowing. Reflective journaling is an activity you can and should complete on a regular or daily basis, even beyond the prompting in course activities.</w:t>
            </w:r>
          </w:p>
          <w:p w14:paraId="51874749" w14:textId="77777777" w:rsidR="004D4804" w:rsidRDefault="00F462A7">
            <w:pPr>
              <w:pStyle w:val="ListBullet"/>
            </w:pPr>
            <w:r w:rsidRPr="00376397">
              <w:rPr>
                <w:b/>
                <w:bCs/>
                <w:kern w:val="2"/>
                <w:lang w:val="en-CA"/>
                <w14:ligatures w14:val="standardContextual"/>
                <w:rPrChange w:id="1338" w:author="Deb Troendle-Scott" w:date="2024-07-31T13:08:00Z" w16du:dateUtc="2024-07-31T05:08:00Z">
                  <w:rPr/>
                </w:rPrChange>
              </w:rPr>
              <w:t>Watch</w:t>
            </w:r>
            <w:del w:id="1339" w:author="Deb Troendle-Scott" w:date="2024-07-31T13:08:00Z" w16du:dateUtc="2024-07-31T05:08:00Z">
              <w:r w:rsidDel="00376397">
                <w:delText xml:space="preserve"> th</w:delText>
              </w:r>
            </w:del>
            <w:del w:id="1340" w:author="Deb Troendle-Scott" w:date="2024-07-31T13:07:00Z" w16du:dateUtc="2024-07-31T05:07:00Z">
              <w:r w:rsidDel="00376397">
                <w:delText>e following</w:delText>
              </w:r>
            </w:del>
            <w:del w:id="1341" w:author="Deb Troendle-Scott" w:date="2024-07-31T13:08:00Z" w16du:dateUtc="2024-07-31T05:08:00Z">
              <w:r w:rsidDel="00376397">
                <w:delText xml:space="preserve"> video on how to write reflectively</w:delText>
              </w:r>
            </w:del>
            <w:r>
              <w:t xml:space="preserve">: </w:t>
            </w:r>
          </w:p>
          <w:p w14:paraId="270260AF" w14:textId="3A8D201E" w:rsidR="00F462A7" w:rsidRDefault="006E00F8" w:rsidP="004D4804">
            <w:pPr>
              <w:pStyle w:val="ListBullet2"/>
            </w:pPr>
            <w:r>
              <w:fldChar w:fldCharType="begin"/>
            </w:r>
            <w:ins w:id="1342" w:author="Deb Troendle-Scott" w:date="2024-07-31T13:06:00Z" w16du:dateUtc="2024-07-31T05:06:00Z">
              <w:r w:rsidR="00376397">
                <w:instrText xml:space="preserve">HYPERLINK "https://www.youtube.com/watch?v=QoI67VeE3ds" \h </w:instrText>
              </w:r>
            </w:ins>
            <w:del w:id="1343" w:author="Deb Troendle-Scott" w:date="2024-07-31T13:06:00Z" w16du:dateUtc="2024-07-31T05:06:00Z">
              <w:r w:rsidDel="00376397">
                <w:delInstrText>HYPERLINK "https://www.youtube.com/watch?v=QoI67VeE3ds" \h</w:delInstrText>
              </w:r>
            </w:del>
            <w:r>
              <w:fldChar w:fldCharType="separate"/>
            </w:r>
            <w:r w:rsidR="00F462A7">
              <w:rPr>
                <w:rStyle w:val="Hyperlink"/>
                <w:i/>
                <w:iCs/>
              </w:rPr>
              <w:t>Reflective Writing</w:t>
            </w:r>
            <w:r>
              <w:rPr>
                <w:rStyle w:val="Hyperlink"/>
                <w:i/>
                <w:iCs/>
              </w:rPr>
              <w:fldChar w:fldCharType="end"/>
            </w:r>
            <w:ins w:id="1344" w:author="Deb Troendle-Scott" w:date="2024-07-31T13:08:00Z" w16du:dateUtc="2024-07-31T05:08:00Z">
              <w:r w:rsidR="00376397">
                <w:rPr>
                  <w:rStyle w:val="Hyperlink"/>
                </w:rPr>
                <w:t xml:space="preserve"> </w:t>
              </w:r>
            </w:ins>
            <w:r w:rsidR="004F2700">
              <w:rPr>
                <w:rStyle w:val="Hyperlink"/>
              </w:rPr>
              <w:fldChar w:fldCharType="begin"/>
            </w:r>
            <w:r w:rsidR="00933591">
              <w:rPr>
                <w:rStyle w:val="Hyperlink"/>
              </w:rPr>
              <w:instrText xml:space="preserve"> ADDIN ZOTERO_ITEM CSL_CITATION {"citationID":"1MweIqxm","properties":{"formattedCitation":"(2014)","plainCitation":"(2014)","noteIndex":0},"citationItems":[{"id":198,"uris":["http://zotero.org/users/14693029/items/HCYFNH3E"],"itemData":{"id":198,"type":"motion_picture","abstract":"A short video explaining how to write reflectively.  What to write about, what to avoid writing about and the benefits of reflective writing.","medium":"Video","note":"author: Skills Team University of Hull ||","publisher":"YouTube","title":"Reflective writing","URL":"https://www.youtube.com/watch?v=QoI67VeE3ds","accessed":{"date-parts":[["2024",7,31]]},"issued":{"date-parts":[["2014",3,3]]}},"label":"page","suppress-author":true}],"schema":"https://github.com/citation-style-language/schema/raw/master/csl-citation.json"} </w:instrText>
            </w:r>
            <w:r w:rsidR="004F2700">
              <w:rPr>
                <w:rStyle w:val="Hyperlink"/>
              </w:rPr>
              <w:fldChar w:fldCharType="separate"/>
            </w:r>
            <w:r w:rsidR="004F2700" w:rsidRPr="004F2700">
              <w:rPr>
                <w:rFonts w:ascii="Aptos" w:hAnsi="Aptos"/>
              </w:rPr>
              <w:t>(2014)</w:t>
            </w:r>
            <w:r w:rsidR="004F2700">
              <w:rPr>
                <w:rStyle w:val="Hyperlink"/>
              </w:rPr>
              <w:fldChar w:fldCharType="end"/>
            </w:r>
            <w:del w:id="1345" w:author="Deb Troendle-Scott" w:date="2024-07-31T13:08:00Z" w16du:dateUtc="2024-07-31T05:08:00Z">
              <w:r w:rsidR="00F462A7" w:rsidDel="00376397">
                <w:delText xml:space="preserve"> </w:delText>
              </w:r>
            </w:del>
          </w:p>
          <w:p w14:paraId="5DDC4197" w14:textId="77777777" w:rsidR="00F462A7" w:rsidRDefault="004D4804">
            <w:pPr>
              <w:pStyle w:val="BodyText"/>
            </w:pPr>
            <w:hyperlink r:id="rId43">
              <w:r w:rsidR="00F462A7">
                <w:rPr>
                  <w:rStyle w:val="Hyperlink"/>
                </w:rPr>
                <w:t>https://www.youtube-nocookie.com/embed/QoI67VeE3ds</w:t>
              </w:r>
            </w:hyperlink>
          </w:p>
          <w:p w14:paraId="2E8C7655" w14:textId="26A9A58F" w:rsidR="00F462A7" w:rsidRDefault="00F462A7">
            <w:pPr>
              <w:pStyle w:val="BodyText"/>
            </w:pPr>
            <w:del w:id="1346" w:author="Deb Troendle-Scott" w:date="2024-07-31T13:10:00Z" w16du:dateUtc="2024-07-31T05:10:00Z">
              <w:r w:rsidDel="00C01BF9">
                <w:delText xml:space="preserve">As you continue your studies with TWU, you will likely be asked to write in a Reflective Journal, or submit a Reflective Essay. </w:delText>
              </w:r>
            </w:del>
            <w:r>
              <w:t xml:space="preserve">Here are some common questions used for </w:t>
            </w:r>
            <w:ins w:id="1347" w:author="Deb Troendle-Scott" w:date="2024-07-31T13:11:00Z" w16du:dateUtc="2024-07-31T05:11:00Z">
              <w:r w:rsidR="000726A9">
                <w:t>r</w:t>
              </w:r>
            </w:ins>
            <w:del w:id="1348" w:author="Deb Troendle-Scott" w:date="2024-07-31T13:11:00Z" w16du:dateUtc="2024-07-31T05:11:00Z">
              <w:r w:rsidDel="000726A9">
                <w:delText>R</w:delText>
              </w:r>
            </w:del>
            <w:r>
              <w:t xml:space="preserve">eflective </w:t>
            </w:r>
            <w:ins w:id="1349" w:author="Deb Troendle-Scott" w:date="2024-07-31T13:11:00Z" w16du:dateUtc="2024-07-31T05:11:00Z">
              <w:r w:rsidR="000726A9">
                <w:t>j</w:t>
              </w:r>
            </w:ins>
            <w:del w:id="1350" w:author="Deb Troendle-Scott" w:date="2024-07-31T13:11:00Z" w16du:dateUtc="2024-07-31T05:11:00Z">
              <w:r w:rsidDel="000726A9">
                <w:delText>J</w:delText>
              </w:r>
            </w:del>
            <w:r>
              <w:t>ournaling. As you read them, consider what you have learned in this first unit.</w:t>
            </w:r>
          </w:p>
          <w:p w14:paraId="1E3B1CD2" w14:textId="77777777" w:rsidR="00F462A7" w:rsidRDefault="00F462A7">
            <w:pPr>
              <w:pStyle w:val="ListBullet2"/>
              <w:pPrChange w:id="1351" w:author="Deb Troendle-Scott" w:date="2024-08-20T22:51:00Z" w16du:dateUtc="2024-08-20T14:51:00Z">
                <w:pPr>
                  <w:pStyle w:val="Compact"/>
                  <w:numPr>
                    <w:numId w:val="2"/>
                  </w:numPr>
                  <w:ind w:left="720" w:hanging="360"/>
                </w:pPr>
              </w:pPrChange>
            </w:pPr>
            <w:r>
              <w:t>In your view, what were the most important points in the readings or activities?</w:t>
            </w:r>
          </w:p>
          <w:p w14:paraId="3AF2EE90" w14:textId="77777777" w:rsidR="00F462A7" w:rsidRDefault="00F462A7">
            <w:pPr>
              <w:pStyle w:val="ListBullet2"/>
              <w:pPrChange w:id="1352" w:author="Deb Troendle-Scott" w:date="2024-08-20T22:51:00Z" w16du:dateUtc="2024-08-20T14:51:00Z">
                <w:pPr>
                  <w:pStyle w:val="Compact"/>
                  <w:numPr>
                    <w:numId w:val="2"/>
                  </w:numPr>
                  <w:ind w:left="720" w:hanging="360"/>
                </w:pPr>
              </w:pPrChange>
            </w:pPr>
            <w:r>
              <w:t>What information did you already know? What skills did you already have?</w:t>
            </w:r>
          </w:p>
          <w:p w14:paraId="0878BB18" w14:textId="77777777" w:rsidR="00F462A7" w:rsidRDefault="00F462A7">
            <w:pPr>
              <w:pStyle w:val="ListBullet2"/>
              <w:pPrChange w:id="1353" w:author="Deb Troendle-Scott" w:date="2024-08-20T22:51:00Z" w16du:dateUtc="2024-08-20T14:51:00Z">
                <w:pPr>
                  <w:pStyle w:val="Compact"/>
                  <w:numPr>
                    <w:numId w:val="2"/>
                  </w:numPr>
                  <w:ind w:left="720" w:hanging="360"/>
                </w:pPr>
              </w:pPrChange>
            </w:pPr>
            <w:r>
              <w:t>What new knowledge, skills, or perspectives have you gained?</w:t>
            </w:r>
          </w:p>
          <w:p w14:paraId="2F1E134B" w14:textId="77777777" w:rsidR="00F462A7" w:rsidRDefault="00F462A7">
            <w:pPr>
              <w:pStyle w:val="ListBullet2"/>
              <w:pPrChange w:id="1354" w:author="Deb Troendle-Scott" w:date="2024-08-20T22:51:00Z" w16du:dateUtc="2024-08-20T14:51:00Z">
                <w:pPr>
                  <w:pStyle w:val="Compact"/>
                  <w:numPr>
                    <w:numId w:val="2"/>
                  </w:numPr>
                  <w:ind w:left="720" w:hanging="360"/>
                </w:pPr>
              </w:pPrChange>
            </w:pPr>
            <w:r>
              <w:t>What information was easy to remember or learn? Why?</w:t>
            </w:r>
          </w:p>
          <w:p w14:paraId="09465E9F" w14:textId="77777777" w:rsidR="00F462A7" w:rsidRDefault="00F462A7">
            <w:pPr>
              <w:pStyle w:val="ListBullet2"/>
              <w:pPrChange w:id="1355" w:author="Deb Troendle-Scott" w:date="2024-08-20T22:51:00Z" w16du:dateUtc="2024-08-20T14:51:00Z">
                <w:pPr>
                  <w:pStyle w:val="Compact"/>
                  <w:numPr>
                    <w:numId w:val="2"/>
                  </w:numPr>
                  <w:ind w:left="720" w:hanging="360"/>
                </w:pPr>
              </w:pPrChange>
            </w:pPr>
            <w:r>
              <w:t>What concepts or skills did you find more difficult? Why?</w:t>
            </w:r>
          </w:p>
          <w:p w14:paraId="55F7AFF4" w14:textId="77777777" w:rsidR="00F462A7" w:rsidRDefault="00F462A7">
            <w:pPr>
              <w:pStyle w:val="ListBullet2"/>
              <w:pPrChange w:id="1356" w:author="Deb Troendle-Scott" w:date="2024-08-20T22:51:00Z" w16du:dateUtc="2024-08-20T14:51:00Z">
                <w:pPr>
                  <w:pStyle w:val="Compact"/>
                  <w:numPr>
                    <w:numId w:val="2"/>
                  </w:numPr>
                  <w:ind w:left="720" w:hanging="360"/>
                </w:pPr>
              </w:pPrChange>
            </w:pPr>
            <w:r>
              <w:t>How can you apply this knowledge to your studies or future career?</w:t>
            </w:r>
          </w:p>
          <w:p w14:paraId="436C4C52" w14:textId="77777777" w:rsidR="00F462A7" w:rsidRDefault="00F462A7">
            <w:pPr>
              <w:pStyle w:val="ListBullet2"/>
              <w:pPrChange w:id="1357" w:author="Deb Troendle-Scott" w:date="2024-08-20T22:51:00Z" w16du:dateUtc="2024-08-20T14:51:00Z">
                <w:pPr>
                  <w:pStyle w:val="Compact"/>
                  <w:numPr>
                    <w:numId w:val="2"/>
                  </w:numPr>
                  <w:ind w:left="720" w:hanging="360"/>
                </w:pPr>
              </w:pPrChange>
            </w:pPr>
            <w:r>
              <w:t>How has this knowledge helped you to make sense of your current or previous experience?</w:t>
            </w:r>
          </w:p>
          <w:p w14:paraId="4D673477" w14:textId="77777777" w:rsidR="00F462A7" w:rsidRDefault="00F462A7">
            <w:pPr>
              <w:pStyle w:val="ListBullet2"/>
              <w:pPrChange w:id="1358" w:author="Deb Troendle-Scott" w:date="2024-08-20T22:51:00Z" w16du:dateUtc="2024-08-20T14:51:00Z">
                <w:pPr>
                  <w:pStyle w:val="Compact"/>
                  <w:numPr>
                    <w:numId w:val="2"/>
                  </w:numPr>
                  <w:ind w:left="720" w:hanging="360"/>
                </w:pPr>
              </w:pPrChange>
            </w:pPr>
            <w:r>
              <w:t>Has your understanding of a personal or work-related situation changed after studying these concepts?</w:t>
            </w:r>
          </w:p>
          <w:p w14:paraId="690CDFEE" w14:textId="77777777" w:rsidR="00F462A7" w:rsidRDefault="00F462A7">
            <w:pPr>
              <w:pStyle w:val="ListBullet2"/>
              <w:pPrChange w:id="1359" w:author="Deb Troendle-Scott" w:date="2024-08-20T22:51:00Z" w16du:dateUtc="2024-08-20T14:51:00Z">
                <w:pPr>
                  <w:pStyle w:val="Compact"/>
                  <w:numPr>
                    <w:numId w:val="2"/>
                  </w:numPr>
                  <w:ind w:left="720" w:hanging="360"/>
                </w:pPr>
              </w:pPrChange>
            </w:pPr>
            <w:r>
              <w:t>Did you agree or disagree with any of the material? If yes, how did you react and why?</w:t>
            </w:r>
          </w:p>
          <w:p w14:paraId="41A47626" w14:textId="77777777" w:rsidR="00F462A7" w:rsidRDefault="00F462A7">
            <w:pPr>
              <w:pStyle w:val="ListBullet2"/>
              <w:pPrChange w:id="1360" w:author="Deb Troendle-Scott" w:date="2024-08-20T22:51:00Z" w16du:dateUtc="2024-08-20T14:51:00Z">
                <w:pPr>
                  <w:pStyle w:val="Compact"/>
                  <w:numPr>
                    <w:numId w:val="2"/>
                  </w:numPr>
                  <w:ind w:left="720" w:hanging="360"/>
                </w:pPr>
              </w:pPrChange>
            </w:pPr>
            <w:r>
              <w:t>If you could have the opportunity to engage in further learning, what would it be?</w:t>
            </w:r>
          </w:p>
          <w:p w14:paraId="6528BDDF" w14:textId="77777777" w:rsidR="00F462A7" w:rsidRDefault="00F462A7">
            <w:pPr>
              <w:pStyle w:val="ListBullet2"/>
              <w:pPrChange w:id="1361" w:author="Deb Troendle-Scott" w:date="2024-08-20T22:51:00Z" w16du:dateUtc="2024-08-20T14:51:00Z">
                <w:pPr>
                  <w:pStyle w:val="Compact"/>
                  <w:numPr>
                    <w:numId w:val="2"/>
                  </w:numPr>
                  <w:ind w:left="720" w:hanging="360"/>
                </w:pPr>
              </w:pPrChange>
            </w:pPr>
            <w:r>
              <w:t>What further questions would like to ask about the concepts presented in this unit?</w:t>
            </w:r>
          </w:p>
          <w:p w14:paraId="282A1BBA" w14:textId="77777777" w:rsidR="00F462A7" w:rsidRDefault="00F462A7">
            <w:pPr>
              <w:pStyle w:val="ListBullet2"/>
              <w:pPrChange w:id="1362" w:author="Deb Troendle-Scott" w:date="2024-08-20T22:51:00Z" w16du:dateUtc="2024-08-20T14:51:00Z">
                <w:pPr>
                  <w:pStyle w:val="Compact"/>
                  <w:numPr>
                    <w:numId w:val="2"/>
                  </w:numPr>
                  <w:ind w:left="720" w:hanging="360"/>
                </w:pPr>
              </w:pPrChange>
            </w:pPr>
            <w:r>
              <w:t>What other concepts, resources or discussions would be of interest?</w:t>
            </w:r>
          </w:p>
        </w:tc>
      </w:tr>
    </w:tbl>
    <w:p w14:paraId="2866580B" w14:textId="34DFB9BA" w:rsidR="00F462A7" w:rsidRDefault="00F462A7">
      <w:pPr>
        <w:pStyle w:val="Heading3"/>
      </w:pPr>
      <w:bookmarkStart w:id="1363" w:name="X911d1a5ffaa4e4a21f864a3a055276bb5e69434"/>
      <w:bookmarkEnd w:id="1325"/>
      <w:r>
        <w:t>1.4.4 Activity: Digital Literacies for Online Learning</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528580ED" w14:textId="77777777" w:rsidTr="00C326C9">
        <w:trPr>
          <w:cantSplit/>
        </w:trPr>
        <w:tc>
          <w:tcPr>
            <w:tcW w:w="0" w:type="auto"/>
            <w:tcMar>
              <w:left w:w="144" w:type="dxa"/>
            </w:tcMar>
          </w:tcPr>
          <w:p w14:paraId="1FC39945" w14:textId="77777777" w:rsidR="00F462A7" w:rsidRDefault="00F462A7">
            <w:pPr>
              <w:pStyle w:val="FirstParagraph"/>
              <w:spacing w:before="16" w:after="64"/>
            </w:pPr>
          </w:p>
          <w:p w14:paraId="609FF763" w14:textId="6AFD3EA9" w:rsidR="00F462A7" w:rsidRDefault="00784742">
            <w:pPr>
              <w:pStyle w:val="ListBullet"/>
              <w:pPrChange w:id="1364" w:author="Deb Troendle-Scott" w:date="2024-08-17T13:32:00Z" w16du:dateUtc="2024-08-17T05:32:00Z">
                <w:pPr>
                  <w:pStyle w:val="BodyText"/>
                  <w:spacing w:before="16"/>
                </w:pPr>
              </w:pPrChange>
            </w:pPr>
            <w:ins w:id="1365" w:author="Deb Troendle-Scott" w:date="2024-08-17T13:32:00Z" w16du:dateUtc="2024-08-17T05:32:00Z">
              <w:r w:rsidRPr="00784742">
                <w:rPr>
                  <w:b/>
                  <w:bCs/>
                  <w:kern w:val="2"/>
                  <w:lang w:val="en-CA"/>
                  <w14:ligatures w14:val="standardContextual"/>
                  <w:rPrChange w:id="1366" w:author="Deb Troendle-Scott" w:date="2024-08-17T13:32:00Z" w16du:dateUtc="2024-08-17T05:32:00Z">
                    <w:rPr/>
                  </w:rPrChange>
                </w:rPr>
                <w:t>Write</w:t>
              </w:r>
              <w:r>
                <w:t xml:space="preserve">: </w:t>
              </w:r>
            </w:ins>
            <w:r w:rsidR="00F462A7">
              <w:t xml:space="preserve">In this activity you are asked to write a reflective journal entry on the topic of </w:t>
            </w:r>
            <w:ins w:id="1367" w:author="Deb Troendle-Scott" w:date="2024-07-31T13:11:00Z" w16du:dateUtc="2024-07-31T05:11:00Z">
              <w:r w:rsidR="000726A9">
                <w:t>d</w:t>
              </w:r>
            </w:ins>
            <w:del w:id="1368" w:author="Deb Troendle-Scott" w:date="2024-07-31T13:11:00Z" w16du:dateUtc="2024-07-31T05:11:00Z">
              <w:r w:rsidR="00F462A7" w:rsidDel="000726A9">
                <w:delText>D</w:delText>
              </w:r>
            </w:del>
            <w:r w:rsidR="00F462A7">
              <w:t xml:space="preserve">igital </w:t>
            </w:r>
            <w:del w:id="1369" w:author="Deb Troendle-Scott" w:date="2024-07-31T13:11:00Z" w16du:dateUtc="2024-07-31T05:11:00Z">
              <w:r w:rsidR="00F462A7" w:rsidDel="000726A9">
                <w:delText>L</w:delText>
              </w:r>
            </w:del>
            <w:ins w:id="1370" w:author="Deb Troendle-Scott" w:date="2024-07-31T13:11:00Z" w16du:dateUtc="2024-07-31T05:11:00Z">
              <w:r w:rsidR="000726A9">
                <w:t>l</w:t>
              </w:r>
            </w:ins>
            <w:r w:rsidR="00F462A7">
              <w:t>iteracy.</w:t>
            </w:r>
          </w:p>
          <w:p w14:paraId="251AA31F" w14:textId="32435D6E" w:rsidR="00F462A7" w:rsidDel="002B6BCC" w:rsidRDefault="00F462A7">
            <w:pPr>
              <w:pStyle w:val="BodyText"/>
              <w:rPr>
                <w:del w:id="1371" w:author="Deb Troendle-Scott" w:date="2024-08-17T13:32:00Z" w16du:dateUtc="2024-08-17T05:32:00Z"/>
              </w:rPr>
            </w:pPr>
            <w:r>
              <w:t>First, let’s get you set up in Obsidian.</w:t>
            </w:r>
          </w:p>
          <w:p w14:paraId="07D723E7" w14:textId="6DD954A0" w:rsidR="00F462A7" w:rsidRDefault="002B6BCC">
            <w:pPr>
              <w:pStyle w:val="BodyText"/>
            </w:pPr>
            <w:ins w:id="1372" w:author="Deb Troendle-Scott" w:date="2024-08-17T13:32:00Z" w16du:dateUtc="2024-08-17T05:32:00Z">
              <w:r>
                <w:t xml:space="preserve"> </w:t>
              </w:r>
            </w:ins>
            <w:r w:rsidR="00F462A7">
              <w:t xml:space="preserve">Click the little calendar icon in the sidebar of Obsidian to </w:t>
            </w:r>
            <w:ins w:id="1373" w:author="Deb Troendle-Scott" w:date="2024-07-31T13:12:00Z" w16du:dateUtc="2024-07-31T05:12:00Z">
              <w:r w:rsidR="005374F2">
                <w:t>o</w:t>
              </w:r>
            </w:ins>
            <w:del w:id="1374" w:author="Deb Troendle-Scott" w:date="2024-07-31T13:12:00Z" w16du:dateUtc="2024-07-31T05:12:00Z">
              <w:r w:rsidR="00F462A7" w:rsidDel="005374F2">
                <w:delText>‘O</w:delText>
              </w:r>
            </w:del>
            <w:r w:rsidR="00F462A7">
              <w:t>pen today’s daily note</w:t>
            </w:r>
            <w:del w:id="1375" w:author="Deb Troendle-Scott" w:date="2024-07-31T13:12:00Z" w16du:dateUtc="2024-07-31T05:12:00Z">
              <w:r w:rsidR="00F462A7" w:rsidDel="005374F2">
                <w:delText>’</w:delText>
              </w:r>
            </w:del>
            <w:r w:rsidR="00F462A7">
              <w:t>.</w:t>
            </w:r>
          </w:p>
          <w:tbl>
            <w:tblPr>
              <w:tblStyle w:val="Table"/>
              <w:tblW w:w="5000" w:type="pct"/>
              <w:tblLayout w:type="fixed"/>
              <w:tblLook w:val="0000" w:firstRow="0" w:lastRow="0" w:firstColumn="0" w:lastColumn="0" w:noHBand="0" w:noVBand="0"/>
            </w:tblPr>
            <w:tblGrid>
              <w:gridCol w:w="9022"/>
            </w:tblGrid>
            <w:tr w:rsidR="00F462A7" w14:paraId="06C8D045" w14:textId="77777777">
              <w:tc>
                <w:tcPr>
                  <w:tcW w:w="0" w:type="auto"/>
                </w:tcPr>
                <w:p w14:paraId="42322820" w14:textId="39A6F1DB" w:rsidR="005374F2" w:rsidRPr="005374F2" w:rsidRDefault="00F462A7">
                  <w:pPr>
                    <w:pStyle w:val="ImageCaption"/>
                    <w:spacing w:before="200"/>
                    <w:rPr>
                      <w:ins w:id="1376" w:author="Deb Troendle-Scott" w:date="2024-07-31T13:12:00Z" w16du:dateUtc="2024-07-31T05:12:00Z"/>
                      <w:i w:val="0"/>
                      <w:iCs/>
                      <w:rPrChange w:id="1377" w:author="Deb Troendle-Scott" w:date="2024-07-31T13:12:00Z" w16du:dateUtc="2024-07-31T05:12:00Z">
                        <w:rPr>
                          <w:ins w:id="1378" w:author="Deb Troendle-Scott" w:date="2024-07-31T13:12:00Z" w16du:dateUtc="2024-07-31T05:12:00Z"/>
                        </w:rPr>
                      </w:rPrChange>
                    </w:rPr>
                  </w:pPr>
                  <w:bookmarkStart w:id="1379" w:name="fig-obsidian1"/>
                  <w:r w:rsidRPr="005374F2">
                    <w:rPr>
                      <w:i w:val="0"/>
                      <w:iCs/>
                      <w:rPrChange w:id="1380" w:author="Deb Troendle-Scott" w:date="2024-07-31T13:12:00Z" w16du:dateUtc="2024-07-31T05:12:00Z">
                        <w:rPr/>
                      </w:rPrChange>
                    </w:rPr>
                    <w:t>Figure 1.7</w:t>
                  </w:r>
                  <w:del w:id="1381" w:author="Deb Troendle-Scott" w:date="2024-07-31T13:12:00Z" w16du:dateUtc="2024-07-31T05:12:00Z">
                    <w:r w:rsidRPr="005374F2" w:rsidDel="005374F2">
                      <w:rPr>
                        <w:i w:val="0"/>
                        <w:iCs/>
                        <w:rPrChange w:id="1382" w:author="Deb Troendle-Scott" w:date="2024-07-31T13:12:00Z" w16du:dateUtc="2024-07-31T05:12:00Z">
                          <w:rPr/>
                        </w:rPrChange>
                      </w:rPr>
                      <w:delText>:</w:delText>
                    </w:r>
                  </w:del>
                </w:p>
                <w:p w14:paraId="339A04D5" w14:textId="128C80C4" w:rsidR="00F462A7" w:rsidRDefault="00F462A7">
                  <w:pPr>
                    <w:pStyle w:val="ImageCaption"/>
                    <w:spacing w:before="200"/>
                    <w:rPr>
                      <w:ins w:id="1383" w:author="Deb Troendle-Scott" w:date="2024-07-31T13:12:00Z" w16du:dateUtc="2024-07-31T05:12:00Z"/>
                    </w:rPr>
                  </w:pPr>
                  <w:del w:id="1384" w:author="Deb Troendle-Scott" w:date="2024-07-31T13:12:00Z" w16du:dateUtc="2024-07-31T05:12:00Z">
                    <w:r w:rsidDel="005374F2">
                      <w:delText xml:space="preserve"> </w:delText>
                    </w:r>
                  </w:del>
                  <w:r>
                    <w:t xml:space="preserve">Screenshot of the Daily </w:t>
                  </w:r>
                  <w:ins w:id="1385" w:author="Deb Troendle-Scott" w:date="2024-07-31T13:12:00Z" w16du:dateUtc="2024-07-31T05:12:00Z">
                    <w:r w:rsidR="005374F2">
                      <w:t>N</w:t>
                    </w:r>
                  </w:ins>
                  <w:del w:id="1386" w:author="Deb Troendle-Scott" w:date="2024-07-31T13:12:00Z" w16du:dateUtc="2024-07-31T05:12:00Z">
                    <w:r w:rsidDel="005374F2">
                      <w:delText>n</w:delText>
                    </w:r>
                  </w:del>
                  <w:r>
                    <w:t xml:space="preserve">ote </w:t>
                  </w:r>
                  <w:del w:id="1387" w:author="Deb Troendle-Scott" w:date="2024-07-31T13:12:00Z" w16du:dateUtc="2024-07-31T05:12:00Z">
                    <w:r w:rsidDel="005374F2">
                      <w:delText>i</w:delText>
                    </w:r>
                  </w:del>
                  <w:ins w:id="1388" w:author="Deb Troendle-Scott" w:date="2024-07-31T13:12:00Z" w16du:dateUtc="2024-07-31T05:12:00Z">
                    <w:r w:rsidR="005374F2">
                      <w:t>I</w:t>
                    </w:r>
                  </w:ins>
                  <w:r>
                    <w:t>con in Obsidian</w:t>
                  </w:r>
                  <w:ins w:id="1389" w:author="Deb Troendle-Scott" w:date="2024-07-31T13:16:00Z" w16du:dateUtc="2024-07-31T05:16:00Z">
                    <w:r w:rsidR="00C35E0B">
                      <w:t xml:space="preserve"> (Circled)</w:t>
                    </w:r>
                  </w:ins>
                  <w:del w:id="1390" w:author="Deb Troendle-Scott" w:date="2024-07-31T13:12:00Z" w16du:dateUtc="2024-07-31T05:12:00Z">
                    <w:r w:rsidDel="005374F2">
                      <w:delText>.</w:delText>
                    </w:r>
                  </w:del>
                </w:p>
                <w:p w14:paraId="7C406AAF" w14:textId="09FB22E8" w:rsidR="005374F2" w:rsidRPr="005374F2" w:rsidRDefault="00C52A85">
                  <w:pPr>
                    <w:pStyle w:val="ImageCaption"/>
                    <w:spacing w:before="200"/>
                    <w:rPr>
                      <w:ins w:id="1391" w:author="Deb Troendle-Scott" w:date="2024-07-31T13:12:00Z" w16du:dateUtc="2024-07-31T05:12:00Z"/>
                      <w:i w:val="0"/>
                      <w:iCs/>
                      <w:rPrChange w:id="1392" w:author="Deb Troendle-Scott" w:date="2024-07-31T13:13:00Z" w16du:dateUtc="2024-07-31T05:13:00Z">
                        <w:rPr>
                          <w:ins w:id="1393" w:author="Deb Troendle-Scott" w:date="2024-07-31T13:12:00Z" w16du:dateUtc="2024-07-31T05:12:00Z"/>
                        </w:rPr>
                      </w:rPrChange>
                    </w:rPr>
                  </w:pPr>
                  <w:ins w:id="1394" w:author="Deb Troendle-Scott" w:date="2024-07-31T13:14:00Z" w16du:dateUtc="2024-07-31T05:14:00Z">
                    <w:r>
                      <w:rPr>
                        <w:i w:val="0"/>
                        <w:iCs/>
                      </w:rPr>
                      <w:t>[</w:t>
                    </w:r>
                  </w:ins>
                  <w:ins w:id="1395" w:author="Deb Troendle-Scott" w:date="2024-07-31T13:13:00Z" w16du:dateUtc="2024-07-31T05:13:00Z">
                    <w:r w:rsidR="005374F2">
                      <w:rPr>
                        <w:i w:val="0"/>
                        <w:iCs/>
                      </w:rPr>
                      <w:t xml:space="preserve">Alt text: Screenshot showing </w:t>
                    </w:r>
                    <w:r>
                      <w:rPr>
                        <w:i w:val="0"/>
                        <w:iCs/>
                      </w:rPr>
                      <w:t xml:space="preserve">where to find </w:t>
                    </w:r>
                    <w:r w:rsidR="005374F2">
                      <w:rPr>
                        <w:i w:val="0"/>
                        <w:iCs/>
                      </w:rPr>
                      <w:t>daily note icon</w:t>
                    </w:r>
                    <w:r>
                      <w:rPr>
                        <w:i w:val="0"/>
                        <w:iCs/>
                      </w:rPr>
                      <w:t xml:space="preserve"> in Obsidian]</w:t>
                    </w:r>
                  </w:ins>
                </w:p>
                <w:p w14:paraId="6A33F21F" w14:textId="77777777" w:rsidR="005374F2" w:rsidRDefault="005374F2">
                  <w:pPr>
                    <w:pStyle w:val="ImageCaption"/>
                    <w:spacing w:before="200"/>
                  </w:pPr>
                </w:p>
                <w:p w14:paraId="0562CB0E" w14:textId="314F38AF" w:rsidR="00F462A7" w:rsidRDefault="00F462A7">
                  <w:pPr>
                    <w:pStyle w:val="Compact"/>
                  </w:pPr>
                  <w:r>
                    <w:rPr>
                      <w:noProof/>
                    </w:rPr>
                    <w:drawing>
                      <wp:inline distT="0" distB="0" distL="0" distR="0" wp14:anchorId="2C5BCB4F" wp14:editId="5893625A">
                        <wp:extent cx="4348195" cy="6535082"/>
                        <wp:effectExtent l="0" t="0" r="0" b="0"/>
                        <wp:docPr id="143" name="Picture"/>
                        <wp:cNvGraphicFramePr/>
                        <a:graphic xmlns:a="http://schemas.openxmlformats.org/drawingml/2006/main">
                          <a:graphicData uri="http://schemas.openxmlformats.org/drawingml/2006/picture">
                            <pic:pic xmlns:pic="http://schemas.openxmlformats.org/drawingml/2006/picture">
                              <pic:nvPicPr>
                                <pic:cNvPr id="144" name="Picture" descr="assets/u1/obsidian1.png"/>
                                <pic:cNvPicPr>
                                  <a:picLocks noChangeAspect="1" noChangeArrowheads="1"/>
                                </pic:cNvPicPr>
                              </pic:nvPicPr>
                              <pic:blipFill>
                                <a:blip r:embed="rId44"/>
                                <a:stretch>
                                  <a:fillRect/>
                                </a:stretch>
                              </pic:blipFill>
                              <pic:spPr bwMode="auto">
                                <a:xfrm>
                                  <a:off x="0" y="0"/>
                                  <a:ext cx="4348195" cy="6535082"/>
                                </a:xfrm>
                                <a:prstGeom prst="rect">
                                  <a:avLst/>
                                </a:prstGeom>
                                <a:noFill/>
                                <a:ln w="9525">
                                  <a:noFill/>
                                  <a:headEnd/>
                                  <a:tailEnd/>
                                </a:ln>
                              </pic:spPr>
                            </pic:pic>
                          </a:graphicData>
                        </a:graphic>
                      </wp:inline>
                    </w:drawing>
                  </w:r>
                </w:p>
              </w:tc>
              <w:bookmarkEnd w:id="1379"/>
            </w:tr>
          </w:tbl>
          <w:p w14:paraId="75B68808" w14:textId="77777777" w:rsidR="00F462A7" w:rsidRDefault="00F462A7">
            <w:pPr>
              <w:pStyle w:val="BodyText"/>
            </w:pPr>
            <w:r>
              <w:t>Next, respond to the following prompts:</w:t>
            </w:r>
          </w:p>
          <w:p w14:paraId="275BC29A" w14:textId="3A5D6330" w:rsidR="00F462A7" w:rsidRDefault="00331D06">
            <w:pPr>
              <w:pStyle w:val="ListBullet2"/>
              <w:pPrChange w:id="1396" w:author="Deb Troendle-Scott" w:date="2024-08-20T22:52:00Z" w16du:dateUtc="2024-08-20T14:52:00Z">
                <w:pPr>
                  <w:pStyle w:val="Compact"/>
                  <w:numPr>
                    <w:numId w:val="2"/>
                  </w:numPr>
                  <w:ind w:left="720" w:hanging="360"/>
                </w:pPr>
              </w:pPrChange>
            </w:pPr>
            <w:ins w:id="1397" w:author="Deb Troendle-Scott" w:date="2024-07-31T13:17:00Z" w16du:dateUtc="2024-07-31T05:17:00Z">
              <w:r>
                <w:t xml:space="preserve">Write </w:t>
              </w:r>
            </w:ins>
            <w:ins w:id="1398" w:author="Deb Troendle-Scott" w:date="2024-07-31T13:15:00Z" w16du:dateUtc="2024-07-31T05:15:00Z">
              <w:r w:rsidR="00C35E0B">
                <w:t>y</w:t>
              </w:r>
            </w:ins>
            <w:del w:id="1399" w:author="Deb Troendle-Scott" w:date="2024-07-31T13:15:00Z" w16du:dateUtc="2024-07-31T05:15:00Z">
              <w:r w:rsidR="00F462A7" w:rsidDel="00C35E0B">
                <w:delText>Y</w:delText>
              </w:r>
            </w:del>
            <w:proofErr w:type="gramStart"/>
            <w:r w:rsidR="00F462A7">
              <w:t>our</w:t>
            </w:r>
            <w:proofErr w:type="gramEnd"/>
            <w:r w:rsidR="00F462A7">
              <w:t xml:space="preserve"> personal definition of digital literacies justified from your reading of the literature (about 100 to 150 words)</w:t>
            </w:r>
            <w:ins w:id="1400" w:author="Deb Troendle-Scott" w:date="2024-08-17T13:34:00Z" w16du:dateUtc="2024-08-17T05:34:00Z">
              <w:r w:rsidR="00E44CEF">
                <w:t>.</w:t>
              </w:r>
            </w:ins>
          </w:p>
          <w:p w14:paraId="286F0320" w14:textId="0FD66DF6" w:rsidR="00F462A7" w:rsidRDefault="00F462A7">
            <w:pPr>
              <w:pStyle w:val="ListBullet2"/>
              <w:pPrChange w:id="1401" w:author="Deb Troendle-Scott" w:date="2024-08-20T22:52:00Z" w16du:dateUtc="2024-08-20T14:52:00Z">
                <w:pPr>
                  <w:pStyle w:val="Compact"/>
                  <w:numPr>
                    <w:numId w:val="2"/>
                  </w:numPr>
                  <w:ind w:left="720" w:hanging="360"/>
                </w:pPr>
              </w:pPrChange>
            </w:pPr>
            <w:r>
              <w:t>Describe what digital literacies mean for you in a sentence</w:t>
            </w:r>
            <w:ins w:id="1402" w:author="Deb Troendle-Scott" w:date="2024-08-17T13:34:00Z" w16du:dateUtc="2024-08-17T05:34:00Z">
              <w:r w:rsidR="00E44CEF">
                <w:t>.</w:t>
              </w:r>
            </w:ins>
            <w:del w:id="1403" w:author="Deb Troendle-Scott" w:date="2024-08-13T15:41:00Z" w16du:dateUtc="2024-08-13T07:41:00Z">
              <w:r w:rsidDel="00D31929">
                <w:delText>.</w:delText>
              </w:r>
            </w:del>
          </w:p>
          <w:p w14:paraId="51895581" w14:textId="10792B81" w:rsidR="00F462A7" w:rsidRDefault="00F462A7">
            <w:pPr>
              <w:pStyle w:val="ListBullet2"/>
              <w:pPrChange w:id="1404" w:author="Deb Troendle-Scott" w:date="2024-08-20T22:52:00Z" w16du:dateUtc="2024-08-20T14:52:00Z">
                <w:pPr>
                  <w:pStyle w:val="Compact"/>
                  <w:numPr>
                    <w:numId w:val="2"/>
                  </w:numPr>
                  <w:ind w:left="720" w:hanging="360"/>
                </w:pPr>
              </w:pPrChange>
            </w:pPr>
            <w:r>
              <w:t>Create a link to your VR diagram map in your entry</w:t>
            </w:r>
            <w:ins w:id="1405" w:author="Deb Troendle-Scott" w:date="2024-08-17T13:34:00Z" w16du:dateUtc="2024-08-17T05:34:00Z">
              <w:r w:rsidR="00E44CEF">
                <w:t>.</w:t>
              </w:r>
            </w:ins>
            <w:del w:id="1406" w:author="Deb Troendle-Scott" w:date="2024-08-13T15:41:00Z" w16du:dateUtc="2024-08-13T07:41:00Z">
              <w:r w:rsidDel="00D31929">
                <w:delText>.</w:delText>
              </w:r>
            </w:del>
          </w:p>
          <w:p w14:paraId="1DC62E6D" w14:textId="073A261A" w:rsidR="00F462A7" w:rsidRDefault="00F462A7">
            <w:pPr>
              <w:pStyle w:val="ListBullet2"/>
              <w:pPrChange w:id="1407" w:author="Deb Troendle-Scott" w:date="2024-08-20T22:52:00Z" w16du:dateUtc="2024-08-20T14:52:00Z">
                <w:pPr>
                  <w:pStyle w:val="Compact"/>
                  <w:numPr>
                    <w:numId w:val="2"/>
                  </w:numPr>
                  <w:ind w:left="720" w:hanging="360"/>
                </w:pPr>
              </w:pPrChange>
            </w:pPr>
            <w:r>
              <w:t>Summari</w:t>
            </w:r>
            <w:ins w:id="1408" w:author="Deb Troendle-Scott" w:date="2024-08-13T15:42:00Z" w16du:dateUtc="2024-08-13T07:42:00Z">
              <w:r w:rsidR="009A0D9B">
                <w:t>z</w:t>
              </w:r>
            </w:ins>
            <w:del w:id="1409" w:author="Deb Troendle-Scott" w:date="2024-08-13T15:42:00Z" w16du:dateUtc="2024-08-13T07:42:00Z">
              <w:r w:rsidDel="009A0D9B">
                <w:delText>s</w:delText>
              </w:r>
            </w:del>
            <w:r>
              <w:t>e an action plan for improving your digital literacies</w:t>
            </w:r>
            <w:del w:id="1410" w:author="Deb Troendle-Scott" w:date="2024-08-13T15:42:00Z" w16du:dateUtc="2024-08-13T07:42:00Z">
              <w:r w:rsidDel="009A0D9B">
                <w:delText>.</w:delText>
              </w:r>
            </w:del>
            <w:ins w:id="1411" w:author="Deb Troendle-Scott" w:date="2024-08-13T15:42:00Z" w16du:dateUtc="2024-08-13T07:42:00Z">
              <w:r w:rsidR="009A0D9B">
                <w:t>—i</w:t>
              </w:r>
            </w:ins>
            <w:del w:id="1412" w:author="Deb Troendle-Scott" w:date="2024-08-13T15:42:00Z" w16du:dateUtc="2024-08-13T07:42:00Z">
              <w:r w:rsidDel="009A0D9B">
                <w:delText xml:space="preserve"> I</w:delText>
              </w:r>
            </w:del>
            <w:r>
              <w:t>dentify the literacies you plan to improve including the reasons why and how you aim to achieve this</w:t>
            </w:r>
            <w:ins w:id="1413" w:author="Deb Troendle-Scott" w:date="2024-08-17T13:34:00Z" w16du:dateUtc="2024-08-17T05:34:00Z">
              <w:r w:rsidR="00E44CEF">
                <w:t>.</w:t>
              </w:r>
            </w:ins>
            <w:del w:id="1414" w:author="Deb Troendle-Scott" w:date="2024-08-13T15:42:00Z" w16du:dateUtc="2024-08-13T07:42:00Z">
              <w:r w:rsidDel="009A0D9B">
                <w:delText>.</w:delText>
              </w:r>
            </w:del>
          </w:p>
          <w:p w14:paraId="071383AD" w14:textId="35443A3F" w:rsidR="00F462A7" w:rsidRDefault="00F462A7">
            <w:pPr>
              <w:pStyle w:val="ListBullet2"/>
              <w:pPrChange w:id="1415" w:author="Deb Troendle-Scott" w:date="2024-08-20T22:52:00Z" w16du:dateUtc="2024-08-20T14:52:00Z">
                <w:pPr>
                  <w:pStyle w:val="Compact"/>
                  <w:numPr>
                    <w:numId w:val="2"/>
                  </w:numPr>
                  <w:ind w:left="720" w:hanging="360"/>
                </w:pPr>
              </w:pPrChange>
            </w:pPr>
            <w:r>
              <w:t>Ensure that your references are cited appropriately</w:t>
            </w:r>
            <w:ins w:id="1416" w:author="Deb Troendle-Scott" w:date="2024-08-17T13:34:00Z" w16du:dateUtc="2024-08-17T05:34:00Z">
              <w:r w:rsidR="00E44CEF">
                <w:t>.</w:t>
              </w:r>
            </w:ins>
            <w:del w:id="1417" w:author="Deb Troendle-Scott" w:date="2024-07-31T13:16:00Z" w16du:dateUtc="2024-07-31T05:16:00Z">
              <w:r w:rsidDel="00C35E0B">
                <w:delText>.</w:delText>
              </w:r>
            </w:del>
          </w:p>
          <w:p w14:paraId="1617B291" w14:textId="77777777" w:rsidR="00F462A7" w:rsidRDefault="00F462A7">
            <w:pPr>
              <w:pStyle w:val="BlockText"/>
            </w:pPr>
            <w:r>
              <w:rPr>
                <w:b/>
                <w:bCs/>
                <w:i/>
                <w:iCs/>
              </w:rPr>
              <w:t>Note:</w:t>
            </w:r>
            <w:r>
              <w:t xml:space="preserve"> </w:t>
            </w:r>
            <w:r>
              <w:rPr>
                <w:i/>
                <w:iCs/>
              </w:rPr>
              <w:t>This journal entry can be used to demonstrate your understanding of the course learning outcomes. See the Assessment tab in Moodle for how this activity relates to the assessments in this course.</w:t>
            </w:r>
          </w:p>
        </w:tc>
      </w:tr>
    </w:tbl>
    <w:p w14:paraId="08423271" w14:textId="68E688CF" w:rsidR="00F462A7" w:rsidRDefault="5E3ECEDB">
      <w:pPr>
        <w:pStyle w:val="Heading2"/>
      </w:pPr>
      <w:bookmarkStart w:id="1418" w:name="summary"/>
      <w:bookmarkEnd w:id="1124"/>
      <w:bookmarkEnd w:id="1363"/>
      <w:ins w:id="1419" w:author="Kelly Marjanovic" w:date="2024-07-25T18:44:00Z">
        <w:del w:id="1420" w:author="Deb Troendle-Scott" w:date="2024-08-20T17:29:00Z" w16du:dateUtc="2024-08-20T09:29:00Z">
          <w:r w:rsidDel="00013ACD">
            <w:delText xml:space="preserve">Unit </w:delText>
          </w:r>
        </w:del>
      </w:ins>
      <w:r w:rsidR="00F462A7">
        <w:t>Summary</w:t>
      </w:r>
    </w:p>
    <w:p w14:paraId="38177CBA" w14:textId="7D6EE8F8" w:rsidR="00F462A7" w:rsidRDefault="00F462A7">
      <w:pPr>
        <w:pStyle w:val="FirstParagraph"/>
      </w:pPr>
      <w:r>
        <w:t xml:space="preserve">In this first unit, you have had the opportunity to learn about some of the impacts of </w:t>
      </w:r>
      <w:ins w:id="1421" w:author="Deb Troendle-Scott" w:date="2024-08-13T15:43:00Z" w16du:dateUtc="2024-08-13T07:43:00Z">
        <w:r w:rsidR="009A0D9B">
          <w:t>“</w:t>
        </w:r>
      </w:ins>
      <w:r w:rsidRPr="009A0D9B">
        <w:rPr>
          <w:rPrChange w:id="1422" w:author="Deb Troendle-Scott" w:date="2024-08-13T15:43:00Z" w16du:dateUtc="2024-08-13T07:43:00Z">
            <w:rPr>
              <w:i/>
              <w:iCs/>
            </w:rPr>
          </w:rPrChange>
        </w:rPr>
        <w:t>the digital</w:t>
      </w:r>
      <w:ins w:id="1423" w:author="Deb Troendle-Scott" w:date="2024-08-13T15:43:00Z" w16du:dateUtc="2024-08-13T07:43:00Z">
        <w:r w:rsidR="009A0D9B">
          <w:rPr>
            <w:i/>
            <w:iCs/>
          </w:rPr>
          <w:t>”</w:t>
        </w:r>
      </w:ins>
      <w:r>
        <w:t xml:space="preserve"> on your life. You have started to build an academic knowledge management workflow, a pivotal skill essential for efficiently organizing, accessing, and leveraging information. Throughout the unit, you’ve actively engaged with </w:t>
      </w:r>
      <w:del w:id="1424" w:author="Deb Troendle-Scott" w:date="2024-07-31T13:18:00Z" w16du:dateUtc="2024-07-31T05:18:00Z">
        <w:r w:rsidDel="00697618">
          <w:delText xml:space="preserve">the </w:delText>
        </w:r>
      </w:del>
      <w:r>
        <w:t>digital tools, shared insights into your personal interactions with digital technology, and begun applying these tools to enhance your academic learning experience. Furthermore, you’ve developed a personalized understanding of digital literacy and explored how to protect yourself and others in digital and online contexts. As you progress through the course, take a moment to identify the specific literacies you aspire to refine and articulate the concrete steps you intend to take in pursuit of these goals.</w:t>
      </w:r>
    </w:p>
    <w:p w14:paraId="30C2E13B" w14:textId="77777777" w:rsidR="00F462A7" w:rsidRDefault="00F462A7">
      <w:pPr>
        <w:pStyle w:val="Heading2"/>
        <w:rPr>
          <w:del w:id="1425" w:author="Kelly Marjanovic" w:date="2024-07-25T18:44:00Z" w16du:dateUtc="2024-07-25T18:44:52Z"/>
        </w:rPr>
      </w:pPr>
      <w:bookmarkStart w:id="1426" w:name="assessment"/>
      <w:bookmarkEnd w:id="1418"/>
      <w:commentRangeStart w:id="1427"/>
      <w:del w:id="1428" w:author="Kelly Marjanovic" w:date="2024-07-25T18:44:00Z">
        <w:r w:rsidDel="00F462A7">
          <w:delText>Assessment</w:delText>
        </w:r>
      </w:del>
      <w:commentRangeEnd w:id="1427"/>
      <w:r>
        <w:commentReference w:id="1427"/>
      </w:r>
    </w:p>
    <w:tbl>
      <w:tblPr>
        <w:tblStyle w:val="Table"/>
        <w:tblW w:w="0" w:type="auto"/>
        <w:tblInd w:w="164" w:type="dxa"/>
        <w:tblBorders>
          <w:left w:val="single" w:sz="24" w:space="0" w:color="0758E5"/>
        </w:tblBorders>
        <w:tblCellMar>
          <w:left w:w="0" w:type="dxa"/>
          <w:right w:w="0" w:type="dxa"/>
        </w:tblCellMar>
        <w:tblLook w:val="0000" w:firstRow="0" w:lastRow="0" w:firstColumn="0" w:lastColumn="0" w:noHBand="0" w:noVBand="0"/>
      </w:tblPr>
      <w:tblGrid>
        <w:gridCol w:w="9166"/>
      </w:tblGrid>
      <w:tr w:rsidR="00F462A7" w14:paraId="264F0508" w14:textId="77777777" w:rsidTr="79C45B60">
        <w:trPr>
          <w:cantSplit/>
          <w:trHeight w:val="300"/>
          <w:del w:id="1429" w:author="Kelly Marjanovic" w:date="2024-07-25T18:44:00Z"/>
        </w:trPr>
        <w:tc>
          <w:tcPr>
            <w:tcW w:w="0" w:type="auto"/>
            <w:tcMar>
              <w:left w:w="144" w:type="dxa"/>
            </w:tcMar>
          </w:tcPr>
          <w:p w14:paraId="34CE0A41" w14:textId="77777777" w:rsidR="00F462A7" w:rsidRDefault="00F462A7">
            <w:pPr>
              <w:pStyle w:val="FirstParagraph"/>
              <w:spacing w:before="16" w:after="64"/>
            </w:pPr>
          </w:p>
          <w:p w14:paraId="0674FA7D" w14:textId="77777777" w:rsidR="00F462A7" w:rsidRDefault="00F462A7">
            <w:pPr>
              <w:pStyle w:val="BodyText"/>
              <w:spacing w:before="16"/>
            </w:pPr>
            <w:r>
              <w:rPr>
                <w:b/>
                <w:bCs/>
              </w:rPr>
              <w:t>Assignment 1: Learning Journal</w:t>
            </w:r>
          </w:p>
          <w:p w14:paraId="21588612" w14:textId="77777777" w:rsidR="00F462A7" w:rsidRDefault="00F462A7">
            <w:pPr>
              <w:pStyle w:val="BodyText"/>
            </w:pPr>
            <w:r>
              <w:t xml:space="preserve">The learning activities in this unit are designed to support you as you build your </w:t>
            </w:r>
            <w:r>
              <w:rPr>
                <w:i/>
                <w:iCs/>
              </w:rPr>
              <w:t>Learning Journal</w:t>
            </w:r>
            <w:r>
              <w:t xml:space="preserve"> (Assignment 1). Please see the Assessment section in Moodle for details on this assignment. Note the activities also relate to your Digital Literacy Portfolio (Assignment 3), so be intentional about completing each activity in this unit to support the learning artifact you will present in these assignments.</w:t>
            </w:r>
          </w:p>
          <w:p w14:paraId="15C066DE" w14:textId="77777777" w:rsidR="00F462A7" w:rsidRDefault="00F462A7">
            <w:pPr>
              <w:pStyle w:val="BodyText"/>
              <w:spacing w:after="16"/>
            </w:pPr>
            <w:r>
              <w:t>All assignment details, including the grading rubrics, are located in the Assessment section in Moodle. Please read the instructions carefully and don’t hestitate to reach out for support.</w:t>
            </w:r>
          </w:p>
        </w:tc>
      </w:tr>
    </w:tbl>
    <w:p w14:paraId="12D727A7" w14:textId="77777777" w:rsidR="00F462A7" w:rsidRDefault="00F462A7">
      <w:pPr>
        <w:pStyle w:val="Heading3"/>
        <w:pPrChange w:id="1430" w:author="Kelly Marjanovic" w:date="2024-07-25T18:45:00Z">
          <w:pPr>
            <w:pStyle w:val="Heading2"/>
          </w:pPr>
        </w:pPrChange>
      </w:pPr>
      <w:bookmarkStart w:id="1431" w:name="checking-your-learning"/>
      <w:bookmarkEnd w:id="1426"/>
      <w:r>
        <w:t>Checking Your Learning</w:t>
      </w:r>
    </w:p>
    <w:tbl>
      <w:tblPr>
        <w:tblStyle w:val="Table"/>
        <w:tblW w:w="0" w:type="auto"/>
        <w:tblInd w:w="164" w:type="dxa"/>
        <w:tblBorders>
          <w:left w:val="single" w:sz="24" w:space="0" w:color="EB9113"/>
        </w:tblBorders>
        <w:tblCellMar>
          <w:left w:w="0" w:type="dxa"/>
          <w:right w:w="0" w:type="dxa"/>
        </w:tblCellMar>
        <w:tblLook w:val="0000" w:firstRow="0" w:lastRow="0" w:firstColumn="0" w:lastColumn="0" w:noHBand="0" w:noVBand="0"/>
      </w:tblPr>
      <w:tblGrid>
        <w:gridCol w:w="8405"/>
      </w:tblGrid>
      <w:tr w:rsidR="00F462A7" w14:paraId="5CF89739" w14:textId="77777777" w:rsidTr="79C45B60">
        <w:trPr>
          <w:cantSplit/>
        </w:trPr>
        <w:tc>
          <w:tcPr>
            <w:tcW w:w="0" w:type="auto"/>
            <w:tcMar>
              <w:left w:w="144" w:type="dxa"/>
            </w:tcMar>
          </w:tcPr>
          <w:p w14:paraId="62EBF3C5" w14:textId="77777777" w:rsidR="00F462A7" w:rsidRDefault="00F462A7">
            <w:pPr>
              <w:pStyle w:val="FirstParagraph"/>
              <w:spacing w:before="16" w:after="64"/>
            </w:pPr>
          </w:p>
          <w:p w14:paraId="10EB363A" w14:textId="00D6B53C" w:rsidR="00F462A7" w:rsidRDefault="00F462A7">
            <w:pPr>
              <w:pStyle w:val="BodyText"/>
              <w:spacing w:before="16"/>
            </w:pPr>
            <w:r>
              <w:t>Before you move on to the next unit</w:t>
            </w:r>
            <w:del w:id="1432" w:author="Deb Troendle-Scott" w:date="2024-07-31T13:19:00Z" w16du:dateUtc="2024-07-31T05:19:00Z">
              <w:r w:rsidDel="00697618">
                <w:delText>,</w:delText>
              </w:r>
            </w:del>
            <w:r>
              <w:t xml:space="preserve"> </w:t>
            </w:r>
            <w:ins w:id="1433" w:author="Kelly Marjanovic" w:date="2024-07-25T18:45:00Z">
              <w:r w:rsidR="3D429824">
                <w:t xml:space="preserve">you may want to </w:t>
              </w:r>
            </w:ins>
            <w:r>
              <w:t>check that you are able to:</w:t>
            </w:r>
          </w:p>
          <w:p w14:paraId="53051AD2" w14:textId="77777777" w:rsidR="00F462A7" w:rsidRDefault="00F462A7">
            <w:pPr>
              <w:pStyle w:val="ListBullet"/>
              <w:pPrChange w:id="1434" w:author="Deb Troendle-Scott" w:date="2024-08-20T22:52:00Z" w16du:dateUtc="2024-08-20T14:52:00Z">
                <w:pPr>
                  <w:pStyle w:val="Compact"/>
                  <w:numPr>
                    <w:numId w:val="2"/>
                  </w:numPr>
                  <w:ind w:left="720" w:hanging="360"/>
                </w:pPr>
              </w:pPrChange>
            </w:pPr>
            <w:r>
              <w:t>Explore common digital tools used at Trinity Western University</w:t>
            </w:r>
          </w:p>
          <w:p w14:paraId="6DE90761" w14:textId="77777777" w:rsidR="00F462A7" w:rsidRDefault="00F462A7">
            <w:pPr>
              <w:pStyle w:val="ListBullet"/>
              <w:pPrChange w:id="1435" w:author="Deb Troendle-Scott" w:date="2024-08-20T22:52:00Z" w16du:dateUtc="2024-08-20T14:52:00Z">
                <w:pPr>
                  <w:pStyle w:val="Compact"/>
                  <w:numPr>
                    <w:numId w:val="2"/>
                  </w:numPr>
                  <w:ind w:left="720" w:hanging="360"/>
                </w:pPr>
              </w:pPrChange>
            </w:pPr>
            <w:r>
              <w:t>Describe your engagement with digital technology</w:t>
            </w:r>
          </w:p>
          <w:p w14:paraId="1F864D88" w14:textId="77777777" w:rsidR="00F462A7" w:rsidRDefault="00F462A7">
            <w:pPr>
              <w:pStyle w:val="ListBullet"/>
              <w:pPrChange w:id="1436" w:author="Deb Troendle-Scott" w:date="2024-08-20T22:52:00Z" w16du:dateUtc="2024-08-20T14:52:00Z">
                <w:pPr>
                  <w:pStyle w:val="Compact"/>
                  <w:numPr>
                    <w:numId w:val="2"/>
                  </w:numPr>
                  <w:ind w:left="720" w:hanging="360"/>
                </w:pPr>
              </w:pPrChange>
            </w:pPr>
            <w:r>
              <w:t>Apply digital tools to support learning in an academic environment</w:t>
            </w:r>
          </w:p>
          <w:p w14:paraId="5D01642E" w14:textId="77777777" w:rsidR="00F462A7" w:rsidRDefault="00F462A7">
            <w:pPr>
              <w:pStyle w:val="ListBullet"/>
              <w:pPrChange w:id="1437" w:author="Deb Troendle-Scott" w:date="2024-08-20T22:52:00Z" w16du:dateUtc="2024-08-20T14:52:00Z">
                <w:pPr>
                  <w:pStyle w:val="Compact"/>
                  <w:numPr>
                    <w:numId w:val="2"/>
                  </w:numPr>
                  <w:ind w:left="720" w:hanging="360"/>
                </w:pPr>
              </w:pPrChange>
            </w:pPr>
            <w:r>
              <w:t>Explain what digital literacy means to you</w:t>
            </w:r>
          </w:p>
          <w:p w14:paraId="580746DA" w14:textId="77777777" w:rsidR="00F462A7" w:rsidRDefault="00F462A7">
            <w:pPr>
              <w:pStyle w:val="ListBullet"/>
              <w:pPrChange w:id="1438" w:author="Deb Troendle-Scott" w:date="2024-08-20T22:52:00Z" w16du:dateUtc="2024-08-20T14:52:00Z">
                <w:pPr>
                  <w:pStyle w:val="Compact"/>
                  <w:numPr>
                    <w:numId w:val="2"/>
                  </w:numPr>
                  <w:ind w:left="720" w:hanging="360"/>
                </w:pPr>
              </w:pPrChange>
            </w:pPr>
            <w:r>
              <w:t>Examine privacy concerns related to various platforms and tools</w:t>
            </w:r>
          </w:p>
          <w:p w14:paraId="25653BFE" w14:textId="77777777" w:rsidR="00F462A7" w:rsidRDefault="00F462A7">
            <w:pPr>
              <w:pStyle w:val="ListBullet"/>
              <w:pPrChange w:id="1439" w:author="Deb Troendle-Scott" w:date="2024-08-20T22:52:00Z" w16du:dateUtc="2024-08-20T14:52:00Z">
                <w:pPr>
                  <w:pStyle w:val="Compact"/>
                  <w:numPr>
                    <w:numId w:val="2"/>
                  </w:numPr>
                  <w:ind w:left="720" w:hanging="360"/>
                </w:pPr>
              </w:pPrChange>
            </w:pPr>
            <w:r>
              <w:t>Describe how to protect yourself and others in the digital environment</w:t>
            </w:r>
            <w:del w:id="1440" w:author="Deb Troendle-Scott" w:date="2024-07-31T13:19:00Z" w16du:dateUtc="2024-07-31T05:19:00Z">
              <w:r w:rsidDel="006E00F8">
                <w:delText>.</w:delText>
              </w:r>
            </w:del>
          </w:p>
          <w:p w14:paraId="5D9DDDAA" w14:textId="1F871390" w:rsidR="00F462A7" w:rsidRDefault="00F462A7">
            <w:pPr>
              <w:pStyle w:val="ListBullet"/>
              <w:pPrChange w:id="1441" w:author="Deb Troendle-Scott" w:date="2024-08-20T22:52:00Z" w16du:dateUtc="2024-08-20T14:52:00Z">
                <w:pPr>
                  <w:pStyle w:val="Compact"/>
                  <w:numPr>
                    <w:numId w:val="2"/>
                  </w:numPr>
                  <w:ind w:left="720" w:hanging="360"/>
                </w:pPr>
              </w:pPrChange>
            </w:pPr>
            <w:r>
              <w:t>Identify the literacies you plan to improve and what steps you will take to achieve your goals</w:t>
            </w:r>
            <w:del w:id="1442" w:author="Deb Troendle-Scott" w:date="2024-07-31T13:20:00Z" w16du:dateUtc="2024-07-31T05:20:00Z">
              <w:r w:rsidDel="006E00F8">
                <w:delText>.</w:delText>
              </w:r>
            </w:del>
          </w:p>
        </w:tc>
      </w:tr>
      <w:bookmarkEnd w:id="0"/>
      <w:bookmarkEnd w:id="1431"/>
    </w:tbl>
    <w:p w14:paraId="5F10DBF9" w14:textId="544A621C" w:rsidR="001351D8" w:rsidRDefault="001351D8" w:rsidP="00BD3877"/>
    <w:sectPr w:rsidR="001351D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7" w:author="Kelly Marjanovic" w:date="2024-07-25T12:36:00Z" w:initials="KM">
    <w:p w14:paraId="4067A16C" w14:textId="58B33A27" w:rsidR="047C3E20" w:rsidRDefault="047C3E20">
      <w:r>
        <w:t>new wording change to apply to all unit templates</w:t>
      </w:r>
      <w:r>
        <w:annotationRef/>
      </w:r>
    </w:p>
  </w:comment>
  <w:comment w:id="50" w:author="Deb Troendle-Scott" w:date="2024-08-25T11:52:00Z" w:initials="DTS">
    <w:p w14:paraId="64AE4D63" w14:textId="77777777" w:rsidR="008A4761" w:rsidRDefault="008A4761" w:rsidP="008A4761">
      <w:pPr>
        <w:pStyle w:val="CommentText"/>
      </w:pPr>
      <w:r>
        <w:rPr>
          <w:rStyle w:val="CommentReference"/>
        </w:rPr>
        <w:annotationRef/>
      </w:r>
      <w:r>
        <w:rPr>
          <w:lang w:val="en-US"/>
        </w:rPr>
        <w:t>Per our meeting I haven’t gone back to add Zotero fields in these lists</w:t>
      </w:r>
    </w:p>
  </w:comment>
  <w:comment w:id="82" w:author="Deb Troendle-Scott" w:date="2024-08-25T10:57:00Z" w:initials="DTS">
    <w:p w14:paraId="6303E83F" w14:textId="77777777" w:rsidR="00512B42" w:rsidRDefault="00C36C32" w:rsidP="00512B42">
      <w:pPr>
        <w:pStyle w:val="CommentText"/>
      </w:pPr>
      <w:r>
        <w:rPr>
          <w:rStyle w:val="CommentReference"/>
        </w:rPr>
        <w:annotationRef/>
      </w:r>
      <w:r w:rsidR="00512B42">
        <w:t>FYI for all activities:</w:t>
      </w:r>
    </w:p>
    <w:p w14:paraId="27F19E0B" w14:textId="77777777" w:rsidR="00512B42" w:rsidRDefault="00512B42" w:rsidP="00512B42">
      <w:pPr>
        <w:pStyle w:val="CommentText"/>
      </w:pPr>
      <w:r>
        <w:t>Formatted in narrative text style per APA (which differs from APA reference list style):</w:t>
      </w:r>
    </w:p>
    <w:p w14:paraId="7B48C7B6" w14:textId="77777777" w:rsidR="00512B42" w:rsidRDefault="00512B42" w:rsidP="00512B42">
      <w:pPr>
        <w:pStyle w:val="CommentText"/>
      </w:pPr>
    </w:p>
    <w:p w14:paraId="32228867" w14:textId="77777777" w:rsidR="00512B42" w:rsidRDefault="00512B42" w:rsidP="00512B42">
      <w:pPr>
        <w:pStyle w:val="CommentText"/>
        <w:numPr>
          <w:ilvl w:val="0"/>
          <w:numId w:val="18"/>
        </w:numPr>
      </w:pPr>
      <w:r>
        <w:t>Titles of stand-alone items (books, webpages, videos etc.) are italicized and all main words are capitalized. Items that are part of a whole such as book chapters are also capitalized but put in quotation marks, not italics.</w:t>
      </w:r>
    </w:p>
    <w:p w14:paraId="71D7B7D9" w14:textId="77777777" w:rsidR="00512B42" w:rsidRDefault="00512B42" w:rsidP="00512B42">
      <w:pPr>
        <w:pStyle w:val="CommentText"/>
        <w:numPr>
          <w:ilvl w:val="0"/>
          <w:numId w:val="18"/>
        </w:numPr>
      </w:pPr>
      <w:r>
        <w:t xml:space="preserve">To keep the citations “clean,” wherever possible I’ve added the Zotero citation field to the date only, omitting the author. If the author/creator information is important I have put it in the text preceding the item. This avoids having a lengthy citation following the item link, especially where a group or institution is the author such as Skill Team University of Hull, 2014 (creator of a YouTube video), or here, where (Trinity Western University, 2021) would follow </w:t>
      </w:r>
      <w:r>
        <w:rPr>
          <w:i/>
          <w:iCs/>
        </w:rPr>
        <w:t>Trinity Western University</w:t>
      </w:r>
      <w:r>
        <w:t>.</w:t>
      </w:r>
    </w:p>
    <w:p w14:paraId="7BB4F744" w14:textId="77777777" w:rsidR="00512B42" w:rsidRDefault="00512B42" w:rsidP="00512B42">
      <w:pPr>
        <w:pStyle w:val="CommentText"/>
      </w:pPr>
    </w:p>
    <w:p w14:paraId="751BA223" w14:textId="77777777" w:rsidR="00512B42" w:rsidRDefault="00512B42" w:rsidP="00512B42">
      <w:pPr>
        <w:pStyle w:val="CommentText"/>
      </w:pPr>
      <w:r>
        <w:t>Not further noted unless there are problematic entries.</w:t>
      </w:r>
    </w:p>
  </w:comment>
  <w:comment w:id="152" w:author="Deb Troendle-Scott" w:date="2024-08-25T11:01:00Z" w:initials="DTS">
    <w:p w14:paraId="616C2E43" w14:textId="77777777" w:rsidR="00512B42" w:rsidRDefault="007D264B" w:rsidP="00512B42">
      <w:pPr>
        <w:pStyle w:val="CommentText"/>
      </w:pPr>
      <w:r>
        <w:rPr>
          <w:rStyle w:val="CommentReference"/>
        </w:rPr>
        <w:annotationRef/>
      </w:r>
      <w:r w:rsidR="00512B42">
        <w:t>Not added to Zotero since these are not part of an activity and format would be awkward</w:t>
      </w:r>
    </w:p>
  </w:comment>
  <w:comment w:id="446" w:author="Deb Troendle-Scott" w:date="2024-08-13T15:09:00Z" w:initials="DTS">
    <w:p w14:paraId="2625CE15" w14:textId="182CCA0F" w:rsidR="00BB3021" w:rsidRDefault="00A72CD2" w:rsidP="00BB3021">
      <w:pPr>
        <w:pStyle w:val="CommentText"/>
      </w:pPr>
      <w:r>
        <w:rPr>
          <w:rStyle w:val="CommentReference"/>
        </w:rPr>
        <w:annotationRef/>
      </w:r>
      <w:r w:rsidR="00BB3021">
        <w:t>Per the TOP template that included Global Educational Facilitators I’ve retained the terms instructor and facilitator but deleted any references to professor or assistant where those were used; please revise if necessary</w:t>
      </w:r>
    </w:p>
  </w:comment>
  <w:comment w:id="479" w:author="Deb Troendle-Scott" w:date="2024-08-20T22:39:00Z" w:initials="DTS">
    <w:p w14:paraId="48C984D7" w14:textId="77777777" w:rsidR="00B359C6" w:rsidRDefault="00B359C6" w:rsidP="00B359C6">
      <w:pPr>
        <w:pStyle w:val="CommentText"/>
      </w:pPr>
      <w:r>
        <w:rPr>
          <w:rStyle w:val="CommentReference"/>
        </w:rPr>
        <w:annotationRef/>
      </w:r>
      <w:r>
        <w:rPr>
          <w:lang w:val="en-US"/>
        </w:rPr>
        <w:t xml:space="preserve">All items in this font should be reformatted to match the running text - each time I open the file this reverts to the original, whether I’ve cleared formatting and then changed it or not </w:t>
      </w:r>
    </w:p>
  </w:comment>
  <w:comment w:id="845" w:author="Deb Troendle-Scott" w:date="2024-07-31T10:55:00Z" w:initials="DTS">
    <w:p w14:paraId="218925B5" w14:textId="77777777" w:rsidR="0079341B" w:rsidRDefault="00E06FE9" w:rsidP="0079341B">
      <w:pPr>
        <w:pStyle w:val="CommentText"/>
      </w:pPr>
      <w:r>
        <w:rPr>
          <w:rStyle w:val="CommentReference"/>
        </w:rPr>
        <w:annotationRef/>
      </w:r>
      <w:r w:rsidR="0079341B">
        <w:t>APA 7</w:t>
      </w:r>
      <w:r w:rsidR="0079341B">
        <w:rPr>
          <w:vertAlign w:val="superscript"/>
        </w:rPr>
        <w:t>th</w:t>
      </w:r>
      <w:r w:rsidR="0079341B">
        <w:t xml:space="preserve"> ed. format for copyright attribution (in which almost all of the source elements are included in a different format than in references or running text ☺️</w:t>
      </w:r>
      <w:r w:rsidR="0079341B">
        <w:rPr>
          <w:lang w:val="en-US"/>
        </w:rPr>
        <w:t xml:space="preserve"> and lengthy URLs must be added as shown</w:t>
      </w:r>
      <w:r w:rsidR="0079341B">
        <w:t>)</w:t>
      </w:r>
    </w:p>
  </w:comment>
  <w:comment w:id="994" w:author="Deb Troendle-Scott" w:date="2024-08-17T13:19:00Z" w:initials="DTS">
    <w:p w14:paraId="1880EF3A" w14:textId="43C62E51" w:rsidR="002C5CEC" w:rsidRDefault="002C5CEC" w:rsidP="002C5CEC">
      <w:pPr>
        <w:pStyle w:val="CommentText"/>
      </w:pPr>
      <w:r>
        <w:rPr>
          <w:rStyle w:val="CommentReference"/>
        </w:rPr>
        <w:annotationRef/>
      </w:r>
      <w:r>
        <w:rPr>
          <w:lang w:val="en-US"/>
        </w:rPr>
        <w:t>This is not included or linked -delete unless there is a section of content missing from this doc</w:t>
      </w:r>
    </w:p>
  </w:comment>
  <w:comment w:id="1335" w:author="Deb Troendle-Scott" w:date="2024-08-20T17:17:00Z" w:initials="DTS">
    <w:p w14:paraId="20920F86" w14:textId="77777777" w:rsidR="00FF02B2" w:rsidRDefault="00AF7740" w:rsidP="00FF02B2">
      <w:pPr>
        <w:pStyle w:val="CommentText"/>
      </w:pPr>
      <w:r>
        <w:rPr>
          <w:rStyle w:val="CommentReference"/>
        </w:rPr>
        <w:annotationRef/>
      </w:r>
      <w:r w:rsidR="00FF02B2">
        <w:t>I have left this wording throughout but generally have used lowercase in running text as in the next sentence.</w:t>
      </w:r>
      <w:r w:rsidR="00FF02B2">
        <w:br/>
        <w:t>If the preference is for Learning Journal or something else it can be quickly changed.</w:t>
      </w:r>
    </w:p>
    <w:p w14:paraId="370C0FA5" w14:textId="77777777" w:rsidR="00FF02B2" w:rsidRDefault="00FF02B2" w:rsidP="00FF02B2">
      <w:pPr>
        <w:pStyle w:val="CommentText"/>
      </w:pPr>
      <w:r>
        <w:t>Not further noted</w:t>
      </w:r>
    </w:p>
  </w:comment>
  <w:comment w:id="1427" w:author="Kelly Marjanovic" w:date="2024-07-25T12:46:00Z" w:initials="KM">
    <w:p w14:paraId="1C642DDC" w14:textId="6CD0DAAD" w:rsidR="79C45B60" w:rsidRDefault="79C45B60">
      <w:r>
        <w:t xml:space="preserve">We are deleting these sections in the course book (units), as all assignment will be in the Assessment tab in Moodle.  </w:t>
      </w:r>
      <w:r>
        <w:annotationRef/>
      </w:r>
    </w:p>
    <w:p w14:paraId="70175048" w14:textId="0D53F849" w:rsidR="79C45B60" w:rsidRDefault="79C45B60">
      <w:r>
        <w:t>(we do this as different versions of the course will use the book/units, but may have different assign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067A16C" w15:done="0"/>
  <w15:commentEx w15:paraId="64AE4D63" w15:done="0"/>
  <w15:commentEx w15:paraId="751BA223" w15:done="0"/>
  <w15:commentEx w15:paraId="616C2E43" w15:done="0"/>
  <w15:commentEx w15:paraId="2625CE15" w15:done="0"/>
  <w15:commentEx w15:paraId="48C984D7" w15:done="0"/>
  <w15:commentEx w15:paraId="218925B5" w15:done="0"/>
  <w15:commentEx w15:paraId="1880EF3A" w15:done="0"/>
  <w15:commentEx w15:paraId="370C0FA5" w15:done="0"/>
  <w15:commentEx w15:paraId="701750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61FAA5" w16cex:dateUtc="2024-07-25T18:36:00Z"/>
  <w16cex:commentExtensible w16cex:durableId="4A9F3508" w16cex:dateUtc="2024-08-25T03:52:00Z"/>
  <w16cex:commentExtensible w16cex:durableId="386F7E57" w16cex:dateUtc="2024-08-25T02:57:00Z"/>
  <w16cex:commentExtensible w16cex:durableId="1C40520B" w16cex:dateUtc="2024-08-25T03:01:00Z"/>
  <w16cex:commentExtensible w16cex:durableId="378D7132" w16cex:dateUtc="2024-08-13T07:09:00Z"/>
  <w16cex:commentExtensible w16cex:durableId="25541EAC" w16cex:dateUtc="2024-08-20T14:39:00Z"/>
  <w16cex:commentExtensible w16cex:durableId="1697FCE6" w16cex:dateUtc="2024-07-31T02:55:00Z"/>
  <w16cex:commentExtensible w16cex:durableId="4A540448" w16cex:dateUtc="2024-08-17T05:19:00Z"/>
  <w16cex:commentExtensible w16cex:durableId="6472C471" w16cex:dateUtc="2024-08-20T09:17:00Z"/>
  <w16cex:commentExtensible w16cex:durableId="4F84D2ED" w16cex:dateUtc="2024-07-25T18: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067A16C" w16cid:durableId="1B61FAA5"/>
  <w16cid:commentId w16cid:paraId="64AE4D63" w16cid:durableId="4A9F3508"/>
  <w16cid:commentId w16cid:paraId="751BA223" w16cid:durableId="386F7E57"/>
  <w16cid:commentId w16cid:paraId="616C2E43" w16cid:durableId="1C40520B"/>
  <w16cid:commentId w16cid:paraId="2625CE15" w16cid:durableId="378D7132"/>
  <w16cid:commentId w16cid:paraId="48C984D7" w16cid:durableId="25541EAC"/>
  <w16cid:commentId w16cid:paraId="218925B5" w16cid:durableId="1697FCE6"/>
  <w16cid:commentId w16cid:paraId="1880EF3A" w16cid:durableId="4A540448"/>
  <w16cid:commentId w16cid:paraId="370C0FA5" w16cid:durableId="6472C471"/>
  <w16cid:commentId w16cid:paraId="70175048" w16cid:durableId="4F84D2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0FFD37" w14:textId="77777777" w:rsidR="00F462A7" w:rsidRDefault="00F462A7" w:rsidP="00F462A7">
      <w:pPr>
        <w:spacing w:after="0" w:line="240" w:lineRule="auto"/>
      </w:pPr>
      <w:r>
        <w:separator/>
      </w:r>
    </w:p>
  </w:endnote>
  <w:endnote w:type="continuationSeparator" w:id="0">
    <w:p w14:paraId="6B699379" w14:textId="77777777" w:rsidR="00F462A7" w:rsidRDefault="00F462A7" w:rsidP="00F46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46DB82" w14:textId="77777777" w:rsidR="00F462A7" w:rsidRDefault="00F462A7" w:rsidP="00F462A7">
      <w:pPr>
        <w:spacing w:after="0" w:line="240" w:lineRule="auto"/>
      </w:pPr>
      <w:r>
        <w:separator/>
      </w:r>
    </w:p>
  </w:footnote>
  <w:footnote w:type="continuationSeparator" w:id="0">
    <w:p w14:paraId="5997CC1D" w14:textId="77777777" w:rsidR="00F462A7" w:rsidRDefault="00F462A7" w:rsidP="00F462A7">
      <w:pPr>
        <w:spacing w:after="0" w:line="240" w:lineRule="auto"/>
      </w:pPr>
      <w:r>
        <w:continuationSeparator/>
      </w:r>
    </w:p>
  </w:footnote>
  <w:footnote w:id="1">
    <w:p w14:paraId="2836F472" w14:textId="1784D68A" w:rsidR="00F462A7" w:rsidRDefault="00F462A7">
      <w:pPr>
        <w:pStyle w:val="FootnoteText"/>
      </w:pPr>
      <w:r w:rsidRPr="003A418E">
        <w:rPr>
          <w:rStyle w:val="FootnoteReference"/>
        </w:rPr>
        <w:footnoteRef/>
      </w:r>
      <w:r>
        <w:t xml:space="preserve"> For real</w:t>
      </w:r>
      <w:ins w:id="286" w:author="Deb Troendle-Scott" w:date="2024-08-13T13:44:00Z" w16du:dateUtc="2024-08-13T05:44:00Z">
        <w:r w:rsidR="002E67E3">
          <w:t xml:space="preserve"> </w:t>
        </w:r>
      </w:ins>
      <w:r>
        <w:t>…</w:t>
      </w:r>
      <w:ins w:id="287" w:author="Deb Troendle-Scott" w:date="2024-08-13T13:44:00Z" w16du:dateUtc="2024-08-13T05:44:00Z">
        <w:r w:rsidR="002E67E3">
          <w:t xml:space="preserve"> </w:t>
        </w:r>
      </w:ins>
      <w:r>
        <w:t>using Zotero will literally save you days of tedious work during your university care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3"/>
    <w:multiLevelType w:val="singleLevel"/>
    <w:tmpl w:val="89C4C4FA"/>
    <w:lvl w:ilvl="0">
      <w:start w:val="1"/>
      <w:numFmt w:val="bullet"/>
      <w:pStyle w:val="ListBullet2"/>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84646F2C"/>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A991"/>
    <w:multiLevelType w:val="multilevel"/>
    <w:tmpl w:val="FE5EECE6"/>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3" w15:restartNumberingAfterBreak="0">
    <w:nsid w:val="00A99411"/>
    <w:multiLevelType w:val="multilevel"/>
    <w:tmpl w:val="850ECA16"/>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15:restartNumberingAfterBreak="0">
    <w:nsid w:val="00A99414"/>
    <w:multiLevelType w:val="multilevel"/>
    <w:tmpl w:val="88127E66"/>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5" w15:restartNumberingAfterBreak="0">
    <w:nsid w:val="00A99416"/>
    <w:multiLevelType w:val="multilevel"/>
    <w:tmpl w:val="5546F34C"/>
    <w:lvl w:ilvl="0">
      <w:start w:val="6"/>
      <w:numFmt w:val="decimal"/>
      <w:lvlText w:val="%1."/>
      <w:lvlJc w:val="left"/>
      <w:pPr>
        <w:ind w:left="720" w:hanging="360"/>
      </w:pPr>
    </w:lvl>
    <w:lvl w:ilvl="1">
      <w:start w:val="6"/>
      <w:numFmt w:val="decimal"/>
      <w:lvlText w:val="%2."/>
      <w:lvlJc w:val="left"/>
      <w:pPr>
        <w:ind w:left="1440" w:hanging="360"/>
      </w:pPr>
    </w:lvl>
    <w:lvl w:ilvl="2">
      <w:start w:val="6"/>
      <w:numFmt w:val="decimal"/>
      <w:lvlText w:val="%3."/>
      <w:lvlJc w:val="left"/>
      <w:pPr>
        <w:ind w:left="2160" w:hanging="360"/>
      </w:pPr>
    </w:lvl>
    <w:lvl w:ilvl="3">
      <w:start w:val="6"/>
      <w:numFmt w:val="decimal"/>
      <w:lvlText w:val="%4."/>
      <w:lvlJc w:val="left"/>
      <w:pPr>
        <w:ind w:left="2880" w:hanging="360"/>
      </w:pPr>
    </w:lvl>
    <w:lvl w:ilvl="4">
      <w:start w:val="6"/>
      <w:numFmt w:val="decimal"/>
      <w:lvlText w:val="%5."/>
      <w:lvlJc w:val="left"/>
      <w:pPr>
        <w:ind w:left="3600" w:hanging="360"/>
      </w:pPr>
    </w:lvl>
    <w:lvl w:ilvl="5">
      <w:start w:val="6"/>
      <w:numFmt w:val="decimal"/>
      <w:lvlText w:val="%6."/>
      <w:lvlJc w:val="left"/>
      <w:pPr>
        <w:ind w:left="4320" w:hanging="360"/>
      </w:pPr>
    </w:lvl>
    <w:lvl w:ilvl="6">
      <w:start w:val="6"/>
      <w:numFmt w:val="decimal"/>
      <w:lvlText w:val="%7."/>
      <w:lvlJc w:val="left"/>
      <w:pPr>
        <w:ind w:left="5040" w:hanging="360"/>
      </w:pPr>
    </w:lvl>
    <w:lvl w:ilvl="7">
      <w:start w:val="6"/>
      <w:numFmt w:val="decimal"/>
      <w:lvlText w:val="%8."/>
      <w:lvlJc w:val="left"/>
      <w:pPr>
        <w:ind w:left="5760" w:hanging="360"/>
      </w:pPr>
    </w:lvl>
    <w:lvl w:ilvl="8">
      <w:start w:val="6"/>
      <w:numFmt w:val="decimal"/>
      <w:lvlText w:val="%9."/>
      <w:lvlJc w:val="left"/>
      <w:pPr>
        <w:ind w:left="6480" w:hanging="360"/>
      </w:pPr>
    </w:lvl>
  </w:abstractNum>
  <w:abstractNum w:abstractNumId="6" w15:restartNumberingAfterBreak="0">
    <w:nsid w:val="08584194"/>
    <w:multiLevelType w:val="hybridMultilevel"/>
    <w:tmpl w:val="2708C5A8"/>
    <w:lvl w:ilvl="0" w:tplc="46BC0486">
      <w:start w:val="1"/>
      <w:numFmt w:val="bullet"/>
      <w:lvlText w:val=""/>
      <w:lvlJc w:val="left"/>
      <w:pPr>
        <w:ind w:left="720" w:hanging="360"/>
      </w:pPr>
      <w:rPr>
        <w:rFonts w:ascii="Symbol" w:hAnsi="Symbol"/>
      </w:rPr>
    </w:lvl>
    <w:lvl w:ilvl="1" w:tplc="D152F19A">
      <w:start w:val="1"/>
      <w:numFmt w:val="bullet"/>
      <w:lvlText w:val=""/>
      <w:lvlJc w:val="left"/>
      <w:pPr>
        <w:ind w:left="720" w:hanging="360"/>
      </w:pPr>
      <w:rPr>
        <w:rFonts w:ascii="Symbol" w:hAnsi="Symbol"/>
      </w:rPr>
    </w:lvl>
    <w:lvl w:ilvl="2" w:tplc="3DE28C5C">
      <w:start w:val="1"/>
      <w:numFmt w:val="bullet"/>
      <w:lvlText w:val=""/>
      <w:lvlJc w:val="left"/>
      <w:pPr>
        <w:ind w:left="720" w:hanging="360"/>
      </w:pPr>
      <w:rPr>
        <w:rFonts w:ascii="Symbol" w:hAnsi="Symbol"/>
      </w:rPr>
    </w:lvl>
    <w:lvl w:ilvl="3" w:tplc="494AED86">
      <w:start w:val="1"/>
      <w:numFmt w:val="bullet"/>
      <w:lvlText w:val=""/>
      <w:lvlJc w:val="left"/>
      <w:pPr>
        <w:ind w:left="720" w:hanging="360"/>
      </w:pPr>
      <w:rPr>
        <w:rFonts w:ascii="Symbol" w:hAnsi="Symbol"/>
      </w:rPr>
    </w:lvl>
    <w:lvl w:ilvl="4" w:tplc="CDF6CCF6">
      <w:start w:val="1"/>
      <w:numFmt w:val="bullet"/>
      <w:lvlText w:val=""/>
      <w:lvlJc w:val="left"/>
      <w:pPr>
        <w:ind w:left="720" w:hanging="360"/>
      </w:pPr>
      <w:rPr>
        <w:rFonts w:ascii="Symbol" w:hAnsi="Symbol"/>
      </w:rPr>
    </w:lvl>
    <w:lvl w:ilvl="5" w:tplc="A5320E9C">
      <w:start w:val="1"/>
      <w:numFmt w:val="bullet"/>
      <w:lvlText w:val=""/>
      <w:lvlJc w:val="left"/>
      <w:pPr>
        <w:ind w:left="720" w:hanging="360"/>
      </w:pPr>
      <w:rPr>
        <w:rFonts w:ascii="Symbol" w:hAnsi="Symbol"/>
      </w:rPr>
    </w:lvl>
    <w:lvl w:ilvl="6" w:tplc="C736E162">
      <w:start w:val="1"/>
      <w:numFmt w:val="bullet"/>
      <w:lvlText w:val=""/>
      <w:lvlJc w:val="left"/>
      <w:pPr>
        <w:ind w:left="720" w:hanging="360"/>
      </w:pPr>
      <w:rPr>
        <w:rFonts w:ascii="Symbol" w:hAnsi="Symbol"/>
      </w:rPr>
    </w:lvl>
    <w:lvl w:ilvl="7" w:tplc="F5F08ECA">
      <w:start w:val="1"/>
      <w:numFmt w:val="bullet"/>
      <w:lvlText w:val=""/>
      <w:lvlJc w:val="left"/>
      <w:pPr>
        <w:ind w:left="720" w:hanging="360"/>
      </w:pPr>
      <w:rPr>
        <w:rFonts w:ascii="Symbol" w:hAnsi="Symbol"/>
      </w:rPr>
    </w:lvl>
    <w:lvl w:ilvl="8" w:tplc="763EC65E">
      <w:start w:val="1"/>
      <w:numFmt w:val="bullet"/>
      <w:lvlText w:val=""/>
      <w:lvlJc w:val="left"/>
      <w:pPr>
        <w:ind w:left="720" w:hanging="360"/>
      </w:pPr>
      <w:rPr>
        <w:rFonts w:ascii="Symbol" w:hAnsi="Symbol"/>
      </w:rPr>
    </w:lvl>
  </w:abstractNum>
  <w:abstractNum w:abstractNumId="7" w15:restartNumberingAfterBreak="0">
    <w:nsid w:val="0CB40F19"/>
    <w:multiLevelType w:val="multilevel"/>
    <w:tmpl w:val="850ECA16"/>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15:restartNumberingAfterBreak="0">
    <w:nsid w:val="1C6C0CDE"/>
    <w:multiLevelType w:val="hybridMultilevel"/>
    <w:tmpl w:val="1614591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24271348"/>
    <w:multiLevelType w:val="hybridMultilevel"/>
    <w:tmpl w:val="AC7A53A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51057463"/>
    <w:multiLevelType w:val="hybridMultilevel"/>
    <w:tmpl w:val="77C2D5B6"/>
    <w:lvl w:ilvl="0" w:tplc="43DE17F0">
      <w:start w:val="1"/>
      <w:numFmt w:val="bullet"/>
      <w:lvlText w:val=""/>
      <w:lvlJc w:val="left"/>
      <w:pPr>
        <w:ind w:left="720" w:hanging="360"/>
      </w:pPr>
      <w:rPr>
        <w:rFonts w:ascii="Symbol" w:hAnsi="Symbol"/>
      </w:rPr>
    </w:lvl>
    <w:lvl w:ilvl="1" w:tplc="C6320C00">
      <w:start w:val="1"/>
      <w:numFmt w:val="bullet"/>
      <w:lvlText w:val=""/>
      <w:lvlJc w:val="left"/>
      <w:pPr>
        <w:ind w:left="720" w:hanging="360"/>
      </w:pPr>
      <w:rPr>
        <w:rFonts w:ascii="Symbol" w:hAnsi="Symbol"/>
      </w:rPr>
    </w:lvl>
    <w:lvl w:ilvl="2" w:tplc="BE02E910">
      <w:start w:val="1"/>
      <w:numFmt w:val="bullet"/>
      <w:lvlText w:val=""/>
      <w:lvlJc w:val="left"/>
      <w:pPr>
        <w:ind w:left="720" w:hanging="360"/>
      </w:pPr>
      <w:rPr>
        <w:rFonts w:ascii="Symbol" w:hAnsi="Symbol"/>
      </w:rPr>
    </w:lvl>
    <w:lvl w:ilvl="3" w:tplc="9F3891B2">
      <w:start w:val="1"/>
      <w:numFmt w:val="bullet"/>
      <w:lvlText w:val=""/>
      <w:lvlJc w:val="left"/>
      <w:pPr>
        <w:ind w:left="720" w:hanging="360"/>
      </w:pPr>
      <w:rPr>
        <w:rFonts w:ascii="Symbol" w:hAnsi="Symbol"/>
      </w:rPr>
    </w:lvl>
    <w:lvl w:ilvl="4" w:tplc="BBC2B76C">
      <w:start w:val="1"/>
      <w:numFmt w:val="bullet"/>
      <w:lvlText w:val=""/>
      <w:lvlJc w:val="left"/>
      <w:pPr>
        <w:ind w:left="720" w:hanging="360"/>
      </w:pPr>
      <w:rPr>
        <w:rFonts w:ascii="Symbol" w:hAnsi="Symbol"/>
      </w:rPr>
    </w:lvl>
    <w:lvl w:ilvl="5" w:tplc="1C5AF7C0">
      <w:start w:val="1"/>
      <w:numFmt w:val="bullet"/>
      <w:lvlText w:val=""/>
      <w:lvlJc w:val="left"/>
      <w:pPr>
        <w:ind w:left="720" w:hanging="360"/>
      </w:pPr>
      <w:rPr>
        <w:rFonts w:ascii="Symbol" w:hAnsi="Symbol"/>
      </w:rPr>
    </w:lvl>
    <w:lvl w:ilvl="6" w:tplc="43463A78">
      <w:start w:val="1"/>
      <w:numFmt w:val="bullet"/>
      <w:lvlText w:val=""/>
      <w:lvlJc w:val="left"/>
      <w:pPr>
        <w:ind w:left="720" w:hanging="360"/>
      </w:pPr>
      <w:rPr>
        <w:rFonts w:ascii="Symbol" w:hAnsi="Symbol"/>
      </w:rPr>
    </w:lvl>
    <w:lvl w:ilvl="7" w:tplc="99A03630">
      <w:start w:val="1"/>
      <w:numFmt w:val="bullet"/>
      <w:lvlText w:val=""/>
      <w:lvlJc w:val="left"/>
      <w:pPr>
        <w:ind w:left="720" w:hanging="360"/>
      </w:pPr>
      <w:rPr>
        <w:rFonts w:ascii="Symbol" w:hAnsi="Symbol"/>
      </w:rPr>
    </w:lvl>
    <w:lvl w:ilvl="8" w:tplc="5046116C">
      <w:start w:val="1"/>
      <w:numFmt w:val="bullet"/>
      <w:lvlText w:val=""/>
      <w:lvlJc w:val="left"/>
      <w:pPr>
        <w:ind w:left="720" w:hanging="360"/>
      </w:pPr>
      <w:rPr>
        <w:rFonts w:ascii="Symbol" w:hAnsi="Symbol"/>
      </w:rPr>
    </w:lvl>
  </w:abstractNum>
  <w:num w:numId="1" w16cid:durableId="184065519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523933674">
    <w:abstractNumId w:val="2"/>
  </w:num>
  <w:num w:numId="3" w16cid:durableId="16339954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53642617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9401838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7132906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686326163">
    <w:abstractNumId w:val="5"/>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lvlOverride w:ilvl="7">
      <w:startOverride w:val="6"/>
    </w:lvlOverride>
    <w:lvlOverride w:ilvl="8">
      <w:startOverride w:val="6"/>
    </w:lvlOverride>
  </w:num>
  <w:num w:numId="8" w16cid:durableId="148774577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92537323">
    <w:abstractNumId w:val="3"/>
  </w:num>
  <w:num w:numId="10" w16cid:durableId="4615298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5272544">
    <w:abstractNumId w:val="9"/>
  </w:num>
  <w:num w:numId="12" w16cid:durableId="1656227773">
    <w:abstractNumId w:val="8"/>
  </w:num>
  <w:num w:numId="13" w16cid:durableId="1820346200">
    <w:abstractNumId w:val="7"/>
  </w:num>
  <w:num w:numId="14" w16cid:durableId="50887428">
    <w:abstractNumId w:val="1"/>
  </w:num>
  <w:num w:numId="15" w16cid:durableId="124129217">
    <w:abstractNumId w:val="0"/>
  </w:num>
  <w:num w:numId="16" w16cid:durableId="17779261">
    <w:abstractNumId w:val="1"/>
  </w:num>
  <w:num w:numId="17" w16cid:durableId="1783837070">
    <w:abstractNumId w:val="10"/>
  </w:num>
  <w:num w:numId="18" w16cid:durableId="120779144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eb Troendle-Scott">
    <w15:presenceInfo w15:providerId="None" w15:userId="Deb Troendle-Scott"/>
  </w15:person>
  <w15:person w15:author="Kelly Marjanovic">
    <w15:presenceInfo w15:providerId="AD" w15:userId="S::kelly.marjanovic@twu.ca::940decf0-7254-485d-aa73-72c9d03225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62A7"/>
    <w:rsid w:val="00011712"/>
    <w:rsid w:val="00013ACD"/>
    <w:rsid w:val="00034C53"/>
    <w:rsid w:val="00040D44"/>
    <w:rsid w:val="00057967"/>
    <w:rsid w:val="000635DE"/>
    <w:rsid w:val="00064B87"/>
    <w:rsid w:val="000726A9"/>
    <w:rsid w:val="000A5C09"/>
    <w:rsid w:val="000A6ECA"/>
    <w:rsid w:val="000B5CC0"/>
    <w:rsid w:val="000B6F5E"/>
    <w:rsid w:val="000D6306"/>
    <w:rsid w:val="001058E2"/>
    <w:rsid w:val="00113AA7"/>
    <w:rsid w:val="00123FDB"/>
    <w:rsid w:val="001351D8"/>
    <w:rsid w:val="0014768F"/>
    <w:rsid w:val="0015084F"/>
    <w:rsid w:val="001622A7"/>
    <w:rsid w:val="00163209"/>
    <w:rsid w:val="00180DC0"/>
    <w:rsid w:val="00185725"/>
    <w:rsid w:val="001920D8"/>
    <w:rsid w:val="001B636B"/>
    <w:rsid w:val="001E4EC9"/>
    <w:rsid w:val="001F7D06"/>
    <w:rsid w:val="002248D2"/>
    <w:rsid w:val="00240786"/>
    <w:rsid w:val="00244D04"/>
    <w:rsid w:val="00245957"/>
    <w:rsid w:val="002744A2"/>
    <w:rsid w:val="00281839"/>
    <w:rsid w:val="00285257"/>
    <w:rsid w:val="00286659"/>
    <w:rsid w:val="00286F64"/>
    <w:rsid w:val="002B517D"/>
    <w:rsid w:val="002B6BCC"/>
    <w:rsid w:val="002B7BA3"/>
    <w:rsid w:val="002C4805"/>
    <w:rsid w:val="002C5CEC"/>
    <w:rsid w:val="002E67E3"/>
    <w:rsid w:val="002F3184"/>
    <w:rsid w:val="002F65B8"/>
    <w:rsid w:val="00321F34"/>
    <w:rsid w:val="00324E68"/>
    <w:rsid w:val="00331D06"/>
    <w:rsid w:val="0033238D"/>
    <w:rsid w:val="0033272C"/>
    <w:rsid w:val="00341748"/>
    <w:rsid w:val="003448CC"/>
    <w:rsid w:val="003604DD"/>
    <w:rsid w:val="0037388D"/>
    <w:rsid w:val="00376397"/>
    <w:rsid w:val="00391C74"/>
    <w:rsid w:val="00396A43"/>
    <w:rsid w:val="003A08C4"/>
    <w:rsid w:val="003A1C75"/>
    <w:rsid w:val="003A3DCE"/>
    <w:rsid w:val="003A418E"/>
    <w:rsid w:val="003A47EE"/>
    <w:rsid w:val="003A625A"/>
    <w:rsid w:val="003B3AF1"/>
    <w:rsid w:val="003E14B2"/>
    <w:rsid w:val="003F5BE3"/>
    <w:rsid w:val="00405433"/>
    <w:rsid w:val="00414DE3"/>
    <w:rsid w:val="00415C6E"/>
    <w:rsid w:val="00426CD7"/>
    <w:rsid w:val="00427A7A"/>
    <w:rsid w:val="00442D1C"/>
    <w:rsid w:val="00451F50"/>
    <w:rsid w:val="00462CA4"/>
    <w:rsid w:val="00474649"/>
    <w:rsid w:val="0047514E"/>
    <w:rsid w:val="00483B2D"/>
    <w:rsid w:val="00493E7F"/>
    <w:rsid w:val="004B17B6"/>
    <w:rsid w:val="004B3314"/>
    <w:rsid w:val="004B3DB0"/>
    <w:rsid w:val="004B5A49"/>
    <w:rsid w:val="004B6B39"/>
    <w:rsid w:val="004C0F63"/>
    <w:rsid w:val="004D4804"/>
    <w:rsid w:val="004D5058"/>
    <w:rsid w:val="004E6415"/>
    <w:rsid w:val="004F2700"/>
    <w:rsid w:val="00512B42"/>
    <w:rsid w:val="005374F2"/>
    <w:rsid w:val="00541DF1"/>
    <w:rsid w:val="0057438F"/>
    <w:rsid w:val="005801A3"/>
    <w:rsid w:val="00580635"/>
    <w:rsid w:val="00583289"/>
    <w:rsid w:val="00590B29"/>
    <w:rsid w:val="005A00BC"/>
    <w:rsid w:val="005E19EB"/>
    <w:rsid w:val="005E2EB1"/>
    <w:rsid w:val="005E639E"/>
    <w:rsid w:val="005F0A68"/>
    <w:rsid w:val="005F204E"/>
    <w:rsid w:val="005F56F6"/>
    <w:rsid w:val="00614CEC"/>
    <w:rsid w:val="006324AD"/>
    <w:rsid w:val="00637FA4"/>
    <w:rsid w:val="006468AF"/>
    <w:rsid w:val="0064722A"/>
    <w:rsid w:val="00647924"/>
    <w:rsid w:val="00672D85"/>
    <w:rsid w:val="0067304B"/>
    <w:rsid w:val="006742F4"/>
    <w:rsid w:val="0067690E"/>
    <w:rsid w:val="006851B3"/>
    <w:rsid w:val="00687E66"/>
    <w:rsid w:val="00693747"/>
    <w:rsid w:val="00697618"/>
    <w:rsid w:val="006A1971"/>
    <w:rsid w:val="006B408D"/>
    <w:rsid w:val="006B6361"/>
    <w:rsid w:val="006C297F"/>
    <w:rsid w:val="006C37D0"/>
    <w:rsid w:val="006D1AA9"/>
    <w:rsid w:val="006E00F8"/>
    <w:rsid w:val="006E69E3"/>
    <w:rsid w:val="006F47D3"/>
    <w:rsid w:val="006F5FB5"/>
    <w:rsid w:val="00705D56"/>
    <w:rsid w:val="0070605E"/>
    <w:rsid w:val="00706345"/>
    <w:rsid w:val="007261DD"/>
    <w:rsid w:val="00727392"/>
    <w:rsid w:val="00777519"/>
    <w:rsid w:val="00777540"/>
    <w:rsid w:val="00784742"/>
    <w:rsid w:val="0079341B"/>
    <w:rsid w:val="007C0AEF"/>
    <w:rsid w:val="007D264B"/>
    <w:rsid w:val="007F5E49"/>
    <w:rsid w:val="00801226"/>
    <w:rsid w:val="008154DF"/>
    <w:rsid w:val="008157B7"/>
    <w:rsid w:val="008303FF"/>
    <w:rsid w:val="0084346A"/>
    <w:rsid w:val="00862A46"/>
    <w:rsid w:val="0087622D"/>
    <w:rsid w:val="00884C86"/>
    <w:rsid w:val="008A4761"/>
    <w:rsid w:val="008A6C66"/>
    <w:rsid w:val="008F5D5A"/>
    <w:rsid w:val="008F74FD"/>
    <w:rsid w:val="00901F8E"/>
    <w:rsid w:val="00913132"/>
    <w:rsid w:val="00913597"/>
    <w:rsid w:val="00913909"/>
    <w:rsid w:val="00916D2A"/>
    <w:rsid w:val="00920BEE"/>
    <w:rsid w:val="009246A3"/>
    <w:rsid w:val="00933591"/>
    <w:rsid w:val="00955C66"/>
    <w:rsid w:val="00962630"/>
    <w:rsid w:val="00970E3D"/>
    <w:rsid w:val="00977734"/>
    <w:rsid w:val="009859AB"/>
    <w:rsid w:val="00987D0A"/>
    <w:rsid w:val="00992952"/>
    <w:rsid w:val="00994269"/>
    <w:rsid w:val="009972AB"/>
    <w:rsid w:val="009A0AB0"/>
    <w:rsid w:val="009A0D9B"/>
    <w:rsid w:val="009C658A"/>
    <w:rsid w:val="009E41F9"/>
    <w:rsid w:val="009E6D4A"/>
    <w:rsid w:val="009F1C29"/>
    <w:rsid w:val="009F5F65"/>
    <w:rsid w:val="00A013D4"/>
    <w:rsid w:val="00A02152"/>
    <w:rsid w:val="00A063B5"/>
    <w:rsid w:val="00A067F6"/>
    <w:rsid w:val="00A3791A"/>
    <w:rsid w:val="00A67428"/>
    <w:rsid w:val="00A72CD2"/>
    <w:rsid w:val="00A73908"/>
    <w:rsid w:val="00A90E96"/>
    <w:rsid w:val="00A92AB4"/>
    <w:rsid w:val="00A92B32"/>
    <w:rsid w:val="00A930E5"/>
    <w:rsid w:val="00AA26C7"/>
    <w:rsid w:val="00AB21D8"/>
    <w:rsid w:val="00AB548A"/>
    <w:rsid w:val="00AD6FF2"/>
    <w:rsid w:val="00AF2C54"/>
    <w:rsid w:val="00AF45A1"/>
    <w:rsid w:val="00AF5FA6"/>
    <w:rsid w:val="00AF7740"/>
    <w:rsid w:val="00B12509"/>
    <w:rsid w:val="00B156F6"/>
    <w:rsid w:val="00B2381F"/>
    <w:rsid w:val="00B31FBF"/>
    <w:rsid w:val="00B359C6"/>
    <w:rsid w:val="00B443F9"/>
    <w:rsid w:val="00B450C4"/>
    <w:rsid w:val="00B52B6B"/>
    <w:rsid w:val="00B6484C"/>
    <w:rsid w:val="00B66505"/>
    <w:rsid w:val="00B83686"/>
    <w:rsid w:val="00BA6730"/>
    <w:rsid w:val="00BB3021"/>
    <w:rsid w:val="00BB3256"/>
    <w:rsid w:val="00BC3241"/>
    <w:rsid w:val="00BD07CF"/>
    <w:rsid w:val="00BD2130"/>
    <w:rsid w:val="00BD3877"/>
    <w:rsid w:val="00BD65DC"/>
    <w:rsid w:val="00BE55C1"/>
    <w:rsid w:val="00BE626D"/>
    <w:rsid w:val="00BF196C"/>
    <w:rsid w:val="00BF1E41"/>
    <w:rsid w:val="00BF2F5C"/>
    <w:rsid w:val="00BF41B5"/>
    <w:rsid w:val="00C01BF9"/>
    <w:rsid w:val="00C07233"/>
    <w:rsid w:val="00C104C1"/>
    <w:rsid w:val="00C13277"/>
    <w:rsid w:val="00C35E0B"/>
    <w:rsid w:val="00C36C32"/>
    <w:rsid w:val="00C428D3"/>
    <w:rsid w:val="00C517F3"/>
    <w:rsid w:val="00C52A85"/>
    <w:rsid w:val="00C65444"/>
    <w:rsid w:val="00C737D6"/>
    <w:rsid w:val="00C754D5"/>
    <w:rsid w:val="00C75506"/>
    <w:rsid w:val="00C7644C"/>
    <w:rsid w:val="00C77318"/>
    <w:rsid w:val="00C960EE"/>
    <w:rsid w:val="00CA282E"/>
    <w:rsid w:val="00CC23F1"/>
    <w:rsid w:val="00CE7428"/>
    <w:rsid w:val="00CF1E54"/>
    <w:rsid w:val="00CF4E36"/>
    <w:rsid w:val="00CF551F"/>
    <w:rsid w:val="00CF677E"/>
    <w:rsid w:val="00D01689"/>
    <w:rsid w:val="00D1679B"/>
    <w:rsid w:val="00D304A3"/>
    <w:rsid w:val="00D31929"/>
    <w:rsid w:val="00D44F0F"/>
    <w:rsid w:val="00D470B9"/>
    <w:rsid w:val="00D472DD"/>
    <w:rsid w:val="00D51215"/>
    <w:rsid w:val="00D5271D"/>
    <w:rsid w:val="00D5317C"/>
    <w:rsid w:val="00D55A4C"/>
    <w:rsid w:val="00D61E25"/>
    <w:rsid w:val="00D63ADA"/>
    <w:rsid w:val="00D82692"/>
    <w:rsid w:val="00D9283C"/>
    <w:rsid w:val="00D9422C"/>
    <w:rsid w:val="00DA228F"/>
    <w:rsid w:val="00DA2680"/>
    <w:rsid w:val="00DA7351"/>
    <w:rsid w:val="00DA7FC1"/>
    <w:rsid w:val="00DB25F6"/>
    <w:rsid w:val="00DB2C3D"/>
    <w:rsid w:val="00DB45A2"/>
    <w:rsid w:val="00DC09E3"/>
    <w:rsid w:val="00DC440D"/>
    <w:rsid w:val="00DE1CED"/>
    <w:rsid w:val="00DE42EA"/>
    <w:rsid w:val="00DF67CD"/>
    <w:rsid w:val="00E00369"/>
    <w:rsid w:val="00E06A4E"/>
    <w:rsid w:val="00E06FE9"/>
    <w:rsid w:val="00E12144"/>
    <w:rsid w:val="00E2506C"/>
    <w:rsid w:val="00E30AB9"/>
    <w:rsid w:val="00E36A01"/>
    <w:rsid w:val="00E36AD4"/>
    <w:rsid w:val="00E421EF"/>
    <w:rsid w:val="00E44CEF"/>
    <w:rsid w:val="00E45612"/>
    <w:rsid w:val="00E64FFA"/>
    <w:rsid w:val="00E734A1"/>
    <w:rsid w:val="00E76BEC"/>
    <w:rsid w:val="00E77259"/>
    <w:rsid w:val="00E83130"/>
    <w:rsid w:val="00E87D6F"/>
    <w:rsid w:val="00E9064D"/>
    <w:rsid w:val="00E93008"/>
    <w:rsid w:val="00E94F14"/>
    <w:rsid w:val="00EA2E6D"/>
    <w:rsid w:val="00EA65AB"/>
    <w:rsid w:val="00EB6007"/>
    <w:rsid w:val="00EB70C6"/>
    <w:rsid w:val="00ED6DC1"/>
    <w:rsid w:val="00EE0D9D"/>
    <w:rsid w:val="00F07013"/>
    <w:rsid w:val="00F07A21"/>
    <w:rsid w:val="00F121EF"/>
    <w:rsid w:val="00F31F7C"/>
    <w:rsid w:val="00F433B1"/>
    <w:rsid w:val="00F45118"/>
    <w:rsid w:val="00F462A7"/>
    <w:rsid w:val="00F47751"/>
    <w:rsid w:val="00F96478"/>
    <w:rsid w:val="00F96B29"/>
    <w:rsid w:val="00FA754A"/>
    <w:rsid w:val="00FB7BD6"/>
    <w:rsid w:val="00FC3E4C"/>
    <w:rsid w:val="00FD670F"/>
    <w:rsid w:val="00FE07E2"/>
    <w:rsid w:val="00FF02B2"/>
    <w:rsid w:val="047C3E20"/>
    <w:rsid w:val="050061AC"/>
    <w:rsid w:val="0782E59C"/>
    <w:rsid w:val="18F5505B"/>
    <w:rsid w:val="192C8AEA"/>
    <w:rsid w:val="1B8DB37F"/>
    <w:rsid w:val="24BE49BA"/>
    <w:rsid w:val="26DBF5EB"/>
    <w:rsid w:val="313A2EB9"/>
    <w:rsid w:val="3717B48D"/>
    <w:rsid w:val="3C447CA7"/>
    <w:rsid w:val="3D429824"/>
    <w:rsid w:val="3D9B6835"/>
    <w:rsid w:val="4B4B71F0"/>
    <w:rsid w:val="4C673C6B"/>
    <w:rsid w:val="4E74F11E"/>
    <w:rsid w:val="5082AA5C"/>
    <w:rsid w:val="52252D82"/>
    <w:rsid w:val="59174181"/>
    <w:rsid w:val="5E3ECEDB"/>
    <w:rsid w:val="6241CB2F"/>
    <w:rsid w:val="6D705BE3"/>
    <w:rsid w:val="79C45B60"/>
    <w:rsid w:val="7B2BE47D"/>
    <w:rsid w:val="7C782DB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263126"/>
  <w15:chartTrackingRefBased/>
  <w15:docId w15:val="{9C08341B-44F0-4F43-A2B8-D05A0817F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7924"/>
  </w:style>
  <w:style w:type="paragraph" w:styleId="Heading1">
    <w:name w:val="heading 1"/>
    <w:basedOn w:val="Normal"/>
    <w:next w:val="Normal"/>
    <w:link w:val="Heading1Char"/>
    <w:uiPriority w:val="9"/>
    <w:qFormat/>
    <w:rsid w:val="00F462A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62A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462A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462A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F462A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62A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62A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62A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62A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62A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462A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462A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462A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F462A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62A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62A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62A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62A7"/>
    <w:rPr>
      <w:rFonts w:eastAsiaTheme="majorEastAsia" w:cstheme="majorBidi"/>
      <w:color w:val="272727" w:themeColor="text1" w:themeTint="D8"/>
    </w:rPr>
  </w:style>
  <w:style w:type="paragraph" w:styleId="Title">
    <w:name w:val="Title"/>
    <w:basedOn w:val="Normal"/>
    <w:next w:val="Normal"/>
    <w:link w:val="TitleChar"/>
    <w:uiPriority w:val="10"/>
    <w:qFormat/>
    <w:rsid w:val="00F462A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62A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62A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62A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62A7"/>
    <w:pPr>
      <w:spacing w:before="160"/>
      <w:jc w:val="center"/>
    </w:pPr>
    <w:rPr>
      <w:i/>
      <w:iCs/>
      <w:color w:val="404040" w:themeColor="text1" w:themeTint="BF"/>
    </w:rPr>
  </w:style>
  <w:style w:type="character" w:customStyle="1" w:styleId="QuoteChar">
    <w:name w:val="Quote Char"/>
    <w:basedOn w:val="DefaultParagraphFont"/>
    <w:link w:val="Quote"/>
    <w:uiPriority w:val="29"/>
    <w:rsid w:val="00F462A7"/>
    <w:rPr>
      <w:i/>
      <w:iCs/>
      <w:color w:val="404040" w:themeColor="text1" w:themeTint="BF"/>
    </w:rPr>
  </w:style>
  <w:style w:type="paragraph" w:styleId="ListParagraph">
    <w:name w:val="List Paragraph"/>
    <w:basedOn w:val="Normal"/>
    <w:uiPriority w:val="34"/>
    <w:qFormat/>
    <w:rsid w:val="00F462A7"/>
    <w:pPr>
      <w:ind w:left="720"/>
      <w:contextualSpacing/>
    </w:pPr>
  </w:style>
  <w:style w:type="character" w:styleId="IntenseEmphasis">
    <w:name w:val="Intense Emphasis"/>
    <w:basedOn w:val="DefaultParagraphFont"/>
    <w:uiPriority w:val="21"/>
    <w:qFormat/>
    <w:rsid w:val="00F462A7"/>
    <w:rPr>
      <w:i/>
      <w:iCs/>
      <w:color w:val="0F4761" w:themeColor="accent1" w:themeShade="BF"/>
    </w:rPr>
  </w:style>
  <w:style w:type="paragraph" w:styleId="IntenseQuote">
    <w:name w:val="Intense Quote"/>
    <w:basedOn w:val="Normal"/>
    <w:next w:val="Normal"/>
    <w:link w:val="IntenseQuoteChar"/>
    <w:uiPriority w:val="30"/>
    <w:qFormat/>
    <w:rsid w:val="00F462A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62A7"/>
    <w:rPr>
      <w:i/>
      <w:iCs/>
      <w:color w:val="0F4761" w:themeColor="accent1" w:themeShade="BF"/>
    </w:rPr>
  </w:style>
  <w:style w:type="character" w:styleId="IntenseReference">
    <w:name w:val="Intense Reference"/>
    <w:basedOn w:val="DefaultParagraphFont"/>
    <w:uiPriority w:val="32"/>
    <w:qFormat/>
    <w:rsid w:val="00F462A7"/>
    <w:rPr>
      <w:b/>
      <w:bCs/>
      <w:smallCaps/>
      <w:color w:val="0F4761" w:themeColor="accent1" w:themeShade="BF"/>
      <w:spacing w:val="5"/>
    </w:rPr>
  </w:style>
  <w:style w:type="paragraph" w:styleId="BodyText">
    <w:name w:val="Body Text"/>
    <w:basedOn w:val="Normal"/>
    <w:link w:val="BodyTextChar"/>
    <w:qFormat/>
    <w:rsid w:val="00F462A7"/>
    <w:pPr>
      <w:spacing w:before="180" w:after="180" w:line="240" w:lineRule="auto"/>
    </w:pPr>
    <w:rPr>
      <w:kern w:val="0"/>
      <w:lang w:val="en-US"/>
      <w14:ligatures w14:val="none"/>
    </w:rPr>
  </w:style>
  <w:style w:type="character" w:customStyle="1" w:styleId="BodyTextChar">
    <w:name w:val="Body Text Char"/>
    <w:basedOn w:val="DefaultParagraphFont"/>
    <w:link w:val="BodyText"/>
    <w:rsid w:val="00F462A7"/>
    <w:rPr>
      <w:kern w:val="0"/>
      <w:lang w:val="en-US"/>
      <w14:ligatures w14:val="none"/>
    </w:rPr>
  </w:style>
  <w:style w:type="paragraph" w:customStyle="1" w:styleId="FirstParagraph">
    <w:name w:val="First Paragraph"/>
    <w:basedOn w:val="BodyText"/>
    <w:next w:val="BodyText"/>
    <w:qFormat/>
    <w:rsid w:val="00F462A7"/>
  </w:style>
  <w:style w:type="paragraph" w:customStyle="1" w:styleId="Compact">
    <w:name w:val="Compact"/>
    <w:basedOn w:val="BodyText"/>
    <w:qFormat/>
    <w:rsid w:val="00F462A7"/>
    <w:pPr>
      <w:spacing w:before="36" w:after="36"/>
    </w:pPr>
  </w:style>
  <w:style w:type="paragraph" w:styleId="BlockText">
    <w:name w:val="Block Text"/>
    <w:basedOn w:val="BodyText"/>
    <w:next w:val="BodyText"/>
    <w:uiPriority w:val="9"/>
    <w:unhideWhenUsed/>
    <w:qFormat/>
    <w:rsid w:val="00F462A7"/>
    <w:pPr>
      <w:spacing w:before="100" w:after="100"/>
      <w:ind w:left="480" w:right="480"/>
    </w:pPr>
  </w:style>
  <w:style w:type="paragraph" w:styleId="FootnoteText">
    <w:name w:val="footnote text"/>
    <w:basedOn w:val="Normal"/>
    <w:link w:val="FootnoteTextChar"/>
    <w:uiPriority w:val="9"/>
    <w:unhideWhenUsed/>
    <w:qFormat/>
    <w:rsid w:val="00F462A7"/>
    <w:pPr>
      <w:spacing w:after="200" w:line="240" w:lineRule="auto"/>
    </w:pPr>
    <w:rPr>
      <w:kern w:val="0"/>
      <w:lang w:val="en-US"/>
      <w14:ligatures w14:val="none"/>
    </w:rPr>
  </w:style>
  <w:style w:type="character" w:customStyle="1" w:styleId="FootnoteTextChar">
    <w:name w:val="Footnote Text Char"/>
    <w:basedOn w:val="DefaultParagraphFont"/>
    <w:link w:val="FootnoteText"/>
    <w:uiPriority w:val="9"/>
    <w:rsid w:val="00F462A7"/>
    <w:rPr>
      <w:kern w:val="0"/>
      <w:lang w:val="en-US"/>
      <w14:ligatures w14:val="none"/>
    </w:rPr>
  </w:style>
  <w:style w:type="table" w:customStyle="1" w:styleId="Table">
    <w:name w:val="Table"/>
    <w:semiHidden/>
    <w:unhideWhenUsed/>
    <w:qFormat/>
    <w:rsid w:val="00F462A7"/>
    <w:pPr>
      <w:spacing w:after="200" w:line="240" w:lineRule="auto"/>
    </w:pPr>
    <w:rPr>
      <w:kern w:val="0"/>
      <w:sz w:val="20"/>
      <w:szCs w:val="20"/>
      <w:lang w:val="en-US"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ImageCaption">
    <w:name w:val="Image Caption"/>
    <w:basedOn w:val="Caption"/>
    <w:rsid w:val="00F462A7"/>
    <w:pPr>
      <w:spacing w:after="120"/>
    </w:pPr>
    <w:rPr>
      <w:iCs w:val="0"/>
      <w:color w:val="auto"/>
      <w:kern w:val="0"/>
      <w:sz w:val="24"/>
      <w:szCs w:val="24"/>
      <w:lang w:val="en-US"/>
      <w14:ligatures w14:val="none"/>
    </w:rPr>
  </w:style>
  <w:style w:type="character" w:customStyle="1" w:styleId="VerbatimChar">
    <w:name w:val="Verbatim Char"/>
    <w:basedOn w:val="DefaultParagraphFont"/>
    <w:link w:val="SourceCode"/>
    <w:rsid w:val="00F462A7"/>
    <w:rPr>
      <w:rFonts w:ascii="Consolas" w:hAnsi="Consolas"/>
      <w:sz w:val="22"/>
    </w:rPr>
  </w:style>
  <w:style w:type="character" w:styleId="FootnoteReference">
    <w:name w:val="footnote reference"/>
    <w:basedOn w:val="DefaultParagraphFont"/>
    <w:rsid w:val="00F462A7"/>
    <w:rPr>
      <w:vertAlign w:val="superscript"/>
    </w:rPr>
  </w:style>
  <w:style w:type="character" w:styleId="Hyperlink">
    <w:name w:val="Hyperlink"/>
    <w:basedOn w:val="DefaultParagraphFont"/>
    <w:rsid w:val="00F462A7"/>
    <w:rPr>
      <w:color w:val="156082" w:themeColor="accent1"/>
    </w:rPr>
  </w:style>
  <w:style w:type="paragraph" w:customStyle="1" w:styleId="SourceCode">
    <w:name w:val="Source Code"/>
    <w:basedOn w:val="Normal"/>
    <w:link w:val="VerbatimChar"/>
    <w:rsid w:val="00F462A7"/>
    <w:pPr>
      <w:wordWrap w:val="0"/>
      <w:spacing w:after="200" w:line="240" w:lineRule="auto"/>
    </w:pPr>
    <w:rPr>
      <w:rFonts w:ascii="Consolas" w:hAnsi="Consolas"/>
      <w:sz w:val="22"/>
    </w:rPr>
  </w:style>
  <w:style w:type="paragraph" w:styleId="Caption">
    <w:name w:val="caption"/>
    <w:basedOn w:val="Normal"/>
    <w:next w:val="Normal"/>
    <w:uiPriority w:val="35"/>
    <w:semiHidden/>
    <w:unhideWhenUsed/>
    <w:qFormat/>
    <w:rsid w:val="00F462A7"/>
    <w:pPr>
      <w:spacing w:after="200" w:line="240" w:lineRule="auto"/>
    </w:pPr>
    <w:rPr>
      <w:i/>
      <w:iCs/>
      <w:color w:val="0E2841" w:themeColor="text2"/>
      <w:sz w:val="18"/>
      <w:szCs w:val="1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614CEC"/>
    <w:pPr>
      <w:spacing w:after="0" w:line="240" w:lineRule="auto"/>
    </w:pPr>
  </w:style>
  <w:style w:type="character" w:styleId="FollowedHyperlink">
    <w:name w:val="FollowedHyperlink"/>
    <w:basedOn w:val="DefaultParagraphFont"/>
    <w:uiPriority w:val="99"/>
    <w:semiHidden/>
    <w:unhideWhenUsed/>
    <w:rsid w:val="007261DD"/>
    <w:rPr>
      <w:color w:val="96607D" w:themeColor="followedHyperlink"/>
      <w:u w:val="single"/>
    </w:rPr>
  </w:style>
  <w:style w:type="character" w:styleId="UnresolvedMention">
    <w:name w:val="Unresolved Mention"/>
    <w:basedOn w:val="DefaultParagraphFont"/>
    <w:uiPriority w:val="99"/>
    <w:semiHidden/>
    <w:unhideWhenUsed/>
    <w:rsid w:val="007261DD"/>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06FE9"/>
    <w:rPr>
      <w:b/>
      <w:bCs/>
    </w:rPr>
  </w:style>
  <w:style w:type="character" w:customStyle="1" w:styleId="CommentSubjectChar">
    <w:name w:val="Comment Subject Char"/>
    <w:basedOn w:val="CommentTextChar"/>
    <w:link w:val="CommentSubject"/>
    <w:uiPriority w:val="99"/>
    <w:semiHidden/>
    <w:rsid w:val="00E06FE9"/>
    <w:rPr>
      <w:b/>
      <w:bCs/>
      <w:sz w:val="20"/>
      <w:szCs w:val="20"/>
    </w:rPr>
  </w:style>
  <w:style w:type="character" w:styleId="EndnoteReference">
    <w:name w:val="endnote reference"/>
    <w:basedOn w:val="DefaultParagraphFont"/>
    <w:uiPriority w:val="99"/>
    <w:semiHidden/>
    <w:unhideWhenUsed/>
    <w:rsid w:val="00FD670F"/>
    <w:rPr>
      <w:vertAlign w:val="superscript"/>
    </w:rPr>
  </w:style>
  <w:style w:type="paragraph" w:styleId="ListBullet">
    <w:name w:val="List Bullet"/>
    <w:basedOn w:val="Normal"/>
    <w:uiPriority w:val="99"/>
    <w:unhideWhenUsed/>
    <w:rsid w:val="00BF1E41"/>
    <w:pPr>
      <w:numPr>
        <w:numId w:val="14"/>
      </w:numPr>
      <w:contextualSpacing/>
    </w:pPr>
  </w:style>
  <w:style w:type="paragraph" w:styleId="ListBullet2">
    <w:name w:val="List Bullet 2"/>
    <w:basedOn w:val="Normal"/>
    <w:uiPriority w:val="99"/>
    <w:unhideWhenUsed/>
    <w:rsid w:val="00244D04"/>
    <w:pPr>
      <w:numPr>
        <w:numId w:val="15"/>
      </w:numPr>
      <w:contextualSpacing/>
    </w:pPr>
  </w:style>
  <w:style w:type="paragraph" w:styleId="Bibliography">
    <w:name w:val="Bibliography"/>
    <w:basedOn w:val="Normal"/>
    <w:next w:val="Normal"/>
    <w:uiPriority w:val="37"/>
    <w:unhideWhenUsed/>
    <w:rsid w:val="00CF551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6707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hyperlink" Target="https://vimeo.com/493206161" TargetMode="External"/><Relationship Id="rId26" Type="http://schemas.openxmlformats.org/officeDocument/2006/relationships/image" Target="media/image1.png"/><Relationship Id="rId39" Type="http://schemas.openxmlformats.org/officeDocument/2006/relationships/hyperlink" Target="https://en.wikipedia.org/wiki/Password_manager" TargetMode="External"/><Relationship Id="rId21" Type="http://schemas.openxmlformats.org/officeDocument/2006/relationships/hyperlink" Target="https://www.trentu.ca/online/student-support/be-a-successful-online-learner" TargetMode="External"/><Relationship Id="rId34" Type="http://schemas.openxmlformats.org/officeDocument/2006/relationships/hyperlink" Target="https://marcprensky.com/" TargetMode="External"/><Relationship Id="rId42" Type="http://schemas.openxmlformats.org/officeDocument/2006/relationships/hyperlink" Target="https://bitwarden.com/" TargetMode="External"/><Relationship Id="rId47" Type="http://schemas.openxmlformats.org/officeDocument/2006/relationships/theme" Target="theme/theme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s://www.youtube-nocookie.com/embed/Xlqpgb_3cR4" TargetMode="Externa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hyperlink" Target="https://twu.discourse.group/c/ldrs101/10" TargetMode="External"/><Relationship Id="rId32" Type="http://schemas.openxmlformats.org/officeDocument/2006/relationships/hyperlink" Target="https://www.youtube-nocookie.com/embed/p2k3C-iB88w" TargetMode="External"/><Relationship Id="rId37" Type="http://schemas.openxmlformats.org/officeDocument/2006/relationships/hyperlink" Target="https://gizmodo.com.au/2017/05/over-560-million-passwords-discovered-in-anonymous-online-database/" TargetMode="External"/><Relationship Id="rId40" Type="http://schemas.openxmlformats.org/officeDocument/2006/relationships/hyperlink" Target="https://www.lastpass.com/" TargetMode="External"/><Relationship Id="rId45"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yperlink" Target="https://obsidian.md" TargetMode="External"/><Relationship Id="rId23" Type="http://schemas.openxmlformats.org/officeDocument/2006/relationships/hyperlink" Target="https://www.youtube-nocookie.com/embed/d2FNqEDGc8g" TargetMode="External"/><Relationship Id="rId28" Type="http://schemas.openxmlformats.org/officeDocument/2006/relationships/hyperlink" Target="https://www.youtube-nocookie.com/embed/c0xa98cy-Rw" TargetMode="External"/><Relationship Id="rId36" Type="http://schemas.openxmlformats.org/officeDocument/2006/relationships/image" Target="media/image5.png"/><Relationship Id="rId10" Type="http://schemas.openxmlformats.org/officeDocument/2006/relationships/comments" Target="comments.xml"/><Relationship Id="rId19" Type="http://schemas.openxmlformats.org/officeDocument/2006/relationships/hyperlink" Target="https://www.ualberta.ca/current-students/academic-success-centre/resources/working-online.html" TargetMode="External"/><Relationship Id="rId31" Type="http://schemas.openxmlformats.org/officeDocument/2006/relationships/image" Target="media/image4.png"/><Relationship Id="rId44" Type="http://schemas.openxmlformats.org/officeDocument/2006/relationships/image" Target="media/image7.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twu.discourse.group" TargetMode="External"/><Relationship Id="rId22" Type="http://schemas.openxmlformats.org/officeDocument/2006/relationships/hyperlink" Target="https://libguides.twu.ca/help" TargetMode="External"/><Relationship Id="rId27" Type="http://schemas.openxmlformats.org/officeDocument/2006/relationships/image" Target="media/image2.png"/><Relationship Id="rId30" Type="http://schemas.openxmlformats.org/officeDocument/2006/relationships/hyperlink" Target="https://www.youtube-nocookie.com/embed/A8yQPoTcZ78" TargetMode="External"/><Relationship Id="rId35" Type="http://schemas.openxmlformats.org/officeDocument/2006/relationships/hyperlink" Target="https://www.youtube-nocookie.com/embed/sPOG3iThmRI" TargetMode="External"/><Relationship Id="rId43" Type="http://schemas.openxmlformats.org/officeDocument/2006/relationships/hyperlink" Target="https://www.youtube-nocookie.com/embed/QoI67VeE3ds" TargetMode="External"/><Relationship Id="rId8" Type="http://schemas.openxmlformats.org/officeDocument/2006/relationships/footnotes" Target="footnotes.xml"/><Relationship Id="rId3" Type="http://schemas.openxmlformats.org/officeDocument/2006/relationships/customXml" Target="../customXml/item3.xml"/><Relationship Id="rId12" Type="http://schemas.microsoft.com/office/2016/09/relationships/commentsIds" Target="commentsIds.xml"/><Relationship Id="rId17" Type="http://schemas.openxmlformats.org/officeDocument/2006/relationships/hyperlink" Target="https://twu.discourse.group" TargetMode="External"/><Relationship Id="rId25" Type="http://schemas.openxmlformats.org/officeDocument/2006/relationships/hyperlink" Target="https://twu.discourse.group/c/ldrs101/10" TargetMode="External"/><Relationship Id="rId33" Type="http://schemas.openxmlformats.org/officeDocument/2006/relationships/hyperlink" Target="https://thinkspace.csu.edu.au/digitalcitizenshipguideetl523/" TargetMode="External"/><Relationship Id="rId38" Type="http://schemas.openxmlformats.org/officeDocument/2006/relationships/image" Target="media/image6.jpg"/><Relationship Id="rId46" Type="http://schemas.microsoft.com/office/2011/relationships/people" Target="people.xml"/><Relationship Id="rId20" Type="http://schemas.openxmlformats.org/officeDocument/2006/relationships/hyperlink" Target="https://online.umn.edu/story/15-tips-succeed-online-class" TargetMode="External"/><Relationship Id="rId41" Type="http://schemas.openxmlformats.org/officeDocument/2006/relationships/hyperlink" Target="https://1passwor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49d705f2-2ccf-4334-aa50-f874a67b98f7">
      <Terms xmlns="http://schemas.microsoft.com/office/infopath/2007/PartnerControls"/>
    </lcf76f155ced4ddcb4097134ff3c332f>
    <TaxCatchAll xmlns="c86c0f67-4c5d-441f-9bd8-74d90ef85cfe"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1B38F1B60B6EA47BC78195E80293703" ma:contentTypeVersion="16" ma:contentTypeDescription="Create a new document." ma:contentTypeScope="" ma:versionID="f5eb08a2a74bde6c6084cef7a4534d2a">
  <xsd:schema xmlns:xsd="http://www.w3.org/2001/XMLSchema" xmlns:xs="http://www.w3.org/2001/XMLSchema" xmlns:p="http://schemas.microsoft.com/office/2006/metadata/properties" xmlns:ns2="49d705f2-2ccf-4334-aa50-f874a67b98f7" xmlns:ns3="c86c0f67-4c5d-441f-9bd8-74d90ef85cfe" targetNamespace="http://schemas.microsoft.com/office/2006/metadata/properties" ma:root="true" ma:fieldsID="c08355c22b2758f6a18049b30264c4e0" ns2:_="" ns3:_="">
    <xsd:import namespace="49d705f2-2ccf-4334-aa50-f874a67b98f7"/>
    <xsd:import namespace="c86c0f67-4c5d-441f-9bd8-74d90ef85cfe"/>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SearchProperties" minOccurs="0"/>
                <xsd:element ref="ns2:MediaServiceDateTaken" minOccurs="0"/>
                <xsd:element ref="ns2:MediaServiceObjectDetectorVersions" minOccurs="0"/>
                <xsd:element ref="ns2:MediaLengthInSeconds" minOccurs="0"/>
                <xsd:element ref="ns2:MediaServiceGenerationTime" minOccurs="0"/>
                <xsd:element ref="ns2:MediaServiceEventHashCode"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d705f2-2ccf-4334-aa50-f874a67b98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c690e941-9b7d-4c07-9b13-2f4ad84e4591" ma:termSetId="09814cd3-568e-fe90-9814-8d621ff8fb84" ma:anchorId="fba54fb3-c3e1-fe81-a776-ca4b69148c4d" ma:open="true" ma:isKeyword="false">
      <xsd:complexType>
        <xsd:sequence>
          <xsd:element ref="pc:Terms" minOccurs="0" maxOccurs="1"/>
        </xsd:sequence>
      </xsd:complexType>
    </xsd:element>
    <xsd:element name="MediaServiceOCR" ma:index="23"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86c0f67-4c5d-441f-9bd8-74d90ef85cf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6c25aa8c-217b-47fd-ab74-dddac4fb94c9}" ma:internalName="TaxCatchAll" ma:showField="CatchAllData" ma:web="c86c0f67-4c5d-441f-9bd8-74d90ef85cf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7AC15AE-9D3F-4A60-9731-7B12FB4E32FB}">
  <ds:schemaRefs>
    <ds:schemaRef ds:uri="http://schemas.microsoft.com/office/2006/metadata/properties"/>
    <ds:schemaRef ds:uri="http://schemas.microsoft.com/office/infopath/2007/PartnerControls"/>
    <ds:schemaRef ds:uri="49d705f2-2ccf-4334-aa50-f874a67b98f7"/>
    <ds:schemaRef ds:uri="c86c0f67-4c5d-441f-9bd8-74d90ef85cfe"/>
  </ds:schemaRefs>
</ds:datastoreItem>
</file>

<file path=customXml/itemProps2.xml><?xml version="1.0" encoding="utf-8"?>
<ds:datastoreItem xmlns:ds="http://schemas.openxmlformats.org/officeDocument/2006/customXml" ds:itemID="{F65B368B-8888-40A3-8CCE-931AC4720B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d705f2-2ccf-4334-aa50-f874a67b98f7"/>
    <ds:schemaRef ds:uri="c86c0f67-4c5d-441f-9bd8-74d90ef85c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1E9394B-5A7C-4752-A359-93AE6F27D77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65</TotalTime>
  <Pages>34</Pages>
  <Words>13472</Words>
  <Characters>76796</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Snider</dc:creator>
  <cp:keywords/>
  <dc:description/>
  <cp:lastModifiedBy>Deb Troendle-Scott</cp:lastModifiedBy>
  <cp:revision>40</cp:revision>
  <dcterms:created xsi:type="dcterms:W3CDTF">2024-07-31T02:10:00Z</dcterms:created>
  <dcterms:modified xsi:type="dcterms:W3CDTF">2024-08-26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B38F1B60B6EA47BC78195E80293703</vt:lpwstr>
  </property>
  <property fmtid="{D5CDD505-2E9C-101B-9397-08002B2CF9AE}" pid="3" name="MediaServiceImageTags">
    <vt:lpwstr/>
  </property>
  <property fmtid="{D5CDD505-2E9C-101B-9397-08002B2CF9AE}" pid="4" name="ZOTERO_PREF_1">
    <vt:lpwstr>&lt;data data-version="3" zotero-version="6.0.36"&gt;&lt;session id="G2EVqfDM"/&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